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159785" w14:textId="2BFAF1F3" w:rsidR="004C2B11" w:rsidRDefault="000D2304" w:rsidP="00E4687E">
      <w:pPr>
        <w:tabs>
          <w:tab w:val="left" w:pos="1591"/>
        </w:tabs>
        <w:jc w:val="center"/>
        <w:rPr>
          <w:sz w:val="28"/>
          <w:szCs w:val="28"/>
        </w:rPr>
      </w:pPr>
      <w:r>
        <w:rPr>
          <w:rFonts w:cs="Arial"/>
          <w:noProof/>
          <w:sz w:val="28"/>
          <w:szCs w:val="28"/>
        </w:rPr>
        <w:drawing>
          <wp:anchor distT="0" distB="0" distL="114300" distR="114300" simplePos="0" relativeHeight="251660288" behindDoc="1" locked="0" layoutInCell="1" allowOverlap="1" wp14:anchorId="5A692CDE" wp14:editId="27672E10">
            <wp:simplePos x="0" y="0"/>
            <wp:positionH relativeFrom="margin">
              <wp:align>center</wp:align>
            </wp:positionH>
            <wp:positionV relativeFrom="paragraph">
              <wp:posOffset>-605790</wp:posOffset>
            </wp:positionV>
            <wp:extent cx="1524541" cy="602343"/>
            <wp:effectExtent l="0" t="0" r="0" b="7620"/>
            <wp:wrapNone/>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24541" cy="60234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C2B11">
        <w:rPr>
          <w:noProof/>
          <w:sz w:val="28"/>
          <w:szCs w:val="28"/>
        </w:rPr>
        <w:drawing>
          <wp:anchor distT="0" distB="0" distL="114300" distR="114300" simplePos="0" relativeHeight="251659264" behindDoc="1" locked="0" layoutInCell="1" allowOverlap="1" wp14:anchorId="25DBC0C4" wp14:editId="257A3371">
            <wp:simplePos x="0" y="0"/>
            <wp:positionH relativeFrom="column">
              <wp:posOffset>-726768</wp:posOffset>
            </wp:positionH>
            <wp:positionV relativeFrom="paragraph">
              <wp:posOffset>-664313</wp:posOffset>
            </wp:positionV>
            <wp:extent cx="1239328" cy="892052"/>
            <wp:effectExtent l="0" t="0" r="0" b="3810"/>
            <wp:wrapNone/>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39328" cy="892052"/>
                    </a:xfrm>
                    <a:prstGeom prst="rect">
                      <a:avLst/>
                    </a:prstGeom>
                    <a:noFill/>
                    <a:ln>
                      <a:noFill/>
                    </a:ln>
                  </pic:spPr>
                </pic:pic>
              </a:graphicData>
            </a:graphic>
          </wp:anchor>
        </w:drawing>
      </w:r>
    </w:p>
    <w:p w14:paraId="1D11711E" w14:textId="1EC8F67E" w:rsidR="00E4687E" w:rsidRPr="004C2B11" w:rsidRDefault="00E4687E" w:rsidP="00E4687E">
      <w:pPr>
        <w:tabs>
          <w:tab w:val="left" w:pos="1591"/>
        </w:tabs>
        <w:jc w:val="center"/>
        <w:rPr>
          <w:sz w:val="32"/>
          <w:szCs w:val="32"/>
        </w:rPr>
      </w:pPr>
      <w:r w:rsidRPr="004C2B11">
        <w:rPr>
          <w:sz w:val="32"/>
          <w:szCs w:val="32"/>
        </w:rPr>
        <w:t>ESCUELA DE INGIENERÍAS INDUSTRIALES</w:t>
      </w:r>
    </w:p>
    <w:p w14:paraId="50D6E7CE" w14:textId="1E85D4D1" w:rsidR="00E4687E" w:rsidRPr="004C2B11" w:rsidRDefault="004C2B11" w:rsidP="00E4687E">
      <w:pPr>
        <w:tabs>
          <w:tab w:val="left" w:pos="1591"/>
        </w:tabs>
        <w:jc w:val="center"/>
      </w:pPr>
      <w:r w:rsidRPr="004C2B11">
        <w:rPr>
          <w:b/>
          <w:bCs/>
        </w:rPr>
        <w:t>Departamento:</w:t>
      </w:r>
      <w:r w:rsidRPr="004C2B11">
        <w:t xml:space="preserve"> </w:t>
      </w:r>
      <w:r w:rsidR="00E54BF3" w:rsidRPr="00E54BF3">
        <w:t>Ingeniería de Sistemas y Automática</w:t>
      </w:r>
    </w:p>
    <w:p w14:paraId="7E56022F" w14:textId="3684F954" w:rsidR="004C2B11" w:rsidRPr="004C2B11" w:rsidRDefault="004C2B11" w:rsidP="00E4687E">
      <w:pPr>
        <w:tabs>
          <w:tab w:val="left" w:pos="1591"/>
        </w:tabs>
        <w:jc w:val="center"/>
      </w:pPr>
      <w:r w:rsidRPr="004C2B11">
        <w:rPr>
          <w:b/>
          <w:bCs/>
        </w:rPr>
        <w:t>Área de conocimiento:</w:t>
      </w:r>
      <w:r w:rsidRPr="004C2B11">
        <w:t xml:space="preserve"> </w:t>
      </w:r>
      <w:r w:rsidR="00E54BF3" w:rsidRPr="00E54BF3">
        <w:t>Ingeniería de Sistemas y Automática</w:t>
      </w:r>
    </w:p>
    <w:p w14:paraId="004C92E5" w14:textId="77777777" w:rsidR="00E4687E" w:rsidRPr="00E4687E" w:rsidRDefault="00E4687E" w:rsidP="00E4687E">
      <w:pPr>
        <w:tabs>
          <w:tab w:val="left" w:pos="1591"/>
        </w:tabs>
        <w:jc w:val="center"/>
        <w:rPr>
          <w:b/>
          <w:bCs/>
          <w:i/>
          <w:iCs/>
          <w:sz w:val="24"/>
          <w:szCs w:val="24"/>
          <w:u w:val="single"/>
        </w:rPr>
      </w:pPr>
    </w:p>
    <w:p w14:paraId="04697D91" w14:textId="7DC07F1E" w:rsidR="00E4687E" w:rsidRPr="00E54BF3" w:rsidRDefault="00E4687E" w:rsidP="00E4687E">
      <w:pPr>
        <w:tabs>
          <w:tab w:val="left" w:pos="1591"/>
        </w:tabs>
        <w:jc w:val="center"/>
        <w:rPr>
          <w:b/>
          <w:bCs/>
          <w:i/>
          <w:iCs/>
          <w:sz w:val="70"/>
          <w:szCs w:val="70"/>
          <w:u w:val="single"/>
        </w:rPr>
      </w:pPr>
      <w:r w:rsidRPr="00E54BF3">
        <w:rPr>
          <w:b/>
          <w:bCs/>
          <w:i/>
          <w:iCs/>
          <w:sz w:val="70"/>
          <w:szCs w:val="70"/>
          <w:u w:val="single"/>
        </w:rPr>
        <w:t xml:space="preserve">TRABAJO DE FIN DE </w:t>
      </w:r>
      <w:r w:rsidR="00E54BF3" w:rsidRPr="00E54BF3">
        <w:rPr>
          <w:b/>
          <w:bCs/>
          <w:i/>
          <w:iCs/>
          <w:sz w:val="70"/>
          <w:szCs w:val="70"/>
          <w:u w:val="single"/>
        </w:rPr>
        <w:t>MÁSTER</w:t>
      </w:r>
    </w:p>
    <w:p w14:paraId="095A7217" w14:textId="77777777" w:rsidR="004736A0" w:rsidRPr="00E4687E" w:rsidRDefault="004736A0" w:rsidP="00E4687E">
      <w:pPr>
        <w:tabs>
          <w:tab w:val="left" w:pos="1591"/>
        </w:tabs>
        <w:jc w:val="center"/>
        <w:rPr>
          <w:b/>
          <w:bCs/>
          <w:i/>
          <w:iCs/>
          <w:sz w:val="72"/>
          <w:szCs w:val="72"/>
          <w:u w:val="single"/>
        </w:rPr>
      </w:pPr>
      <w:bookmarkStart w:id="0" w:name="_Hlk73372069"/>
    </w:p>
    <w:p w14:paraId="16A303E3" w14:textId="16950D3C" w:rsidR="00CE4FA2" w:rsidRDefault="00E54BF3" w:rsidP="00CE4FA2">
      <w:pPr>
        <w:jc w:val="center"/>
        <w:rPr>
          <w:b/>
          <w:bCs/>
          <w:sz w:val="28"/>
          <w:szCs w:val="28"/>
        </w:rPr>
      </w:pPr>
      <w:r w:rsidRPr="00E54BF3">
        <w:rPr>
          <w:b/>
          <w:bCs/>
          <w:sz w:val="28"/>
          <w:szCs w:val="28"/>
        </w:rPr>
        <w:t>Diseño y construcción de una bobinadora de filamento de plástico reciclado para impresión 3D</w:t>
      </w:r>
    </w:p>
    <w:bookmarkEnd w:id="0"/>
    <w:p w14:paraId="013A159E" w14:textId="77777777" w:rsidR="004736A0" w:rsidRPr="004736A0" w:rsidRDefault="004736A0" w:rsidP="00CE4FA2">
      <w:pPr>
        <w:jc w:val="center"/>
        <w:rPr>
          <w:b/>
          <w:bCs/>
          <w:sz w:val="28"/>
          <w:szCs w:val="28"/>
        </w:rPr>
      </w:pPr>
    </w:p>
    <w:p w14:paraId="64940C86" w14:textId="01B854D4" w:rsidR="00CE4FA2" w:rsidRPr="004736A0" w:rsidRDefault="00E54BF3" w:rsidP="00E54BF3">
      <w:pPr>
        <w:jc w:val="center"/>
      </w:pPr>
      <w:r w:rsidRPr="00E54BF3">
        <w:t>Design and construction of a plastic filament winder machine for 3D printing</w:t>
      </w:r>
      <w:r>
        <w:t>.</w:t>
      </w:r>
    </w:p>
    <w:p w14:paraId="13D212FD" w14:textId="77777777" w:rsidR="00CE4FA2" w:rsidRDefault="00CE4FA2"/>
    <w:p w14:paraId="180EEFB9" w14:textId="0F2AD89C" w:rsidR="00CE4FA2" w:rsidRDefault="00CE4FA2">
      <w:pPr>
        <w:rPr>
          <w:sz w:val="28"/>
          <w:szCs w:val="28"/>
        </w:rPr>
      </w:pPr>
    </w:p>
    <w:p w14:paraId="79C4A2EC" w14:textId="77777777" w:rsidR="004736A0" w:rsidRPr="00CE4FA2" w:rsidRDefault="004736A0">
      <w:pPr>
        <w:rPr>
          <w:sz w:val="28"/>
          <w:szCs w:val="28"/>
        </w:rPr>
      </w:pPr>
    </w:p>
    <w:p w14:paraId="5E81D9E9" w14:textId="4496E203" w:rsidR="004736A0" w:rsidRPr="004736A0" w:rsidRDefault="00E54BF3" w:rsidP="004736A0">
      <w:pPr>
        <w:jc w:val="center"/>
        <w:rPr>
          <w:b/>
          <w:bCs/>
          <w:sz w:val="28"/>
          <w:szCs w:val="28"/>
        </w:rPr>
      </w:pPr>
      <w:r>
        <w:rPr>
          <w:b/>
          <w:bCs/>
          <w:sz w:val="28"/>
          <w:szCs w:val="28"/>
        </w:rPr>
        <w:t xml:space="preserve">Máster en </w:t>
      </w:r>
      <w:r w:rsidR="00CE4FA2" w:rsidRPr="00CE4FA2">
        <w:rPr>
          <w:b/>
          <w:bCs/>
          <w:sz w:val="28"/>
          <w:szCs w:val="28"/>
        </w:rPr>
        <w:t>Mecatrónica</w:t>
      </w:r>
    </w:p>
    <w:p w14:paraId="65DA0060" w14:textId="00613603" w:rsidR="00CE4FA2" w:rsidRDefault="00CE4FA2" w:rsidP="004C2B11">
      <w:pPr>
        <w:jc w:val="center"/>
      </w:pPr>
    </w:p>
    <w:p w14:paraId="6B46F152" w14:textId="77777777" w:rsidR="00CE4FA2" w:rsidRDefault="00CE4FA2" w:rsidP="004C2B11">
      <w:pPr>
        <w:jc w:val="center"/>
      </w:pPr>
    </w:p>
    <w:p w14:paraId="7EFA5105" w14:textId="00FCCA90" w:rsidR="00CE4FA2" w:rsidRDefault="00CE4FA2" w:rsidP="004C2B11">
      <w:pPr>
        <w:jc w:val="center"/>
      </w:pPr>
      <w:r w:rsidRPr="004C2B11">
        <w:rPr>
          <w:b/>
          <w:bCs/>
        </w:rPr>
        <w:t>Autor:</w:t>
      </w:r>
      <w:r>
        <w:t xml:space="preserve"> Francisco Luque del Castillo</w:t>
      </w:r>
    </w:p>
    <w:p w14:paraId="3EA5B035" w14:textId="6FFA2B1E" w:rsidR="00CE4FA2" w:rsidRPr="00E54BF3" w:rsidRDefault="00CE4FA2" w:rsidP="004C2B11">
      <w:pPr>
        <w:jc w:val="center"/>
        <w:rPr>
          <w:sz w:val="28"/>
          <w:szCs w:val="28"/>
        </w:rPr>
      </w:pPr>
      <w:r w:rsidRPr="004C2B11">
        <w:rPr>
          <w:b/>
          <w:bCs/>
        </w:rPr>
        <w:t>Tutor:</w:t>
      </w:r>
      <w:r>
        <w:t xml:space="preserve"> </w:t>
      </w:r>
      <w:r w:rsidR="00E54BF3" w:rsidRPr="00E54BF3">
        <w:rPr>
          <w:rFonts w:eastAsia="Times New Roman" w:cstheme="minorHAnsi"/>
          <w:color w:val="000000"/>
          <w:lang w:eastAsia="es-ES"/>
        </w:rPr>
        <w:t>J. Manuel Gómez de Gabriel</w:t>
      </w:r>
    </w:p>
    <w:p w14:paraId="250C1750" w14:textId="47AF7256" w:rsidR="00CE4FA2" w:rsidRDefault="00CE4FA2" w:rsidP="004C2B11">
      <w:pPr>
        <w:jc w:val="center"/>
      </w:pPr>
    </w:p>
    <w:p w14:paraId="4CDA3A77" w14:textId="77777777" w:rsidR="00CE4FA2" w:rsidRDefault="00CE4FA2" w:rsidP="004C2B11">
      <w:pPr>
        <w:jc w:val="center"/>
      </w:pPr>
    </w:p>
    <w:p w14:paraId="3C364E46" w14:textId="77777777" w:rsidR="00CE4FA2" w:rsidRDefault="00CE4FA2" w:rsidP="004C2B11">
      <w:pPr>
        <w:jc w:val="center"/>
      </w:pPr>
    </w:p>
    <w:p w14:paraId="78C94C57" w14:textId="7CDEA2BB" w:rsidR="00CE4FA2" w:rsidRDefault="004C2B11" w:rsidP="004C2B11">
      <w:pPr>
        <w:jc w:val="center"/>
      </w:pPr>
      <w:r>
        <w:t xml:space="preserve">Málaga </w:t>
      </w:r>
      <w:r w:rsidR="008B58C1">
        <w:t>Octubre</w:t>
      </w:r>
      <w:r>
        <w:t>, 202</w:t>
      </w:r>
      <w:r w:rsidR="00E54BF3">
        <w:t>2</w:t>
      </w:r>
    </w:p>
    <w:p w14:paraId="76F4D565" w14:textId="77777777" w:rsidR="00CE4FA2" w:rsidRDefault="00CE4FA2"/>
    <w:p w14:paraId="30270599" w14:textId="77777777" w:rsidR="00CE4FA2" w:rsidRDefault="00CE4FA2"/>
    <w:p w14:paraId="1C67F686" w14:textId="77777777" w:rsidR="00CE4FA2" w:rsidRDefault="00CE4FA2"/>
    <w:p w14:paraId="498A5DF6" w14:textId="77777777" w:rsidR="004C2B11" w:rsidRDefault="00CE4FA2">
      <w:pPr>
        <w:sectPr w:rsidR="004C2B11" w:rsidSect="004C2B11">
          <w:headerReference w:type="even" r:id="rId10"/>
          <w:headerReference w:type="default" r:id="rId11"/>
          <w:footerReference w:type="even" r:id="rId12"/>
          <w:footerReference w:type="default" r:id="rId13"/>
          <w:headerReference w:type="first" r:id="rId14"/>
          <w:footerReference w:type="first" r:id="rId15"/>
          <w:pgSz w:w="11906" w:h="16838"/>
          <w:pgMar w:top="1417" w:right="1701" w:bottom="1417" w:left="1701" w:header="708" w:footer="708" w:gutter="0"/>
          <w:cols w:space="708"/>
          <w:titlePg/>
          <w:docGrid w:linePitch="360"/>
        </w:sectPr>
      </w:pPr>
      <w:r w:rsidRPr="00E4687E">
        <w:t xml:space="preserve"> </w:t>
      </w:r>
    </w:p>
    <w:p w14:paraId="3EF5E9E8" w14:textId="77777777" w:rsidR="00547904" w:rsidRDefault="00B93484" w:rsidP="00547904">
      <w:pPr>
        <w:jc w:val="center"/>
        <w:rPr>
          <w:rFonts w:ascii="Verdana" w:hAnsi="Verdana" w:cstheme="minorHAnsi"/>
          <w:b/>
          <w:lang w:val="es-ES_tradnl"/>
        </w:rPr>
      </w:pPr>
      <w:r>
        <w:rPr>
          <w:u w:val="single"/>
        </w:rPr>
        <w:lastRenderedPageBreak/>
        <w:br w:type="page"/>
      </w:r>
      <w:r w:rsidR="00547904">
        <w:rPr>
          <w:rFonts w:ascii="Verdana" w:hAnsi="Verdana" w:cstheme="minorHAnsi"/>
          <w:b/>
          <w:lang w:val="es-ES_tradnl"/>
        </w:rPr>
        <w:lastRenderedPageBreak/>
        <w:t xml:space="preserve">DECLARACIÓN DE ORIGINALIDAD DEL </w:t>
      </w:r>
    </w:p>
    <w:p w14:paraId="7B1B51F4" w14:textId="77777777" w:rsidR="00547904" w:rsidRDefault="00547904" w:rsidP="00547904">
      <w:pPr>
        <w:jc w:val="center"/>
        <w:rPr>
          <w:rFonts w:ascii="Verdana" w:hAnsi="Verdana" w:cstheme="minorHAnsi"/>
          <w:b/>
          <w:lang w:val="es-ES_tradnl"/>
        </w:rPr>
      </w:pPr>
      <w:r>
        <w:rPr>
          <w:rFonts w:ascii="Verdana" w:hAnsi="Verdana" w:cstheme="minorHAnsi"/>
          <w:b/>
          <w:lang w:val="es-ES_tradnl"/>
        </w:rPr>
        <w:t>PROYECTO/TRABAJO FIN DE GRADO</w:t>
      </w:r>
    </w:p>
    <w:p w14:paraId="6223F453" w14:textId="77777777" w:rsidR="00547904" w:rsidRDefault="00547904" w:rsidP="00547904">
      <w:pPr>
        <w:rPr>
          <w:rFonts w:ascii="Verdana" w:hAnsi="Verdana" w:cstheme="minorHAnsi"/>
          <w:lang w:val="es-ES_tradnl"/>
        </w:rPr>
      </w:pPr>
    </w:p>
    <w:p w14:paraId="18610991" w14:textId="68AC261C"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 xml:space="preserve">D./ Dña.: </w:t>
      </w:r>
      <w:r w:rsidR="008D5132">
        <w:rPr>
          <w:rFonts w:ascii="Verdana" w:hAnsi="Verdana" w:cstheme="minorHAnsi"/>
          <w:lang w:val="es-ES_tradnl"/>
        </w:rPr>
        <w:t>Francisco Luque del Castillo</w:t>
      </w:r>
    </w:p>
    <w:p w14:paraId="5DB8CB5A" w14:textId="5A1A0A2A"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DNI/Pasaporte:</w:t>
      </w:r>
      <w:r w:rsidR="008D5132">
        <w:rPr>
          <w:rFonts w:ascii="Verdana" w:hAnsi="Verdana" w:cstheme="minorHAnsi"/>
          <w:lang w:val="es-ES_tradnl"/>
        </w:rPr>
        <w:t xml:space="preserve"> 25610227A</w:t>
      </w:r>
      <w:r>
        <w:rPr>
          <w:rFonts w:ascii="Verdana" w:hAnsi="Verdana" w:cstheme="minorHAnsi"/>
          <w:lang w:val="es-ES_tradnl"/>
        </w:rPr>
        <w:t xml:space="preserve">. Correo electrónico: </w:t>
      </w:r>
      <w:r w:rsidR="008D5132">
        <w:rPr>
          <w:rFonts w:ascii="Verdana" w:hAnsi="Verdana" w:cstheme="minorHAnsi"/>
          <w:lang w:val="es-ES_tradnl"/>
        </w:rPr>
        <w:t>pacoluque1999@gmail.com</w:t>
      </w:r>
    </w:p>
    <w:p w14:paraId="155E2712" w14:textId="752562CF"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 xml:space="preserve">Titulación: </w:t>
      </w:r>
      <w:r w:rsidR="001B6DA8">
        <w:rPr>
          <w:rFonts w:ascii="Verdana" w:hAnsi="Verdana" w:cstheme="minorHAnsi"/>
          <w:lang w:val="es-ES_tradnl"/>
        </w:rPr>
        <w:t>Máster en Mecatrónica</w:t>
      </w:r>
    </w:p>
    <w:p w14:paraId="580D9C2E" w14:textId="2138ACE3"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 xml:space="preserve">Título del Proyecto/Trabajo: </w:t>
      </w:r>
      <w:r w:rsidR="001B6DA8" w:rsidRPr="001B6DA8">
        <w:rPr>
          <w:rFonts w:ascii="Verdana" w:hAnsi="Verdana" w:cstheme="minorHAnsi"/>
          <w:lang w:val="es-ES_tradnl"/>
        </w:rPr>
        <w:t>Diseño y construcción de una bobinadora de filamento de plástico reciclado para impresión 3D</w:t>
      </w:r>
      <w:r w:rsidR="001B6DA8">
        <w:rPr>
          <w:rFonts w:ascii="Verdana" w:hAnsi="Verdana" w:cstheme="minorHAnsi"/>
          <w:lang w:val="es-ES_tradnl"/>
        </w:rPr>
        <w:t>.</w:t>
      </w:r>
    </w:p>
    <w:p w14:paraId="4250134A" w14:textId="77777777" w:rsidR="008D5132" w:rsidRDefault="008D5132" w:rsidP="00547904">
      <w:pPr>
        <w:spacing w:line="360" w:lineRule="auto"/>
        <w:rPr>
          <w:rFonts w:ascii="Verdana" w:hAnsi="Verdana" w:cstheme="minorHAnsi"/>
          <w:lang w:val="es-ES_tradnl"/>
        </w:rPr>
      </w:pPr>
    </w:p>
    <w:p w14:paraId="1D2D64DC" w14:textId="77777777" w:rsidR="00547904" w:rsidRDefault="00547904" w:rsidP="00547904">
      <w:pPr>
        <w:spacing w:line="360" w:lineRule="auto"/>
        <w:rPr>
          <w:rFonts w:ascii="Verdana" w:hAnsi="Verdana" w:cstheme="minorHAnsi"/>
          <w:lang w:val="es-ES_tradnl"/>
        </w:rPr>
      </w:pPr>
    </w:p>
    <w:p w14:paraId="7182FEB8" w14:textId="77777777" w:rsidR="00547904" w:rsidRDefault="00547904" w:rsidP="00547904">
      <w:pPr>
        <w:spacing w:line="360" w:lineRule="auto"/>
        <w:jc w:val="center"/>
        <w:rPr>
          <w:rFonts w:ascii="Verdana" w:hAnsi="Verdana" w:cstheme="minorHAnsi"/>
          <w:b/>
          <w:lang w:val="es-ES_tradnl"/>
        </w:rPr>
      </w:pPr>
      <w:r>
        <w:rPr>
          <w:rFonts w:ascii="Verdana" w:hAnsi="Verdana" w:cstheme="minorHAnsi"/>
          <w:b/>
          <w:lang w:val="es-ES_tradnl"/>
        </w:rPr>
        <w:t>DECLARA BAJO SU RESPONSABILIDAD</w:t>
      </w:r>
    </w:p>
    <w:p w14:paraId="4972DEE4" w14:textId="77777777" w:rsidR="00547904" w:rsidRDefault="00547904" w:rsidP="00547904">
      <w:pPr>
        <w:spacing w:line="360" w:lineRule="auto"/>
        <w:rPr>
          <w:rFonts w:ascii="Verdana" w:hAnsi="Verdana" w:cstheme="minorHAnsi"/>
          <w:lang w:val="es-ES_tradnl"/>
        </w:rPr>
      </w:pPr>
    </w:p>
    <w:p w14:paraId="56DDA905" w14:textId="77777777"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 xml:space="preserve">Ser autor/a del texto entregado y que no ha sido presentado con anterioridad, ni total ni parcialmente, para superar materias previamente cursadas en esta u otras titulaciones de la Universidad de Málaga o cualquier otra institución de educación superior u otro tipo de fin. </w:t>
      </w:r>
    </w:p>
    <w:p w14:paraId="10A9F6A4" w14:textId="77777777"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Así mismo, declara no haber trasgredido ninguna norma universitaria con respecto al plagio ni a las leyes establecidas que protegen la propiedad intelectual, así como que las fuentes utilizadas han sido citadas adecuadamente.</w:t>
      </w:r>
    </w:p>
    <w:p w14:paraId="6367B28A" w14:textId="77777777" w:rsidR="00547904" w:rsidRDefault="00547904" w:rsidP="00547904">
      <w:pPr>
        <w:rPr>
          <w:rFonts w:ascii="Verdana" w:hAnsi="Verdana" w:cstheme="minorHAnsi"/>
          <w:lang w:val="es-ES_tradnl"/>
        </w:rPr>
      </w:pPr>
    </w:p>
    <w:p w14:paraId="1C39447B" w14:textId="19306EEE" w:rsidR="00547904" w:rsidRDefault="00547904" w:rsidP="00547904">
      <w:pPr>
        <w:jc w:val="right"/>
        <w:rPr>
          <w:rFonts w:ascii="Verdana" w:hAnsi="Verdana" w:cstheme="minorHAnsi"/>
          <w:lang w:val="es-ES_tradnl"/>
        </w:rPr>
      </w:pPr>
      <w:r>
        <w:rPr>
          <w:rFonts w:ascii="Verdana" w:hAnsi="Verdana" w:cstheme="minorHAnsi"/>
          <w:lang w:val="es-ES_tradnl"/>
        </w:rPr>
        <w:t>En Málaga</w:t>
      </w:r>
      <w:r w:rsidR="008D5132">
        <w:rPr>
          <w:rFonts w:ascii="Verdana" w:hAnsi="Verdana" w:cstheme="minorHAnsi"/>
          <w:lang w:val="es-ES_tradnl"/>
        </w:rPr>
        <w:t xml:space="preserve">, </w:t>
      </w:r>
      <w:r w:rsidR="001B6DA8">
        <w:rPr>
          <w:rFonts w:ascii="Verdana" w:hAnsi="Verdana" w:cstheme="minorHAnsi"/>
          <w:lang w:val="es-ES_tradnl"/>
        </w:rPr>
        <w:t>Septiembre</w:t>
      </w:r>
      <w:r w:rsidR="008D5132">
        <w:rPr>
          <w:rFonts w:ascii="Verdana" w:hAnsi="Verdana" w:cstheme="minorHAnsi"/>
          <w:lang w:val="es-ES_tradnl"/>
        </w:rPr>
        <w:t xml:space="preserve"> de 202</w:t>
      </w:r>
      <w:r w:rsidR="001B6DA8">
        <w:rPr>
          <w:rFonts w:ascii="Verdana" w:hAnsi="Verdana" w:cstheme="minorHAnsi"/>
          <w:lang w:val="es-ES_tradnl"/>
        </w:rPr>
        <w:t>2</w:t>
      </w:r>
    </w:p>
    <w:p w14:paraId="5C04EF2F" w14:textId="77777777" w:rsidR="00547904" w:rsidRDefault="00547904" w:rsidP="00547904">
      <w:pPr>
        <w:jc w:val="right"/>
        <w:rPr>
          <w:rFonts w:ascii="Verdana" w:hAnsi="Verdana" w:cstheme="minorHAnsi"/>
          <w:lang w:val="es-ES_tradnl"/>
        </w:rPr>
      </w:pPr>
    </w:p>
    <w:p w14:paraId="4458C95F" w14:textId="77777777" w:rsidR="00547904" w:rsidRDefault="00547904" w:rsidP="00547904">
      <w:pPr>
        <w:jc w:val="right"/>
        <w:rPr>
          <w:rFonts w:ascii="Verdana" w:hAnsi="Verdana" w:cstheme="minorHAnsi"/>
          <w:lang w:val="es-ES_tradnl"/>
        </w:rPr>
      </w:pPr>
    </w:p>
    <w:p w14:paraId="1D321F8D" w14:textId="77777777" w:rsidR="00547904" w:rsidRDefault="00547904" w:rsidP="00547904">
      <w:pPr>
        <w:rPr>
          <w:rFonts w:ascii="Verdana" w:hAnsi="Verdana" w:cstheme="majorHAnsi"/>
          <w:b/>
        </w:rPr>
      </w:pPr>
    </w:p>
    <w:p w14:paraId="26F11620" w14:textId="77777777" w:rsidR="00547904" w:rsidRDefault="00547904" w:rsidP="00547904">
      <w:pPr>
        <w:rPr>
          <w:rFonts w:ascii="Verdana" w:hAnsi="Verdana"/>
          <w:b/>
        </w:rPr>
      </w:pPr>
    </w:p>
    <w:p w14:paraId="09EAA26B" w14:textId="7E4E7ECC" w:rsidR="00547904" w:rsidRDefault="00547904" w:rsidP="00547904">
      <w:pPr>
        <w:rPr>
          <w:rFonts w:ascii="Verdana" w:hAnsi="Verdana"/>
        </w:rPr>
      </w:pPr>
      <w:r>
        <w:rPr>
          <w:rFonts w:ascii="Verdana" w:hAnsi="Verdana"/>
        </w:rPr>
        <w:tab/>
      </w:r>
      <w:r>
        <w:rPr>
          <w:rFonts w:ascii="Verdana" w:hAnsi="Verdana"/>
        </w:rPr>
        <w:tab/>
      </w:r>
      <w:r>
        <w:rPr>
          <w:rFonts w:ascii="Verdana" w:hAnsi="Verdana"/>
        </w:rPr>
        <w:tab/>
      </w:r>
      <w:r>
        <w:rPr>
          <w:rFonts w:ascii="Verdana" w:hAnsi="Verdana"/>
        </w:rPr>
        <w:tab/>
      </w:r>
      <w:r>
        <w:rPr>
          <w:rFonts w:ascii="Verdana" w:hAnsi="Verdana"/>
        </w:rPr>
        <w:tab/>
        <w:t xml:space="preserve">Fdo.: </w:t>
      </w:r>
      <w:r w:rsidR="008D5132">
        <w:rPr>
          <w:rFonts w:ascii="Verdana" w:hAnsi="Verdana"/>
        </w:rPr>
        <w:t>Don Francisco Luque del Castillo.</w:t>
      </w:r>
    </w:p>
    <w:p w14:paraId="241AE36F" w14:textId="09659FB7" w:rsidR="004C2B11" w:rsidRDefault="00547904">
      <w:pPr>
        <w:rPr>
          <w:u w:val="single"/>
        </w:rPr>
      </w:pPr>
      <w:r>
        <w:rPr>
          <w:u w:val="single"/>
        </w:rPr>
        <w:t xml:space="preserve"> </w:t>
      </w:r>
      <w:r w:rsidR="004C2B11">
        <w:rPr>
          <w:u w:val="single"/>
        </w:rPr>
        <w:br w:type="page"/>
      </w:r>
      <w:r w:rsidR="004C2B11">
        <w:rPr>
          <w:u w:val="single"/>
        </w:rPr>
        <w:lastRenderedPageBreak/>
        <w:br w:type="page"/>
      </w:r>
    </w:p>
    <w:p w14:paraId="3DCF8B1C" w14:textId="54173E7E" w:rsidR="004C2B11" w:rsidRPr="00402C16" w:rsidRDefault="004C2B11">
      <w:pPr>
        <w:rPr>
          <w:b/>
          <w:bCs/>
          <w:sz w:val="28"/>
          <w:szCs w:val="28"/>
        </w:rPr>
      </w:pPr>
      <w:r w:rsidRPr="00402C16">
        <w:rPr>
          <w:b/>
          <w:bCs/>
          <w:sz w:val="28"/>
          <w:szCs w:val="28"/>
        </w:rPr>
        <w:lastRenderedPageBreak/>
        <w:t>A</w:t>
      </w:r>
      <w:r w:rsidR="00402C16" w:rsidRPr="00402C16">
        <w:rPr>
          <w:b/>
          <w:bCs/>
          <w:sz w:val="28"/>
          <w:szCs w:val="28"/>
        </w:rPr>
        <w:t>GRADECIMIENTOS</w:t>
      </w:r>
    </w:p>
    <w:p w14:paraId="1AC54AC2" w14:textId="556443AE" w:rsidR="00402C16" w:rsidRDefault="00402C16" w:rsidP="00402C16">
      <w:pPr>
        <w:ind w:firstLine="708"/>
      </w:pPr>
      <w:r>
        <w:t>A mi familia, por la motivación que me han dado día tras día, en especial a mi padre, por la gran ayuda que me ha dado.</w:t>
      </w:r>
    </w:p>
    <w:p w14:paraId="02854E78" w14:textId="085C5EEB" w:rsidR="00402C16" w:rsidRDefault="00402C16" w:rsidP="00402C16">
      <w:pPr>
        <w:ind w:firstLine="708"/>
      </w:pPr>
      <w:r>
        <w:t xml:space="preserve">A mis compañeros de clase, ya que nos hemos ayudados unos a otros y más con </w:t>
      </w:r>
      <w:r w:rsidR="00244C14">
        <w:t xml:space="preserve">los </w:t>
      </w:r>
      <w:r>
        <w:t>tiempos de la crisis sanitaria.</w:t>
      </w:r>
    </w:p>
    <w:p w14:paraId="7F1465C8" w14:textId="2B6074F0" w:rsidR="008B58C1" w:rsidRDefault="008B58C1" w:rsidP="008B58C1">
      <w:pPr>
        <w:ind w:firstLine="708"/>
      </w:pPr>
      <w:r>
        <w:t>A mi tutor J. Manuel Gómez por ayudarme en el desarrollo del trabajo fin de master y ofrecerme todos los recursos necesarios.</w:t>
      </w:r>
    </w:p>
    <w:p w14:paraId="2E72F3C1" w14:textId="1DA126CD" w:rsidR="008B58C1" w:rsidRDefault="008B58C1" w:rsidP="008B58C1">
      <w:pPr>
        <w:ind w:firstLine="708"/>
      </w:pPr>
      <w:r>
        <w:t>A Marea Plastic y a todos sus integrantes por la confianza y la ayuda que me han aportado en el desarrollo de la máquina.</w:t>
      </w:r>
    </w:p>
    <w:p w14:paraId="4A5A59A5" w14:textId="77777777" w:rsidR="008B58C1" w:rsidRDefault="008B58C1" w:rsidP="008B58C1">
      <w:pPr>
        <w:ind w:firstLine="708"/>
      </w:pPr>
    </w:p>
    <w:p w14:paraId="5AB223CD" w14:textId="77777777" w:rsidR="008B58C1" w:rsidRDefault="008B58C1" w:rsidP="00402C16">
      <w:pPr>
        <w:ind w:firstLine="708"/>
      </w:pPr>
    </w:p>
    <w:p w14:paraId="6FA517BB" w14:textId="721C6D1C" w:rsidR="004C2B11" w:rsidRDefault="004C2B11">
      <w:pPr>
        <w:rPr>
          <w:u w:val="single"/>
        </w:rPr>
      </w:pPr>
      <w:r>
        <w:rPr>
          <w:u w:val="single"/>
        </w:rPr>
        <w:br w:type="page"/>
      </w:r>
    </w:p>
    <w:p w14:paraId="43746DAA" w14:textId="77777777" w:rsidR="004C2B11" w:rsidRDefault="004C2B11">
      <w:pPr>
        <w:rPr>
          <w:u w:val="single"/>
        </w:rPr>
      </w:pPr>
      <w:r>
        <w:rPr>
          <w:u w:val="single"/>
        </w:rPr>
        <w:lastRenderedPageBreak/>
        <w:br w:type="page"/>
      </w:r>
    </w:p>
    <w:p w14:paraId="5A31C1B9" w14:textId="711E0450" w:rsidR="00244C14" w:rsidRPr="00AF73B7" w:rsidRDefault="00244C14">
      <w:pPr>
        <w:rPr>
          <w:b/>
          <w:bCs/>
          <w:sz w:val="28"/>
          <w:szCs w:val="28"/>
        </w:rPr>
      </w:pPr>
      <w:r w:rsidRPr="00945FBF">
        <w:rPr>
          <w:b/>
          <w:bCs/>
          <w:sz w:val="28"/>
          <w:szCs w:val="28"/>
        </w:rPr>
        <w:lastRenderedPageBreak/>
        <w:t>RESUMEN</w:t>
      </w:r>
    </w:p>
    <w:p w14:paraId="36DC0DFA" w14:textId="77777777" w:rsidR="00945FBF" w:rsidRDefault="00945FBF" w:rsidP="00A8052D">
      <w:pPr>
        <w:jc w:val="both"/>
      </w:pPr>
      <w:r w:rsidRPr="00945FBF">
        <w:t>El objetivo de este proyecto es reducir la contaminación de nuestros mares provocada por los residuos plásticos, a los cuales se les puede dar una segunda vida gracias al reciclaje. Por ejemplo: se puede convertir una botella de agua en una bobina de filamento para imprimir en 3D.</w:t>
      </w:r>
    </w:p>
    <w:p w14:paraId="7BEDAE8D" w14:textId="684E4285" w:rsidR="00945FBF" w:rsidRDefault="00945FBF" w:rsidP="00A8052D">
      <w:pPr>
        <w:jc w:val="both"/>
      </w:pPr>
      <w:r w:rsidRPr="00945FBF">
        <w:t>El reciclaje del residuo plástico pasa por diversas máquinas. Este proyecto se centra en el diseño y la construcción de una de ellas, llamada bobinadora 3D, que recicla el residuo plástico y lo convierte en filamento 3D para la</w:t>
      </w:r>
      <w:r>
        <w:t>s</w:t>
      </w:r>
      <w:r w:rsidRPr="00945FBF">
        <w:t xml:space="preserve"> impresoras.</w:t>
      </w:r>
    </w:p>
    <w:p w14:paraId="27BA0605" w14:textId="72C566AB" w:rsidR="00945FBF" w:rsidRDefault="00945FBF" w:rsidP="00A8052D">
      <w:pPr>
        <w:jc w:val="both"/>
      </w:pPr>
      <w:r w:rsidRPr="00945FBF">
        <w:t>La bobinadora se encarga de enfriar, moldear y bobinar un filamento de plástico ya reciclado de espesor variable. Por lo tanto, hay que utilizar diferentes tecnologías con el fin de que el filamento sea apto para la impresión 3D.</w:t>
      </w:r>
    </w:p>
    <w:p w14:paraId="606FEEC7" w14:textId="02260728" w:rsidR="00945FBF" w:rsidRDefault="00945FBF" w:rsidP="00A8052D">
      <w:pPr>
        <w:jc w:val="both"/>
      </w:pPr>
      <w:r w:rsidRPr="00945FBF">
        <w:t>Un requerimiento importante es priorizar el uso de materiales reciclados para la construcción de dicha máquina, evitando lo máximo posible su compra. Así se consigue demostrar que gracias al reciclaje esta tecnología está al alcance de todo el mundo, ya que las bobinadoras de filamento 3D existen en el mercado, pero son demasiado costosas y no son accesibles para un uso doméstico</w:t>
      </w:r>
    </w:p>
    <w:p w14:paraId="6317EB10" w14:textId="77777777" w:rsidR="00945FBF" w:rsidRDefault="00945FBF">
      <w:r w:rsidRPr="00945FBF">
        <w:t>Una vez diseñada esta máquina, se construirá un prototipo funcional que, junto a las diferentes máquinas necesarias, deberán ser capaces de convertir cualquier residuo plástico en una bobina apta para la impresión 3D. Las otras máquinas necesarias serán diseñadas y construidas por compañeros de la universidad que pertenecen al grupo Marea Plastic. Este grupo es un startup de la universidad que lucha contra la contaminación que producen los residuos plásticos.</w:t>
      </w:r>
    </w:p>
    <w:p w14:paraId="3196D225" w14:textId="1B7B4522" w:rsidR="0011748F" w:rsidRPr="00AF73B7" w:rsidRDefault="0011748F">
      <w:pPr>
        <w:rPr>
          <w:b/>
          <w:bCs/>
          <w:sz w:val="28"/>
          <w:szCs w:val="28"/>
        </w:rPr>
      </w:pPr>
      <w:r w:rsidRPr="00AF73B7">
        <w:rPr>
          <w:b/>
          <w:bCs/>
          <w:sz w:val="28"/>
          <w:szCs w:val="28"/>
        </w:rPr>
        <w:t>ABSTRACT</w:t>
      </w:r>
    </w:p>
    <w:p w14:paraId="51C21607" w14:textId="77777777" w:rsidR="00945FBF" w:rsidRDefault="00945FBF">
      <w:r w:rsidRPr="00945FBF">
        <w:t xml:space="preserve">The aim of this project is to reduce the pollution of our seas as a result of plastic waste, giving it a second life through recycling. For example: a water bottle can be turned into a spool of filament for 3D printing. </w:t>
      </w:r>
    </w:p>
    <w:p w14:paraId="66128815" w14:textId="77777777" w:rsidR="00945FBF" w:rsidRDefault="00945FBF">
      <w:r w:rsidRPr="00945FBF">
        <w:t>The recycling of plastic waste goes through a number of different machines. This project focuses on the design and construction of one of them, called a 3D winder, which recycles plastic waste and turns it into 3D filament for the printers</w:t>
      </w:r>
    </w:p>
    <w:p w14:paraId="669AF0A7" w14:textId="77777777" w:rsidR="00945FBF" w:rsidRDefault="00945FBF">
      <w:r w:rsidRPr="00945FBF">
        <w:t>The winder is in charge of cooling, moulding and winding a plastic filament of variable thickness. Therefore, different technologies have to be used in order to make the filament suitable for 3D printing.</w:t>
      </w:r>
    </w:p>
    <w:p w14:paraId="7723FF81" w14:textId="610F2017" w:rsidR="00945FBF" w:rsidRDefault="00945FBF">
      <w:r w:rsidRPr="00945FBF">
        <w:t>An important request is to focus on the use of recycled materials for the construction of this machine and to avoid the purchase of recycled materials as much as possible. This proves that, by recycling, this technology is available to everyone, because 3D filament winders exist on the market but they are too expensive and not affordable for domestic use.</w:t>
      </w:r>
    </w:p>
    <w:p w14:paraId="518194F7" w14:textId="73F5DCB0" w:rsidR="00603412" w:rsidRDefault="00945FBF">
      <w:pPr>
        <w:rPr>
          <w:u w:val="single"/>
        </w:rPr>
      </w:pPr>
      <w:r w:rsidRPr="00945FBF">
        <w:t>Once this machine has been designed, a prototype will be built, together with the different machines needed to be able to convert any plastic waste into a spool suitable for 3D printing. The other required.</w:t>
      </w:r>
      <w:r w:rsidR="00603412">
        <w:rPr>
          <w:u w:val="single"/>
        </w:rPr>
        <w:br w:type="page"/>
      </w:r>
    </w:p>
    <w:p w14:paraId="6C3C7E8C" w14:textId="733CA217" w:rsidR="00B93484" w:rsidRDefault="004C2B11">
      <w:pPr>
        <w:rPr>
          <w:u w:val="single"/>
        </w:rPr>
      </w:pPr>
      <w:r>
        <w:rPr>
          <w:u w:val="single"/>
        </w:rPr>
        <w:lastRenderedPageBreak/>
        <w:br w:type="page"/>
      </w:r>
    </w:p>
    <w:p w14:paraId="46514434" w14:textId="1CEA3BB8" w:rsidR="00290C90" w:rsidRDefault="00290C90">
      <w:pPr>
        <w:pStyle w:val="TDC1"/>
        <w:tabs>
          <w:tab w:val="left" w:pos="440"/>
          <w:tab w:val="right" w:leader="dot" w:pos="8494"/>
        </w:tabs>
        <w:rPr>
          <w:u w:val="single"/>
        </w:rPr>
      </w:pPr>
      <w:r>
        <w:rPr>
          <w:u w:val="single"/>
        </w:rPr>
        <w:lastRenderedPageBreak/>
        <w:t xml:space="preserve">Índice </w:t>
      </w:r>
    </w:p>
    <w:p w14:paraId="128A39AB" w14:textId="7ABA631C" w:rsidR="00017F6E" w:rsidRDefault="00851712">
      <w:pPr>
        <w:pStyle w:val="TDC1"/>
        <w:tabs>
          <w:tab w:val="right" w:leader="dot" w:pos="8494"/>
        </w:tabs>
        <w:rPr>
          <w:rFonts w:eastAsiaTheme="minorEastAsia"/>
          <w:noProof/>
          <w:lang w:eastAsia="es-ES"/>
        </w:rPr>
      </w:pPr>
      <w:r>
        <w:rPr>
          <w:u w:val="single"/>
        </w:rPr>
        <w:fldChar w:fldCharType="begin"/>
      </w:r>
      <w:r>
        <w:rPr>
          <w:u w:val="single"/>
        </w:rPr>
        <w:instrText xml:space="preserve"> TOC \f</w:instrText>
      </w:r>
      <w:r w:rsidR="00AE4552">
        <w:rPr>
          <w:u w:val="single"/>
        </w:rPr>
        <w:instrText xml:space="preserve"> </w:instrText>
      </w:r>
      <w:r w:rsidR="00290C90">
        <w:rPr>
          <w:u w:val="single"/>
        </w:rPr>
        <w:instrText xml:space="preserve">c </w:instrText>
      </w:r>
      <w:r>
        <w:rPr>
          <w:u w:val="single"/>
        </w:rPr>
        <w:instrText xml:space="preserve">\h \z </w:instrText>
      </w:r>
      <w:r>
        <w:rPr>
          <w:u w:val="single"/>
        </w:rPr>
        <w:fldChar w:fldCharType="separate"/>
      </w:r>
      <w:hyperlink w:anchor="_Toc117015186" w:history="1">
        <w:r w:rsidR="00017F6E" w:rsidRPr="00694F55">
          <w:rPr>
            <w:rStyle w:val="Hipervnculo"/>
            <w:noProof/>
          </w:rPr>
          <w:t>CAPÍTULO 1. INTRODUCCIÓN</w:t>
        </w:r>
        <w:r w:rsidR="00017F6E">
          <w:rPr>
            <w:noProof/>
            <w:webHidden/>
          </w:rPr>
          <w:tab/>
        </w:r>
        <w:r w:rsidR="00017F6E">
          <w:rPr>
            <w:noProof/>
            <w:webHidden/>
          </w:rPr>
          <w:fldChar w:fldCharType="begin"/>
        </w:r>
        <w:r w:rsidR="00017F6E">
          <w:rPr>
            <w:noProof/>
            <w:webHidden/>
          </w:rPr>
          <w:instrText xml:space="preserve"> PAGEREF _Toc117015186 \h </w:instrText>
        </w:r>
        <w:r w:rsidR="00017F6E">
          <w:rPr>
            <w:noProof/>
            <w:webHidden/>
          </w:rPr>
        </w:r>
        <w:r w:rsidR="00017F6E">
          <w:rPr>
            <w:noProof/>
            <w:webHidden/>
          </w:rPr>
          <w:fldChar w:fldCharType="separate"/>
        </w:r>
        <w:r w:rsidR="002A61E1">
          <w:rPr>
            <w:noProof/>
            <w:webHidden/>
          </w:rPr>
          <w:t>1</w:t>
        </w:r>
        <w:r w:rsidR="00017F6E">
          <w:rPr>
            <w:noProof/>
            <w:webHidden/>
          </w:rPr>
          <w:fldChar w:fldCharType="end"/>
        </w:r>
      </w:hyperlink>
    </w:p>
    <w:p w14:paraId="5BD309DF" w14:textId="016EE8F6" w:rsidR="00017F6E" w:rsidRDefault="00000000">
      <w:pPr>
        <w:pStyle w:val="TDC3"/>
        <w:tabs>
          <w:tab w:val="left" w:pos="1100"/>
          <w:tab w:val="right" w:leader="dot" w:pos="8494"/>
        </w:tabs>
        <w:rPr>
          <w:rFonts w:eastAsiaTheme="minorEastAsia"/>
          <w:noProof/>
          <w:lang w:eastAsia="es-ES"/>
        </w:rPr>
      </w:pPr>
      <w:hyperlink w:anchor="_Toc117015187" w:history="1">
        <w:r w:rsidR="00017F6E" w:rsidRPr="00694F55">
          <w:rPr>
            <w:rStyle w:val="Hipervnculo"/>
            <w:noProof/>
          </w:rPr>
          <w:t>1.1</w:t>
        </w:r>
        <w:r w:rsidR="00017F6E">
          <w:rPr>
            <w:rFonts w:eastAsiaTheme="minorEastAsia"/>
            <w:noProof/>
            <w:lang w:eastAsia="es-ES"/>
          </w:rPr>
          <w:tab/>
        </w:r>
        <w:r w:rsidR="00017F6E" w:rsidRPr="00694F55">
          <w:rPr>
            <w:rStyle w:val="Hipervnculo"/>
            <w:noProof/>
          </w:rPr>
          <w:t>Historia del movimiento</w:t>
        </w:r>
        <w:r w:rsidR="00017F6E">
          <w:rPr>
            <w:noProof/>
            <w:webHidden/>
          </w:rPr>
          <w:tab/>
        </w:r>
        <w:r w:rsidR="00017F6E">
          <w:rPr>
            <w:noProof/>
            <w:webHidden/>
          </w:rPr>
          <w:fldChar w:fldCharType="begin"/>
        </w:r>
        <w:r w:rsidR="00017F6E">
          <w:rPr>
            <w:noProof/>
            <w:webHidden/>
          </w:rPr>
          <w:instrText xml:space="preserve"> PAGEREF _Toc117015187 \h </w:instrText>
        </w:r>
        <w:r w:rsidR="00017F6E">
          <w:rPr>
            <w:noProof/>
            <w:webHidden/>
          </w:rPr>
        </w:r>
        <w:r w:rsidR="00017F6E">
          <w:rPr>
            <w:noProof/>
            <w:webHidden/>
          </w:rPr>
          <w:fldChar w:fldCharType="separate"/>
        </w:r>
        <w:r w:rsidR="002A61E1">
          <w:rPr>
            <w:noProof/>
            <w:webHidden/>
          </w:rPr>
          <w:t>3</w:t>
        </w:r>
        <w:r w:rsidR="00017F6E">
          <w:rPr>
            <w:noProof/>
            <w:webHidden/>
          </w:rPr>
          <w:fldChar w:fldCharType="end"/>
        </w:r>
      </w:hyperlink>
    </w:p>
    <w:p w14:paraId="4A2E850E" w14:textId="7046CF83" w:rsidR="00017F6E" w:rsidRDefault="00000000">
      <w:pPr>
        <w:pStyle w:val="TDC3"/>
        <w:tabs>
          <w:tab w:val="left" w:pos="1100"/>
          <w:tab w:val="right" w:leader="dot" w:pos="8494"/>
        </w:tabs>
        <w:rPr>
          <w:rFonts w:eastAsiaTheme="minorEastAsia"/>
          <w:noProof/>
          <w:lang w:eastAsia="es-ES"/>
        </w:rPr>
      </w:pPr>
      <w:hyperlink w:anchor="_Toc117015188" w:history="1">
        <w:r w:rsidR="00017F6E" w:rsidRPr="00694F55">
          <w:rPr>
            <w:rStyle w:val="Hipervnculo"/>
            <w:noProof/>
          </w:rPr>
          <w:t>1.2.</w:t>
        </w:r>
        <w:r w:rsidR="00017F6E">
          <w:rPr>
            <w:rFonts w:eastAsiaTheme="minorEastAsia"/>
            <w:noProof/>
            <w:lang w:eastAsia="es-ES"/>
          </w:rPr>
          <w:tab/>
        </w:r>
        <w:r w:rsidR="00017F6E" w:rsidRPr="00694F55">
          <w:rPr>
            <w:rStyle w:val="Hipervnculo"/>
            <w:noProof/>
          </w:rPr>
          <w:t>Objetivo</w:t>
        </w:r>
        <w:r w:rsidR="00017F6E">
          <w:rPr>
            <w:noProof/>
            <w:webHidden/>
          </w:rPr>
          <w:tab/>
        </w:r>
        <w:r w:rsidR="00017F6E">
          <w:rPr>
            <w:noProof/>
            <w:webHidden/>
          </w:rPr>
          <w:fldChar w:fldCharType="begin"/>
        </w:r>
        <w:r w:rsidR="00017F6E">
          <w:rPr>
            <w:noProof/>
            <w:webHidden/>
          </w:rPr>
          <w:instrText xml:space="preserve"> PAGEREF _Toc117015188 \h </w:instrText>
        </w:r>
        <w:r w:rsidR="00017F6E">
          <w:rPr>
            <w:noProof/>
            <w:webHidden/>
          </w:rPr>
        </w:r>
        <w:r w:rsidR="00017F6E">
          <w:rPr>
            <w:noProof/>
            <w:webHidden/>
          </w:rPr>
          <w:fldChar w:fldCharType="separate"/>
        </w:r>
        <w:r w:rsidR="002A61E1">
          <w:rPr>
            <w:noProof/>
            <w:webHidden/>
          </w:rPr>
          <w:t>3</w:t>
        </w:r>
        <w:r w:rsidR="00017F6E">
          <w:rPr>
            <w:noProof/>
            <w:webHidden/>
          </w:rPr>
          <w:fldChar w:fldCharType="end"/>
        </w:r>
      </w:hyperlink>
    </w:p>
    <w:p w14:paraId="75B34A24" w14:textId="29F49873" w:rsidR="00017F6E" w:rsidRDefault="00000000">
      <w:pPr>
        <w:pStyle w:val="TDC3"/>
        <w:tabs>
          <w:tab w:val="left" w:pos="1100"/>
          <w:tab w:val="right" w:leader="dot" w:pos="8494"/>
        </w:tabs>
        <w:rPr>
          <w:rFonts w:eastAsiaTheme="minorEastAsia"/>
          <w:noProof/>
          <w:lang w:eastAsia="es-ES"/>
        </w:rPr>
      </w:pPr>
      <w:hyperlink w:anchor="_Toc117015189" w:history="1">
        <w:r w:rsidR="00017F6E" w:rsidRPr="00694F55">
          <w:rPr>
            <w:rStyle w:val="Hipervnculo"/>
            <w:noProof/>
          </w:rPr>
          <w:t>1.3.</w:t>
        </w:r>
        <w:r w:rsidR="00017F6E">
          <w:rPr>
            <w:rFonts w:eastAsiaTheme="minorEastAsia"/>
            <w:noProof/>
            <w:lang w:eastAsia="es-ES"/>
          </w:rPr>
          <w:tab/>
        </w:r>
        <w:r w:rsidR="00017F6E" w:rsidRPr="00694F55">
          <w:rPr>
            <w:rStyle w:val="Hipervnculo"/>
            <w:noProof/>
          </w:rPr>
          <w:t>Plan de trabajo</w:t>
        </w:r>
        <w:r w:rsidR="00017F6E">
          <w:rPr>
            <w:noProof/>
            <w:webHidden/>
          </w:rPr>
          <w:tab/>
        </w:r>
        <w:r w:rsidR="00017F6E">
          <w:rPr>
            <w:noProof/>
            <w:webHidden/>
          </w:rPr>
          <w:fldChar w:fldCharType="begin"/>
        </w:r>
        <w:r w:rsidR="00017F6E">
          <w:rPr>
            <w:noProof/>
            <w:webHidden/>
          </w:rPr>
          <w:instrText xml:space="preserve"> PAGEREF _Toc117015189 \h </w:instrText>
        </w:r>
        <w:r w:rsidR="00017F6E">
          <w:rPr>
            <w:noProof/>
            <w:webHidden/>
          </w:rPr>
        </w:r>
        <w:r w:rsidR="00017F6E">
          <w:rPr>
            <w:noProof/>
            <w:webHidden/>
          </w:rPr>
          <w:fldChar w:fldCharType="separate"/>
        </w:r>
        <w:r w:rsidR="002A61E1">
          <w:rPr>
            <w:noProof/>
            <w:webHidden/>
          </w:rPr>
          <w:t>4</w:t>
        </w:r>
        <w:r w:rsidR="00017F6E">
          <w:rPr>
            <w:noProof/>
            <w:webHidden/>
          </w:rPr>
          <w:fldChar w:fldCharType="end"/>
        </w:r>
      </w:hyperlink>
    </w:p>
    <w:p w14:paraId="7A304208" w14:textId="5662BB60" w:rsidR="00017F6E" w:rsidRDefault="00000000">
      <w:pPr>
        <w:pStyle w:val="TDC1"/>
        <w:tabs>
          <w:tab w:val="right" w:leader="dot" w:pos="8494"/>
        </w:tabs>
        <w:rPr>
          <w:rFonts w:eastAsiaTheme="minorEastAsia"/>
          <w:noProof/>
          <w:lang w:eastAsia="es-ES"/>
        </w:rPr>
      </w:pPr>
      <w:hyperlink w:anchor="_Toc117015190" w:history="1">
        <w:r w:rsidR="00017F6E" w:rsidRPr="00694F55">
          <w:rPr>
            <w:rStyle w:val="Hipervnculo"/>
            <w:noProof/>
          </w:rPr>
          <w:t>CAPÍTULO 2. DISEÑO DE LAS ETAPAS</w:t>
        </w:r>
        <w:r w:rsidR="00017F6E">
          <w:rPr>
            <w:noProof/>
            <w:webHidden/>
          </w:rPr>
          <w:tab/>
        </w:r>
        <w:r w:rsidR="00017F6E">
          <w:rPr>
            <w:noProof/>
            <w:webHidden/>
          </w:rPr>
          <w:fldChar w:fldCharType="begin"/>
        </w:r>
        <w:r w:rsidR="00017F6E">
          <w:rPr>
            <w:noProof/>
            <w:webHidden/>
          </w:rPr>
          <w:instrText xml:space="preserve"> PAGEREF _Toc117015190 \h </w:instrText>
        </w:r>
        <w:r w:rsidR="00017F6E">
          <w:rPr>
            <w:noProof/>
            <w:webHidden/>
          </w:rPr>
        </w:r>
        <w:r w:rsidR="00017F6E">
          <w:rPr>
            <w:noProof/>
            <w:webHidden/>
          </w:rPr>
          <w:fldChar w:fldCharType="separate"/>
        </w:r>
        <w:r w:rsidR="002A61E1">
          <w:rPr>
            <w:noProof/>
            <w:webHidden/>
          </w:rPr>
          <w:t>6</w:t>
        </w:r>
        <w:r w:rsidR="00017F6E">
          <w:rPr>
            <w:noProof/>
            <w:webHidden/>
          </w:rPr>
          <w:fldChar w:fldCharType="end"/>
        </w:r>
      </w:hyperlink>
    </w:p>
    <w:p w14:paraId="28622FF5" w14:textId="3D57A855" w:rsidR="00017F6E" w:rsidRDefault="00000000">
      <w:pPr>
        <w:pStyle w:val="TDC2"/>
        <w:tabs>
          <w:tab w:val="left" w:pos="660"/>
          <w:tab w:val="right" w:leader="dot" w:pos="8494"/>
        </w:tabs>
        <w:rPr>
          <w:rFonts w:eastAsiaTheme="minorEastAsia"/>
          <w:noProof/>
          <w:lang w:eastAsia="es-ES"/>
        </w:rPr>
      </w:pPr>
      <w:hyperlink w:anchor="_Toc117015191" w:history="1">
        <w:r w:rsidR="00017F6E" w:rsidRPr="00694F55">
          <w:rPr>
            <w:rStyle w:val="Hipervnculo"/>
            <w:noProof/>
          </w:rPr>
          <w:t>2.</w:t>
        </w:r>
        <w:r w:rsidR="00017F6E">
          <w:rPr>
            <w:rFonts w:eastAsiaTheme="minorEastAsia"/>
            <w:noProof/>
            <w:lang w:eastAsia="es-ES"/>
          </w:rPr>
          <w:tab/>
        </w:r>
        <w:r w:rsidR="00017F6E" w:rsidRPr="00694F55">
          <w:rPr>
            <w:rStyle w:val="Hipervnculo"/>
            <w:noProof/>
          </w:rPr>
          <w:t>Diseño</w:t>
        </w:r>
        <w:r w:rsidR="00017F6E">
          <w:rPr>
            <w:noProof/>
            <w:webHidden/>
          </w:rPr>
          <w:tab/>
        </w:r>
        <w:r w:rsidR="00017F6E">
          <w:rPr>
            <w:noProof/>
            <w:webHidden/>
          </w:rPr>
          <w:fldChar w:fldCharType="begin"/>
        </w:r>
        <w:r w:rsidR="00017F6E">
          <w:rPr>
            <w:noProof/>
            <w:webHidden/>
          </w:rPr>
          <w:instrText xml:space="preserve"> PAGEREF _Toc117015191 \h </w:instrText>
        </w:r>
        <w:r w:rsidR="00017F6E">
          <w:rPr>
            <w:noProof/>
            <w:webHidden/>
          </w:rPr>
        </w:r>
        <w:r w:rsidR="00017F6E">
          <w:rPr>
            <w:noProof/>
            <w:webHidden/>
          </w:rPr>
          <w:fldChar w:fldCharType="separate"/>
        </w:r>
        <w:r w:rsidR="002A61E1">
          <w:rPr>
            <w:noProof/>
            <w:webHidden/>
          </w:rPr>
          <w:t>7</w:t>
        </w:r>
        <w:r w:rsidR="00017F6E">
          <w:rPr>
            <w:noProof/>
            <w:webHidden/>
          </w:rPr>
          <w:fldChar w:fldCharType="end"/>
        </w:r>
      </w:hyperlink>
    </w:p>
    <w:p w14:paraId="59D69801" w14:textId="76CF7ED1" w:rsidR="00017F6E" w:rsidRDefault="00000000">
      <w:pPr>
        <w:pStyle w:val="TDC3"/>
        <w:tabs>
          <w:tab w:val="left" w:pos="1100"/>
          <w:tab w:val="right" w:leader="dot" w:pos="8494"/>
        </w:tabs>
        <w:rPr>
          <w:rFonts w:eastAsiaTheme="minorEastAsia"/>
          <w:noProof/>
          <w:lang w:eastAsia="es-ES"/>
        </w:rPr>
      </w:pPr>
      <w:hyperlink w:anchor="_Toc117015192" w:history="1">
        <w:r w:rsidR="00017F6E" w:rsidRPr="00694F55">
          <w:rPr>
            <w:rStyle w:val="Hipervnculo"/>
            <w:noProof/>
          </w:rPr>
          <w:t>2.1.</w:t>
        </w:r>
        <w:r w:rsidR="00017F6E">
          <w:rPr>
            <w:rFonts w:eastAsiaTheme="minorEastAsia"/>
            <w:noProof/>
            <w:lang w:eastAsia="es-ES"/>
          </w:rPr>
          <w:tab/>
        </w:r>
        <w:r w:rsidR="00017F6E" w:rsidRPr="00694F55">
          <w:rPr>
            <w:rStyle w:val="Hipervnculo"/>
            <w:noProof/>
          </w:rPr>
          <w:t>Estudio y análisis de posibles soluciones</w:t>
        </w:r>
        <w:r w:rsidR="00017F6E">
          <w:rPr>
            <w:noProof/>
            <w:webHidden/>
          </w:rPr>
          <w:tab/>
        </w:r>
        <w:r w:rsidR="00017F6E">
          <w:rPr>
            <w:noProof/>
            <w:webHidden/>
          </w:rPr>
          <w:fldChar w:fldCharType="begin"/>
        </w:r>
        <w:r w:rsidR="00017F6E">
          <w:rPr>
            <w:noProof/>
            <w:webHidden/>
          </w:rPr>
          <w:instrText xml:space="preserve"> PAGEREF _Toc117015192 \h </w:instrText>
        </w:r>
        <w:r w:rsidR="00017F6E">
          <w:rPr>
            <w:noProof/>
            <w:webHidden/>
          </w:rPr>
        </w:r>
        <w:r w:rsidR="00017F6E">
          <w:rPr>
            <w:noProof/>
            <w:webHidden/>
          </w:rPr>
          <w:fldChar w:fldCharType="separate"/>
        </w:r>
        <w:r w:rsidR="002A61E1">
          <w:rPr>
            <w:noProof/>
            <w:webHidden/>
          </w:rPr>
          <w:t>7</w:t>
        </w:r>
        <w:r w:rsidR="00017F6E">
          <w:rPr>
            <w:noProof/>
            <w:webHidden/>
          </w:rPr>
          <w:fldChar w:fldCharType="end"/>
        </w:r>
      </w:hyperlink>
    </w:p>
    <w:p w14:paraId="18923B94" w14:textId="086FE55D" w:rsidR="00017F6E" w:rsidRDefault="00000000">
      <w:pPr>
        <w:pStyle w:val="TDC4"/>
        <w:tabs>
          <w:tab w:val="left" w:pos="1540"/>
          <w:tab w:val="right" w:leader="dot" w:pos="8494"/>
        </w:tabs>
        <w:rPr>
          <w:rFonts w:eastAsiaTheme="minorEastAsia"/>
          <w:noProof/>
          <w:lang w:eastAsia="es-ES"/>
        </w:rPr>
      </w:pPr>
      <w:hyperlink w:anchor="_Toc117015193" w:history="1">
        <w:r w:rsidR="00017F6E" w:rsidRPr="00694F55">
          <w:rPr>
            <w:rStyle w:val="Hipervnculo"/>
            <w:noProof/>
          </w:rPr>
          <w:t>2.1.1.</w:t>
        </w:r>
        <w:r w:rsidR="00017F6E">
          <w:rPr>
            <w:rFonts w:eastAsiaTheme="minorEastAsia"/>
            <w:noProof/>
            <w:lang w:eastAsia="es-ES"/>
          </w:rPr>
          <w:tab/>
        </w:r>
        <w:r w:rsidR="00017F6E" w:rsidRPr="00694F55">
          <w:rPr>
            <w:rStyle w:val="Hipervnculo"/>
            <w:noProof/>
          </w:rPr>
          <w:t>Primera etapa</w:t>
        </w:r>
        <w:r w:rsidR="00017F6E">
          <w:rPr>
            <w:noProof/>
            <w:webHidden/>
          </w:rPr>
          <w:tab/>
        </w:r>
        <w:r w:rsidR="00017F6E">
          <w:rPr>
            <w:noProof/>
            <w:webHidden/>
          </w:rPr>
          <w:fldChar w:fldCharType="begin"/>
        </w:r>
        <w:r w:rsidR="00017F6E">
          <w:rPr>
            <w:noProof/>
            <w:webHidden/>
          </w:rPr>
          <w:instrText xml:space="preserve"> PAGEREF _Toc117015193 \h </w:instrText>
        </w:r>
        <w:r w:rsidR="00017F6E">
          <w:rPr>
            <w:noProof/>
            <w:webHidden/>
          </w:rPr>
        </w:r>
        <w:r w:rsidR="00017F6E">
          <w:rPr>
            <w:noProof/>
            <w:webHidden/>
          </w:rPr>
          <w:fldChar w:fldCharType="separate"/>
        </w:r>
        <w:r w:rsidR="002A61E1">
          <w:rPr>
            <w:noProof/>
            <w:webHidden/>
          </w:rPr>
          <w:t>7</w:t>
        </w:r>
        <w:r w:rsidR="00017F6E">
          <w:rPr>
            <w:noProof/>
            <w:webHidden/>
          </w:rPr>
          <w:fldChar w:fldCharType="end"/>
        </w:r>
      </w:hyperlink>
    </w:p>
    <w:p w14:paraId="3D044EBE" w14:textId="7F23FD09" w:rsidR="00017F6E" w:rsidRDefault="00000000">
      <w:pPr>
        <w:pStyle w:val="TDC4"/>
        <w:tabs>
          <w:tab w:val="left" w:pos="1540"/>
          <w:tab w:val="right" w:leader="dot" w:pos="8494"/>
        </w:tabs>
        <w:rPr>
          <w:rFonts w:eastAsiaTheme="minorEastAsia"/>
          <w:noProof/>
          <w:lang w:eastAsia="es-ES"/>
        </w:rPr>
      </w:pPr>
      <w:hyperlink w:anchor="_Toc117015194" w:history="1">
        <w:r w:rsidR="00017F6E" w:rsidRPr="00694F55">
          <w:rPr>
            <w:rStyle w:val="Hipervnculo"/>
            <w:noProof/>
          </w:rPr>
          <w:t>2.1.2.</w:t>
        </w:r>
        <w:r w:rsidR="00017F6E">
          <w:rPr>
            <w:rFonts w:eastAsiaTheme="minorEastAsia"/>
            <w:noProof/>
            <w:lang w:eastAsia="es-ES"/>
          </w:rPr>
          <w:tab/>
        </w:r>
        <w:r w:rsidR="00017F6E" w:rsidRPr="00694F55">
          <w:rPr>
            <w:rStyle w:val="Hipervnculo"/>
            <w:noProof/>
          </w:rPr>
          <w:t>Segunda etapa</w:t>
        </w:r>
        <w:r w:rsidR="00017F6E">
          <w:rPr>
            <w:noProof/>
            <w:webHidden/>
          </w:rPr>
          <w:tab/>
        </w:r>
        <w:r w:rsidR="00017F6E">
          <w:rPr>
            <w:noProof/>
            <w:webHidden/>
          </w:rPr>
          <w:fldChar w:fldCharType="begin"/>
        </w:r>
        <w:r w:rsidR="00017F6E">
          <w:rPr>
            <w:noProof/>
            <w:webHidden/>
          </w:rPr>
          <w:instrText xml:space="preserve"> PAGEREF _Toc117015194 \h </w:instrText>
        </w:r>
        <w:r w:rsidR="00017F6E">
          <w:rPr>
            <w:noProof/>
            <w:webHidden/>
          </w:rPr>
        </w:r>
        <w:r w:rsidR="00017F6E">
          <w:rPr>
            <w:noProof/>
            <w:webHidden/>
          </w:rPr>
          <w:fldChar w:fldCharType="separate"/>
        </w:r>
        <w:r w:rsidR="002A61E1">
          <w:rPr>
            <w:noProof/>
            <w:webHidden/>
          </w:rPr>
          <w:t>8</w:t>
        </w:r>
        <w:r w:rsidR="00017F6E">
          <w:rPr>
            <w:noProof/>
            <w:webHidden/>
          </w:rPr>
          <w:fldChar w:fldCharType="end"/>
        </w:r>
      </w:hyperlink>
    </w:p>
    <w:p w14:paraId="694DAEC8" w14:textId="35CFED93" w:rsidR="00017F6E" w:rsidRDefault="00000000">
      <w:pPr>
        <w:pStyle w:val="TDC4"/>
        <w:tabs>
          <w:tab w:val="left" w:pos="1540"/>
          <w:tab w:val="right" w:leader="dot" w:pos="8494"/>
        </w:tabs>
        <w:rPr>
          <w:rFonts w:eastAsiaTheme="minorEastAsia"/>
          <w:noProof/>
          <w:lang w:eastAsia="es-ES"/>
        </w:rPr>
      </w:pPr>
      <w:hyperlink w:anchor="_Toc117015195" w:history="1">
        <w:r w:rsidR="00017F6E" w:rsidRPr="00694F55">
          <w:rPr>
            <w:rStyle w:val="Hipervnculo"/>
            <w:noProof/>
          </w:rPr>
          <w:t>2.1.3.</w:t>
        </w:r>
        <w:r w:rsidR="00017F6E">
          <w:rPr>
            <w:rFonts w:eastAsiaTheme="minorEastAsia"/>
            <w:noProof/>
            <w:lang w:eastAsia="es-ES"/>
          </w:rPr>
          <w:tab/>
        </w:r>
        <w:r w:rsidR="00017F6E" w:rsidRPr="00694F55">
          <w:rPr>
            <w:rStyle w:val="Hipervnculo"/>
            <w:noProof/>
          </w:rPr>
          <w:t>Tercera etapa</w:t>
        </w:r>
        <w:r w:rsidR="00017F6E">
          <w:rPr>
            <w:noProof/>
            <w:webHidden/>
          </w:rPr>
          <w:tab/>
        </w:r>
        <w:r w:rsidR="00017F6E">
          <w:rPr>
            <w:noProof/>
            <w:webHidden/>
          </w:rPr>
          <w:fldChar w:fldCharType="begin"/>
        </w:r>
        <w:r w:rsidR="00017F6E">
          <w:rPr>
            <w:noProof/>
            <w:webHidden/>
          </w:rPr>
          <w:instrText xml:space="preserve"> PAGEREF _Toc117015195 \h </w:instrText>
        </w:r>
        <w:r w:rsidR="00017F6E">
          <w:rPr>
            <w:noProof/>
            <w:webHidden/>
          </w:rPr>
        </w:r>
        <w:r w:rsidR="00017F6E">
          <w:rPr>
            <w:noProof/>
            <w:webHidden/>
          </w:rPr>
          <w:fldChar w:fldCharType="separate"/>
        </w:r>
        <w:r w:rsidR="002A61E1">
          <w:rPr>
            <w:noProof/>
            <w:webHidden/>
          </w:rPr>
          <w:t>12</w:t>
        </w:r>
        <w:r w:rsidR="00017F6E">
          <w:rPr>
            <w:noProof/>
            <w:webHidden/>
          </w:rPr>
          <w:fldChar w:fldCharType="end"/>
        </w:r>
      </w:hyperlink>
    </w:p>
    <w:p w14:paraId="64370DBD" w14:textId="36A1ADE2" w:rsidR="00017F6E" w:rsidRDefault="00000000">
      <w:pPr>
        <w:pStyle w:val="TDC3"/>
        <w:tabs>
          <w:tab w:val="left" w:pos="1100"/>
          <w:tab w:val="right" w:leader="dot" w:pos="8494"/>
        </w:tabs>
        <w:rPr>
          <w:rFonts w:eastAsiaTheme="minorEastAsia"/>
          <w:noProof/>
          <w:lang w:eastAsia="es-ES"/>
        </w:rPr>
      </w:pPr>
      <w:hyperlink w:anchor="_Toc117015196" w:history="1">
        <w:r w:rsidR="00017F6E" w:rsidRPr="00694F55">
          <w:rPr>
            <w:rStyle w:val="Hipervnculo"/>
            <w:noProof/>
          </w:rPr>
          <w:t>2.2.</w:t>
        </w:r>
        <w:r w:rsidR="00017F6E">
          <w:rPr>
            <w:rFonts w:eastAsiaTheme="minorEastAsia"/>
            <w:noProof/>
            <w:lang w:eastAsia="es-ES"/>
          </w:rPr>
          <w:tab/>
        </w:r>
        <w:r w:rsidR="00017F6E" w:rsidRPr="00694F55">
          <w:rPr>
            <w:rStyle w:val="Hipervnculo"/>
            <w:noProof/>
          </w:rPr>
          <w:t>Soluciones concluidas</w:t>
        </w:r>
        <w:r w:rsidR="00017F6E">
          <w:rPr>
            <w:noProof/>
            <w:webHidden/>
          </w:rPr>
          <w:tab/>
        </w:r>
        <w:r w:rsidR="00017F6E">
          <w:rPr>
            <w:noProof/>
            <w:webHidden/>
          </w:rPr>
          <w:fldChar w:fldCharType="begin"/>
        </w:r>
        <w:r w:rsidR="00017F6E">
          <w:rPr>
            <w:noProof/>
            <w:webHidden/>
          </w:rPr>
          <w:instrText xml:space="preserve"> PAGEREF _Toc117015196 \h </w:instrText>
        </w:r>
        <w:r w:rsidR="00017F6E">
          <w:rPr>
            <w:noProof/>
            <w:webHidden/>
          </w:rPr>
        </w:r>
        <w:r w:rsidR="00017F6E">
          <w:rPr>
            <w:noProof/>
            <w:webHidden/>
          </w:rPr>
          <w:fldChar w:fldCharType="separate"/>
        </w:r>
        <w:r w:rsidR="002A61E1">
          <w:rPr>
            <w:noProof/>
            <w:webHidden/>
          </w:rPr>
          <w:t>13</w:t>
        </w:r>
        <w:r w:rsidR="00017F6E">
          <w:rPr>
            <w:noProof/>
            <w:webHidden/>
          </w:rPr>
          <w:fldChar w:fldCharType="end"/>
        </w:r>
      </w:hyperlink>
    </w:p>
    <w:p w14:paraId="2F16F8C2" w14:textId="3B00CD22" w:rsidR="00017F6E" w:rsidRDefault="00000000">
      <w:pPr>
        <w:pStyle w:val="TDC4"/>
        <w:tabs>
          <w:tab w:val="left" w:pos="1540"/>
          <w:tab w:val="right" w:leader="dot" w:pos="8494"/>
        </w:tabs>
        <w:rPr>
          <w:rFonts w:eastAsiaTheme="minorEastAsia"/>
          <w:noProof/>
          <w:lang w:eastAsia="es-ES"/>
        </w:rPr>
      </w:pPr>
      <w:hyperlink w:anchor="_Toc117015197" w:history="1">
        <w:r w:rsidR="00017F6E" w:rsidRPr="00694F55">
          <w:rPr>
            <w:rStyle w:val="Hipervnculo"/>
            <w:noProof/>
          </w:rPr>
          <w:t>2.2.1.</w:t>
        </w:r>
        <w:r w:rsidR="00017F6E">
          <w:rPr>
            <w:rFonts w:eastAsiaTheme="minorEastAsia"/>
            <w:noProof/>
            <w:lang w:eastAsia="es-ES"/>
          </w:rPr>
          <w:tab/>
        </w:r>
        <w:r w:rsidR="00017F6E" w:rsidRPr="00694F55">
          <w:rPr>
            <w:rStyle w:val="Hipervnculo"/>
            <w:noProof/>
          </w:rPr>
          <w:t>Solución primera etapa</w:t>
        </w:r>
        <w:r w:rsidR="00017F6E">
          <w:rPr>
            <w:noProof/>
            <w:webHidden/>
          </w:rPr>
          <w:tab/>
        </w:r>
        <w:r w:rsidR="00017F6E">
          <w:rPr>
            <w:noProof/>
            <w:webHidden/>
          </w:rPr>
          <w:fldChar w:fldCharType="begin"/>
        </w:r>
        <w:r w:rsidR="00017F6E">
          <w:rPr>
            <w:noProof/>
            <w:webHidden/>
          </w:rPr>
          <w:instrText xml:space="preserve"> PAGEREF _Toc117015197 \h </w:instrText>
        </w:r>
        <w:r w:rsidR="00017F6E">
          <w:rPr>
            <w:noProof/>
            <w:webHidden/>
          </w:rPr>
        </w:r>
        <w:r w:rsidR="00017F6E">
          <w:rPr>
            <w:noProof/>
            <w:webHidden/>
          </w:rPr>
          <w:fldChar w:fldCharType="separate"/>
        </w:r>
        <w:r w:rsidR="002A61E1">
          <w:rPr>
            <w:noProof/>
            <w:webHidden/>
          </w:rPr>
          <w:t>13</w:t>
        </w:r>
        <w:r w:rsidR="00017F6E">
          <w:rPr>
            <w:noProof/>
            <w:webHidden/>
          </w:rPr>
          <w:fldChar w:fldCharType="end"/>
        </w:r>
      </w:hyperlink>
    </w:p>
    <w:p w14:paraId="1F51EFF0" w14:textId="79370031" w:rsidR="00017F6E" w:rsidRDefault="00000000">
      <w:pPr>
        <w:pStyle w:val="TDC4"/>
        <w:tabs>
          <w:tab w:val="left" w:pos="1540"/>
          <w:tab w:val="right" w:leader="dot" w:pos="8494"/>
        </w:tabs>
        <w:rPr>
          <w:rFonts w:eastAsiaTheme="minorEastAsia"/>
          <w:noProof/>
          <w:lang w:eastAsia="es-ES"/>
        </w:rPr>
      </w:pPr>
      <w:hyperlink w:anchor="_Toc117015198" w:history="1">
        <w:r w:rsidR="00017F6E" w:rsidRPr="00694F55">
          <w:rPr>
            <w:rStyle w:val="Hipervnculo"/>
            <w:noProof/>
          </w:rPr>
          <w:t>2.2.2.</w:t>
        </w:r>
        <w:r w:rsidR="00017F6E">
          <w:rPr>
            <w:rFonts w:eastAsiaTheme="minorEastAsia"/>
            <w:noProof/>
            <w:lang w:eastAsia="es-ES"/>
          </w:rPr>
          <w:tab/>
        </w:r>
        <w:r w:rsidR="00017F6E" w:rsidRPr="00694F55">
          <w:rPr>
            <w:rStyle w:val="Hipervnculo"/>
            <w:noProof/>
          </w:rPr>
          <w:t>Solución segunda etapa</w:t>
        </w:r>
        <w:r w:rsidR="00017F6E">
          <w:rPr>
            <w:noProof/>
            <w:webHidden/>
          </w:rPr>
          <w:tab/>
        </w:r>
        <w:r w:rsidR="00017F6E">
          <w:rPr>
            <w:noProof/>
            <w:webHidden/>
          </w:rPr>
          <w:fldChar w:fldCharType="begin"/>
        </w:r>
        <w:r w:rsidR="00017F6E">
          <w:rPr>
            <w:noProof/>
            <w:webHidden/>
          </w:rPr>
          <w:instrText xml:space="preserve"> PAGEREF _Toc117015198 \h </w:instrText>
        </w:r>
        <w:r w:rsidR="00017F6E">
          <w:rPr>
            <w:noProof/>
            <w:webHidden/>
          </w:rPr>
        </w:r>
        <w:r w:rsidR="00017F6E">
          <w:rPr>
            <w:noProof/>
            <w:webHidden/>
          </w:rPr>
          <w:fldChar w:fldCharType="separate"/>
        </w:r>
        <w:r w:rsidR="002A61E1">
          <w:rPr>
            <w:noProof/>
            <w:webHidden/>
          </w:rPr>
          <w:t>14</w:t>
        </w:r>
        <w:r w:rsidR="00017F6E">
          <w:rPr>
            <w:noProof/>
            <w:webHidden/>
          </w:rPr>
          <w:fldChar w:fldCharType="end"/>
        </w:r>
      </w:hyperlink>
    </w:p>
    <w:p w14:paraId="256E8C47" w14:textId="3E56A89C" w:rsidR="00017F6E" w:rsidRDefault="00000000">
      <w:pPr>
        <w:pStyle w:val="TDC4"/>
        <w:tabs>
          <w:tab w:val="left" w:pos="1540"/>
          <w:tab w:val="right" w:leader="dot" w:pos="8494"/>
        </w:tabs>
        <w:rPr>
          <w:rFonts w:eastAsiaTheme="minorEastAsia"/>
          <w:noProof/>
          <w:lang w:eastAsia="es-ES"/>
        </w:rPr>
      </w:pPr>
      <w:hyperlink w:anchor="_Toc117015199" w:history="1">
        <w:r w:rsidR="00017F6E" w:rsidRPr="00694F55">
          <w:rPr>
            <w:rStyle w:val="Hipervnculo"/>
            <w:noProof/>
          </w:rPr>
          <w:t>2.2.3.</w:t>
        </w:r>
        <w:r w:rsidR="00017F6E">
          <w:rPr>
            <w:rFonts w:eastAsiaTheme="minorEastAsia"/>
            <w:noProof/>
            <w:lang w:eastAsia="es-ES"/>
          </w:rPr>
          <w:tab/>
        </w:r>
        <w:r w:rsidR="00017F6E" w:rsidRPr="00694F55">
          <w:rPr>
            <w:rStyle w:val="Hipervnculo"/>
            <w:noProof/>
          </w:rPr>
          <w:t>Solución tercera etapa</w:t>
        </w:r>
        <w:r w:rsidR="00017F6E">
          <w:rPr>
            <w:noProof/>
            <w:webHidden/>
          </w:rPr>
          <w:tab/>
        </w:r>
        <w:r w:rsidR="00017F6E">
          <w:rPr>
            <w:noProof/>
            <w:webHidden/>
          </w:rPr>
          <w:fldChar w:fldCharType="begin"/>
        </w:r>
        <w:r w:rsidR="00017F6E">
          <w:rPr>
            <w:noProof/>
            <w:webHidden/>
          </w:rPr>
          <w:instrText xml:space="preserve"> PAGEREF _Toc117015199 \h </w:instrText>
        </w:r>
        <w:r w:rsidR="00017F6E">
          <w:rPr>
            <w:noProof/>
            <w:webHidden/>
          </w:rPr>
        </w:r>
        <w:r w:rsidR="00017F6E">
          <w:rPr>
            <w:noProof/>
            <w:webHidden/>
          </w:rPr>
          <w:fldChar w:fldCharType="separate"/>
        </w:r>
        <w:r w:rsidR="002A61E1">
          <w:rPr>
            <w:noProof/>
            <w:webHidden/>
          </w:rPr>
          <w:t>16</w:t>
        </w:r>
        <w:r w:rsidR="00017F6E">
          <w:rPr>
            <w:noProof/>
            <w:webHidden/>
          </w:rPr>
          <w:fldChar w:fldCharType="end"/>
        </w:r>
      </w:hyperlink>
    </w:p>
    <w:p w14:paraId="1D083B37" w14:textId="1B9E5146" w:rsidR="00017F6E" w:rsidRDefault="00000000">
      <w:pPr>
        <w:pStyle w:val="TDC3"/>
        <w:tabs>
          <w:tab w:val="left" w:pos="1100"/>
          <w:tab w:val="right" w:leader="dot" w:pos="8494"/>
        </w:tabs>
        <w:rPr>
          <w:rFonts w:eastAsiaTheme="minorEastAsia"/>
          <w:noProof/>
          <w:lang w:eastAsia="es-ES"/>
        </w:rPr>
      </w:pPr>
      <w:hyperlink w:anchor="_Toc117015200" w:history="1">
        <w:r w:rsidR="00017F6E" w:rsidRPr="00694F55">
          <w:rPr>
            <w:rStyle w:val="Hipervnculo"/>
            <w:noProof/>
          </w:rPr>
          <w:t>2.3.</w:t>
        </w:r>
        <w:r w:rsidR="00017F6E">
          <w:rPr>
            <w:rFonts w:eastAsiaTheme="minorEastAsia"/>
            <w:noProof/>
            <w:lang w:eastAsia="es-ES"/>
          </w:rPr>
          <w:tab/>
        </w:r>
        <w:r w:rsidR="00017F6E" w:rsidRPr="00694F55">
          <w:rPr>
            <w:rStyle w:val="Hipervnculo"/>
            <w:noProof/>
          </w:rPr>
          <w:t>Lista de materiales</w:t>
        </w:r>
        <w:r w:rsidR="00017F6E">
          <w:rPr>
            <w:noProof/>
            <w:webHidden/>
          </w:rPr>
          <w:tab/>
        </w:r>
        <w:r w:rsidR="00017F6E">
          <w:rPr>
            <w:noProof/>
            <w:webHidden/>
          </w:rPr>
          <w:fldChar w:fldCharType="begin"/>
        </w:r>
        <w:r w:rsidR="00017F6E">
          <w:rPr>
            <w:noProof/>
            <w:webHidden/>
          </w:rPr>
          <w:instrText xml:space="preserve"> PAGEREF _Toc117015200 \h </w:instrText>
        </w:r>
        <w:r w:rsidR="00017F6E">
          <w:rPr>
            <w:noProof/>
            <w:webHidden/>
          </w:rPr>
        </w:r>
        <w:r w:rsidR="00017F6E">
          <w:rPr>
            <w:noProof/>
            <w:webHidden/>
          </w:rPr>
          <w:fldChar w:fldCharType="separate"/>
        </w:r>
        <w:r w:rsidR="002A61E1">
          <w:rPr>
            <w:noProof/>
            <w:webHidden/>
          </w:rPr>
          <w:t>19</w:t>
        </w:r>
        <w:r w:rsidR="00017F6E">
          <w:rPr>
            <w:noProof/>
            <w:webHidden/>
          </w:rPr>
          <w:fldChar w:fldCharType="end"/>
        </w:r>
      </w:hyperlink>
    </w:p>
    <w:p w14:paraId="5FD46207" w14:textId="65AB29DF" w:rsidR="00017F6E" w:rsidRDefault="00000000">
      <w:pPr>
        <w:pStyle w:val="TDC4"/>
        <w:tabs>
          <w:tab w:val="left" w:pos="1540"/>
          <w:tab w:val="right" w:leader="dot" w:pos="8494"/>
        </w:tabs>
        <w:rPr>
          <w:rFonts w:eastAsiaTheme="minorEastAsia"/>
          <w:noProof/>
          <w:lang w:eastAsia="es-ES"/>
        </w:rPr>
      </w:pPr>
      <w:hyperlink w:anchor="_Toc117015201" w:history="1">
        <w:r w:rsidR="00017F6E" w:rsidRPr="00694F55">
          <w:rPr>
            <w:rStyle w:val="Hipervnculo"/>
            <w:noProof/>
          </w:rPr>
          <w:t>2.3.1.</w:t>
        </w:r>
        <w:r w:rsidR="00017F6E">
          <w:rPr>
            <w:rFonts w:eastAsiaTheme="minorEastAsia"/>
            <w:noProof/>
            <w:lang w:eastAsia="es-ES"/>
          </w:rPr>
          <w:tab/>
        </w:r>
        <w:r w:rsidR="00017F6E" w:rsidRPr="00694F55">
          <w:rPr>
            <w:rStyle w:val="Hipervnculo"/>
            <w:noProof/>
          </w:rPr>
          <w:t>Lista materiales primera etapa</w:t>
        </w:r>
        <w:r w:rsidR="00017F6E">
          <w:rPr>
            <w:noProof/>
            <w:webHidden/>
          </w:rPr>
          <w:tab/>
        </w:r>
        <w:r w:rsidR="00017F6E">
          <w:rPr>
            <w:noProof/>
            <w:webHidden/>
          </w:rPr>
          <w:fldChar w:fldCharType="begin"/>
        </w:r>
        <w:r w:rsidR="00017F6E">
          <w:rPr>
            <w:noProof/>
            <w:webHidden/>
          </w:rPr>
          <w:instrText xml:space="preserve"> PAGEREF _Toc117015201 \h </w:instrText>
        </w:r>
        <w:r w:rsidR="00017F6E">
          <w:rPr>
            <w:noProof/>
            <w:webHidden/>
          </w:rPr>
        </w:r>
        <w:r w:rsidR="00017F6E">
          <w:rPr>
            <w:noProof/>
            <w:webHidden/>
          </w:rPr>
          <w:fldChar w:fldCharType="separate"/>
        </w:r>
        <w:r w:rsidR="002A61E1">
          <w:rPr>
            <w:noProof/>
            <w:webHidden/>
          </w:rPr>
          <w:t>19</w:t>
        </w:r>
        <w:r w:rsidR="00017F6E">
          <w:rPr>
            <w:noProof/>
            <w:webHidden/>
          </w:rPr>
          <w:fldChar w:fldCharType="end"/>
        </w:r>
      </w:hyperlink>
    </w:p>
    <w:p w14:paraId="71C19775" w14:textId="237CA22F" w:rsidR="00017F6E" w:rsidRDefault="00000000">
      <w:pPr>
        <w:pStyle w:val="TDC4"/>
        <w:tabs>
          <w:tab w:val="left" w:pos="1540"/>
          <w:tab w:val="right" w:leader="dot" w:pos="8494"/>
        </w:tabs>
        <w:rPr>
          <w:rFonts w:eastAsiaTheme="minorEastAsia"/>
          <w:noProof/>
          <w:lang w:eastAsia="es-ES"/>
        </w:rPr>
      </w:pPr>
      <w:hyperlink w:anchor="_Toc117015202" w:history="1">
        <w:r w:rsidR="00017F6E" w:rsidRPr="00694F55">
          <w:rPr>
            <w:rStyle w:val="Hipervnculo"/>
            <w:noProof/>
          </w:rPr>
          <w:t>2.3.2.</w:t>
        </w:r>
        <w:r w:rsidR="00017F6E">
          <w:rPr>
            <w:rFonts w:eastAsiaTheme="minorEastAsia"/>
            <w:noProof/>
            <w:lang w:eastAsia="es-ES"/>
          </w:rPr>
          <w:tab/>
        </w:r>
        <w:r w:rsidR="00017F6E" w:rsidRPr="00694F55">
          <w:rPr>
            <w:rStyle w:val="Hipervnculo"/>
            <w:noProof/>
          </w:rPr>
          <w:t>Lista materiales segunda etapa</w:t>
        </w:r>
        <w:r w:rsidR="00017F6E">
          <w:rPr>
            <w:noProof/>
            <w:webHidden/>
          </w:rPr>
          <w:tab/>
        </w:r>
        <w:r w:rsidR="00017F6E">
          <w:rPr>
            <w:noProof/>
            <w:webHidden/>
          </w:rPr>
          <w:fldChar w:fldCharType="begin"/>
        </w:r>
        <w:r w:rsidR="00017F6E">
          <w:rPr>
            <w:noProof/>
            <w:webHidden/>
          </w:rPr>
          <w:instrText xml:space="preserve"> PAGEREF _Toc117015202 \h </w:instrText>
        </w:r>
        <w:r w:rsidR="00017F6E">
          <w:rPr>
            <w:noProof/>
            <w:webHidden/>
          </w:rPr>
        </w:r>
        <w:r w:rsidR="00017F6E">
          <w:rPr>
            <w:noProof/>
            <w:webHidden/>
          </w:rPr>
          <w:fldChar w:fldCharType="separate"/>
        </w:r>
        <w:r w:rsidR="002A61E1">
          <w:rPr>
            <w:noProof/>
            <w:webHidden/>
          </w:rPr>
          <w:t>19</w:t>
        </w:r>
        <w:r w:rsidR="00017F6E">
          <w:rPr>
            <w:noProof/>
            <w:webHidden/>
          </w:rPr>
          <w:fldChar w:fldCharType="end"/>
        </w:r>
      </w:hyperlink>
    </w:p>
    <w:p w14:paraId="2ADC5971" w14:textId="21D3FE69" w:rsidR="00017F6E" w:rsidRDefault="00000000">
      <w:pPr>
        <w:pStyle w:val="TDC4"/>
        <w:tabs>
          <w:tab w:val="left" w:pos="1540"/>
          <w:tab w:val="right" w:leader="dot" w:pos="8494"/>
        </w:tabs>
        <w:rPr>
          <w:rFonts w:eastAsiaTheme="minorEastAsia"/>
          <w:noProof/>
          <w:lang w:eastAsia="es-ES"/>
        </w:rPr>
      </w:pPr>
      <w:hyperlink w:anchor="_Toc117015203" w:history="1">
        <w:r w:rsidR="00017F6E" w:rsidRPr="00694F55">
          <w:rPr>
            <w:rStyle w:val="Hipervnculo"/>
            <w:noProof/>
          </w:rPr>
          <w:t>2.3.3.</w:t>
        </w:r>
        <w:r w:rsidR="00017F6E">
          <w:rPr>
            <w:rFonts w:eastAsiaTheme="minorEastAsia"/>
            <w:noProof/>
            <w:lang w:eastAsia="es-ES"/>
          </w:rPr>
          <w:tab/>
        </w:r>
        <w:r w:rsidR="00017F6E" w:rsidRPr="00694F55">
          <w:rPr>
            <w:rStyle w:val="Hipervnculo"/>
            <w:noProof/>
          </w:rPr>
          <w:t>Lista materiales segunda etapa</w:t>
        </w:r>
        <w:r w:rsidR="00017F6E">
          <w:rPr>
            <w:noProof/>
            <w:webHidden/>
          </w:rPr>
          <w:tab/>
        </w:r>
        <w:r w:rsidR="00017F6E">
          <w:rPr>
            <w:noProof/>
            <w:webHidden/>
          </w:rPr>
          <w:fldChar w:fldCharType="begin"/>
        </w:r>
        <w:r w:rsidR="00017F6E">
          <w:rPr>
            <w:noProof/>
            <w:webHidden/>
          </w:rPr>
          <w:instrText xml:space="preserve"> PAGEREF _Toc117015203 \h </w:instrText>
        </w:r>
        <w:r w:rsidR="00017F6E">
          <w:rPr>
            <w:noProof/>
            <w:webHidden/>
          </w:rPr>
        </w:r>
        <w:r w:rsidR="00017F6E">
          <w:rPr>
            <w:noProof/>
            <w:webHidden/>
          </w:rPr>
          <w:fldChar w:fldCharType="separate"/>
        </w:r>
        <w:r w:rsidR="002A61E1">
          <w:rPr>
            <w:noProof/>
            <w:webHidden/>
          </w:rPr>
          <w:t>20</w:t>
        </w:r>
        <w:r w:rsidR="00017F6E">
          <w:rPr>
            <w:noProof/>
            <w:webHidden/>
          </w:rPr>
          <w:fldChar w:fldCharType="end"/>
        </w:r>
      </w:hyperlink>
    </w:p>
    <w:p w14:paraId="62601A4B" w14:textId="4124E3D9" w:rsidR="00017F6E" w:rsidRDefault="00000000">
      <w:pPr>
        <w:pStyle w:val="TDC1"/>
        <w:tabs>
          <w:tab w:val="right" w:leader="dot" w:pos="8494"/>
        </w:tabs>
        <w:rPr>
          <w:rFonts w:eastAsiaTheme="minorEastAsia"/>
          <w:noProof/>
          <w:lang w:eastAsia="es-ES"/>
        </w:rPr>
      </w:pPr>
      <w:hyperlink w:anchor="_Toc117015204" w:history="1">
        <w:r w:rsidR="00017F6E" w:rsidRPr="00694F55">
          <w:rPr>
            <w:rStyle w:val="Hipervnculo"/>
            <w:noProof/>
          </w:rPr>
          <w:t>CAPÍTULO 3. PROGRAMACIÓN</w:t>
        </w:r>
        <w:r w:rsidR="00017F6E">
          <w:rPr>
            <w:noProof/>
            <w:webHidden/>
          </w:rPr>
          <w:tab/>
        </w:r>
        <w:r w:rsidR="00017F6E">
          <w:rPr>
            <w:noProof/>
            <w:webHidden/>
          </w:rPr>
          <w:fldChar w:fldCharType="begin"/>
        </w:r>
        <w:r w:rsidR="00017F6E">
          <w:rPr>
            <w:noProof/>
            <w:webHidden/>
          </w:rPr>
          <w:instrText xml:space="preserve"> PAGEREF _Toc117015204 \h </w:instrText>
        </w:r>
        <w:r w:rsidR="00017F6E">
          <w:rPr>
            <w:noProof/>
            <w:webHidden/>
          </w:rPr>
        </w:r>
        <w:r w:rsidR="00017F6E">
          <w:rPr>
            <w:noProof/>
            <w:webHidden/>
          </w:rPr>
          <w:fldChar w:fldCharType="separate"/>
        </w:r>
        <w:r w:rsidR="002A61E1">
          <w:rPr>
            <w:noProof/>
            <w:webHidden/>
          </w:rPr>
          <w:t>24</w:t>
        </w:r>
        <w:r w:rsidR="00017F6E">
          <w:rPr>
            <w:noProof/>
            <w:webHidden/>
          </w:rPr>
          <w:fldChar w:fldCharType="end"/>
        </w:r>
      </w:hyperlink>
    </w:p>
    <w:p w14:paraId="1BDD8BB6" w14:textId="743743C2" w:rsidR="00017F6E" w:rsidRDefault="00000000">
      <w:pPr>
        <w:pStyle w:val="TDC2"/>
        <w:tabs>
          <w:tab w:val="left" w:pos="660"/>
          <w:tab w:val="right" w:leader="dot" w:pos="8494"/>
        </w:tabs>
        <w:rPr>
          <w:rFonts w:eastAsiaTheme="minorEastAsia"/>
          <w:noProof/>
          <w:lang w:eastAsia="es-ES"/>
        </w:rPr>
      </w:pPr>
      <w:hyperlink w:anchor="_Toc117015205" w:history="1">
        <w:r w:rsidR="00017F6E" w:rsidRPr="00694F55">
          <w:rPr>
            <w:rStyle w:val="Hipervnculo"/>
            <w:noProof/>
          </w:rPr>
          <w:t>3.</w:t>
        </w:r>
        <w:r w:rsidR="00017F6E">
          <w:rPr>
            <w:rFonts w:eastAsiaTheme="minorEastAsia"/>
            <w:noProof/>
            <w:lang w:eastAsia="es-ES"/>
          </w:rPr>
          <w:tab/>
        </w:r>
        <w:r w:rsidR="00017F6E" w:rsidRPr="00694F55">
          <w:rPr>
            <w:rStyle w:val="Hipervnculo"/>
            <w:noProof/>
          </w:rPr>
          <w:t>Programación</w:t>
        </w:r>
        <w:r w:rsidR="00017F6E">
          <w:rPr>
            <w:noProof/>
            <w:webHidden/>
          </w:rPr>
          <w:tab/>
        </w:r>
        <w:r w:rsidR="00017F6E">
          <w:rPr>
            <w:noProof/>
            <w:webHidden/>
          </w:rPr>
          <w:fldChar w:fldCharType="begin"/>
        </w:r>
        <w:r w:rsidR="00017F6E">
          <w:rPr>
            <w:noProof/>
            <w:webHidden/>
          </w:rPr>
          <w:instrText xml:space="preserve"> PAGEREF _Toc117015205 \h </w:instrText>
        </w:r>
        <w:r w:rsidR="00017F6E">
          <w:rPr>
            <w:noProof/>
            <w:webHidden/>
          </w:rPr>
        </w:r>
        <w:r w:rsidR="00017F6E">
          <w:rPr>
            <w:noProof/>
            <w:webHidden/>
          </w:rPr>
          <w:fldChar w:fldCharType="separate"/>
        </w:r>
        <w:r w:rsidR="002A61E1">
          <w:rPr>
            <w:noProof/>
            <w:webHidden/>
          </w:rPr>
          <w:t>23</w:t>
        </w:r>
        <w:r w:rsidR="00017F6E">
          <w:rPr>
            <w:noProof/>
            <w:webHidden/>
          </w:rPr>
          <w:fldChar w:fldCharType="end"/>
        </w:r>
      </w:hyperlink>
    </w:p>
    <w:p w14:paraId="1D457E24" w14:textId="3FCB1768" w:rsidR="00017F6E" w:rsidRDefault="00000000">
      <w:pPr>
        <w:pStyle w:val="TDC3"/>
        <w:tabs>
          <w:tab w:val="left" w:pos="1100"/>
          <w:tab w:val="right" w:leader="dot" w:pos="8494"/>
        </w:tabs>
        <w:rPr>
          <w:rFonts w:eastAsiaTheme="minorEastAsia"/>
          <w:noProof/>
          <w:lang w:eastAsia="es-ES"/>
        </w:rPr>
      </w:pPr>
      <w:hyperlink w:anchor="_Toc117015206" w:history="1">
        <w:r w:rsidR="00017F6E" w:rsidRPr="00694F55">
          <w:rPr>
            <w:rStyle w:val="Hipervnculo"/>
            <w:noProof/>
          </w:rPr>
          <w:t>3.1.</w:t>
        </w:r>
        <w:r w:rsidR="00017F6E">
          <w:rPr>
            <w:rFonts w:eastAsiaTheme="minorEastAsia"/>
            <w:noProof/>
            <w:lang w:eastAsia="es-ES"/>
          </w:rPr>
          <w:tab/>
        </w:r>
        <w:r w:rsidR="00017F6E" w:rsidRPr="00694F55">
          <w:rPr>
            <w:rStyle w:val="Hipervnculo"/>
            <w:noProof/>
          </w:rPr>
          <w:t>Conocimientos previos</w:t>
        </w:r>
        <w:r w:rsidR="00017F6E">
          <w:rPr>
            <w:noProof/>
            <w:webHidden/>
          </w:rPr>
          <w:tab/>
        </w:r>
        <w:r w:rsidR="00017F6E">
          <w:rPr>
            <w:noProof/>
            <w:webHidden/>
          </w:rPr>
          <w:fldChar w:fldCharType="begin"/>
        </w:r>
        <w:r w:rsidR="00017F6E">
          <w:rPr>
            <w:noProof/>
            <w:webHidden/>
          </w:rPr>
          <w:instrText xml:space="preserve"> PAGEREF _Toc117015206 \h </w:instrText>
        </w:r>
        <w:r w:rsidR="00017F6E">
          <w:rPr>
            <w:noProof/>
            <w:webHidden/>
          </w:rPr>
        </w:r>
        <w:r w:rsidR="00017F6E">
          <w:rPr>
            <w:noProof/>
            <w:webHidden/>
          </w:rPr>
          <w:fldChar w:fldCharType="separate"/>
        </w:r>
        <w:r w:rsidR="002A61E1">
          <w:rPr>
            <w:noProof/>
            <w:webHidden/>
          </w:rPr>
          <w:t>23</w:t>
        </w:r>
        <w:r w:rsidR="00017F6E">
          <w:rPr>
            <w:noProof/>
            <w:webHidden/>
          </w:rPr>
          <w:fldChar w:fldCharType="end"/>
        </w:r>
      </w:hyperlink>
    </w:p>
    <w:p w14:paraId="0E04E753" w14:textId="5E5A10CD" w:rsidR="00017F6E" w:rsidRDefault="00000000">
      <w:pPr>
        <w:pStyle w:val="TDC4"/>
        <w:tabs>
          <w:tab w:val="left" w:pos="1540"/>
          <w:tab w:val="right" w:leader="dot" w:pos="8494"/>
        </w:tabs>
        <w:rPr>
          <w:rFonts w:eastAsiaTheme="minorEastAsia"/>
          <w:noProof/>
          <w:lang w:eastAsia="es-ES"/>
        </w:rPr>
      </w:pPr>
      <w:hyperlink w:anchor="_Toc117015207" w:history="1">
        <w:r w:rsidR="00017F6E" w:rsidRPr="00694F55">
          <w:rPr>
            <w:rStyle w:val="Hipervnculo"/>
            <w:noProof/>
          </w:rPr>
          <w:t>3.1.1.</w:t>
        </w:r>
        <w:r w:rsidR="00017F6E">
          <w:rPr>
            <w:rFonts w:eastAsiaTheme="minorEastAsia"/>
            <w:noProof/>
            <w:lang w:eastAsia="es-ES"/>
          </w:rPr>
          <w:tab/>
        </w:r>
        <w:r w:rsidR="00017F6E" w:rsidRPr="00694F55">
          <w:rPr>
            <w:rStyle w:val="Hipervnculo"/>
            <w:noProof/>
          </w:rPr>
          <w:t>Fuente alimentación</w:t>
        </w:r>
        <w:r w:rsidR="00017F6E">
          <w:rPr>
            <w:noProof/>
            <w:webHidden/>
          </w:rPr>
          <w:tab/>
        </w:r>
        <w:r w:rsidR="00017F6E">
          <w:rPr>
            <w:noProof/>
            <w:webHidden/>
          </w:rPr>
          <w:fldChar w:fldCharType="begin"/>
        </w:r>
        <w:r w:rsidR="00017F6E">
          <w:rPr>
            <w:noProof/>
            <w:webHidden/>
          </w:rPr>
          <w:instrText xml:space="preserve"> PAGEREF _Toc117015207 \h </w:instrText>
        </w:r>
        <w:r w:rsidR="00017F6E">
          <w:rPr>
            <w:noProof/>
            <w:webHidden/>
          </w:rPr>
        </w:r>
        <w:r w:rsidR="00017F6E">
          <w:rPr>
            <w:noProof/>
            <w:webHidden/>
          </w:rPr>
          <w:fldChar w:fldCharType="separate"/>
        </w:r>
        <w:r w:rsidR="002A61E1">
          <w:rPr>
            <w:noProof/>
            <w:webHidden/>
          </w:rPr>
          <w:t>23</w:t>
        </w:r>
        <w:r w:rsidR="00017F6E">
          <w:rPr>
            <w:noProof/>
            <w:webHidden/>
          </w:rPr>
          <w:fldChar w:fldCharType="end"/>
        </w:r>
      </w:hyperlink>
    </w:p>
    <w:p w14:paraId="6D2B1020" w14:textId="75391C0F" w:rsidR="00017F6E" w:rsidRDefault="00000000">
      <w:pPr>
        <w:pStyle w:val="TDC4"/>
        <w:tabs>
          <w:tab w:val="left" w:pos="1540"/>
          <w:tab w:val="right" w:leader="dot" w:pos="8494"/>
        </w:tabs>
        <w:rPr>
          <w:rFonts w:eastAsiaTheme="minorEastAsia"/>
          <w:noProof/>
          <w:lang w:eastAsia="es-ES"/>
        </w:rPr>
      </w:pPr>
      <w:hyperlink w:anchor="_Toc117015208" w:history="1">
        <w:r w:rsidR="00017F6E" w:rsidRPr="00694F55">
          <w:rPr>
            <w:rStyle w:val="Hipervnculo"/>
            <w:noProof/>
          </w:rPr>
          <w:t>3.1.2.</w:t>
        </w:r>
        <w:r w:rsidR="00017F6E">
          <w:rPr>
            <w:rFonts w:eastAsiaTheme="minorEastAsia"/>
            <w:noProof/>
            <w:lang w:eastAsia="es-ES"/>
          </w:rPr>
          <w:tab/>
        </w:r>
        <w:r w:rsidR="00017F6E" w:rsidRPr="00694F55">
          <w:rPr>
            <w:rStyle w:val="Hipervnculo"/>
            <w:noProof/>
          </w:rPr>
          <w:t>CNC shield</w:t>
        </w:r>
        <w:r w:rsidR="00017F6E">
          <w:rPr>
            <w:noProof/>
            <w:webHidden/>
          </w:rPr>
          <w:tab/>
        </w:r>
        <w:r w:rsidR="00017F6E">
          <w:rPr>
            <w:noProof/>
            <w:webHidden/>
          </w:rPr>
          <w:fldChar w:fldCharType="begin"/>
        </w:r>
        <w:r w:rsidR="00017F6E">
          <w:rPr>
            <w:noProof/>
            <w:webHidden/>
          </w:rPr>
          <w:instrText xml:space="preserve"> PAGEREF _Toc117015208 \h </w:instrText>
        </w:r>
        <w:r w:rsidR="00017F6E">
          <w:rPr>
            <w:noProof/>
            <w:webHidden/>
          </w:rPr>
        </w:r>
        <w:r w:rsidR="00017F6E">
          <w:rPr>
            <w:noProof/>
            <w:webHidden/>
          </w:rPr>
          <w:fldChar w:fldCharType="separate"/>
        </w:r>
        <w:r w:rsidR="002A61E1">
          <w:rPr>
            <w:noProof/>
            <w:webHidden/>
          </w:rPr>
          <w:t>25</w:t>
        </w:r>
        <w:r w:rsidR="00017F6E">
          <w:rPr>
            <w:noProof/>
            <w:webHidden/>
          </w:rPr>
          <w:fldChar w:fldCharType="end"/>
        </w:r>
      </w:hyperlink>
    </w:p>
    <w:p w14:paraId="28168593" w14:textId="47735B1C" w:rsidR="00017F6E" w:rsidRDefault="00000000">
      <w:pPr>
        <w:pStyle w:val="TDC3"/>
        <w:tabs>
          <w:tab w:val="left" w:pos="1100"/>
          <w:tab w:val="right" w:leader="dot" w:pos="8494"/>
        </w:tabs>
        <w:rPr>
          <w:rFonts w:eastAsiaTheme="minorEastAsia"/>
          <w:noProof/>
          <w:lang w:eastAsia="es-ES"/>
        </w:rPr>
      </w:pPr>
      <w:hyperlink w:anchor="_Toc117015209" w:history="1">
        <w:r w:rsidR="00017F6E" w:rsidRPr="00694F55">
          <w:rPr>
            <w:rStyle w:val="Hipervnculo"/>
            <w:noProof/>
          </w:rPr>
          <w:t>3.2.</w:t>
        </w:r>
        <w:r w:rsidR="00017F6E">
          <w:rPr>
            <w:rFonts w:eastAsiaTheme="minorEastAsia"/>
            <w:noProof/>
            <w:lang w:eastAsia="es-ES"/>
          </w:rPr>
          <w:tab/>
        </w:r>
        <w:r w:rsidR="00017F6E" w:rsidRPr="00694F55">
          <w:rPr>
            <w:rStyle w:val="Hipervnculo"/>
            <w:noProof/>
          </w:rPr>
          <w:t>Componentes electrónicos</w:t>
        </w:r>
        <w:r w:rsidR="00017F6E">
          <w:rPr>
            <w:noProof/>
            <w:webHidden/>
          </w:rPr>
          <w:tab/>
        </w:r>
        <w:r w:rsidR="00017F6E">
          <w:rPr>
            <w:noProof/>
            <w:webHidden/>
          </w:rPr>
          <w:fldChar w:fldCharType="begin"/>
        </w:r>
        <w:r w:rsidR="00017F6E">
          <w:rPr>
            <w:noProof/>
            <w:webHidden/>
          </w:rPr>
          <w:instrText xml:space="preserve"> PAGEREF _Toc117015209 \h </w:instrText>
        </w:r>
        <w:r w:rsidR="00017F6E">
          <w:rPr>
            <w:noProof/>
            <w:webHidden/>
          </w:rPr>
        </w:r>
        <w:r w:rsidR="00017F6E">
          <w:rPr>
            <w:noProof/>
            <w:webHidden/>
          </w:rPr>
          <w:fldChar w:fldCharType="separate"/>
        </w:r>
        <w:r w:rsidR="002A61E1">
          <w:rPr>
            <w:noProof/>
            <w:webHidden/>
          </w:rPr>
          <w:t>26</w:t>
        </w:r>
        <w:r w:rsidR="00017F6E">
          <w:rPr>
            <w:noProof/>
            <w:webHidden/>
          </w:rPr>
          <w:fldChar w:fldCharType="end"/>
        </w:r>
      </w:hyperlink>
    </w:p>
    <w:p w14:paraId="030F2C40" w14:textId="1FBCBFCB" w:rsidR="00017F6E" w:rsidRDefault="00000000">
      <w:pPr>
        <w:pStyle w:val="TDC4"/>
        <w:tabs>
          <w:tab w:val="left" w:pos="1540"/>
          <w:tab w:val="right" w:leader="dot" w:pos="8494"/>
        </w:tabs>
        <w:rPr>
          <w:rFonts w:eastAsiaTheme="minorEastAsia"/>
          <w:noProof/>
          <w:lang w:eastAsia="es-ES"/>
        </w:rPr>
      </w:pPr>
      <w:hyperlink w:anchor="_Toc117015210" w:history="1">
        <w:r w:rsidR="00017F6E" w:rsidRPr="00694F55">
          <w:rPr>
            <w:rStyle w:val="Hipervnculo"/>
            <w:noProof/>
          </w:rPr>
          <w:t>3.2.1.</w:t>
        </w:r>
        <w:r w:rsidR="00017F6E">
          <w:rPr>
            <w:rFonts w:eastAsiaTheme="minorEastAsia"/>
            <w:noProof/>
            <w:lang w:eastAsia="es-ES"/>
          </w:rPr>
          <w:tab/>
        </w:r>
        <w:r w:rsidR="00017F6E" w:rsidRPr="00694F55">
          <w:rPr>
            <w:rStyle w:val="Hipervnculo"/>
            <w:noProof/>
          </w:rPr>
          <w:t>Componentes primera etapa</w:t>
        </w:r>
        <w:r w:rsidR="00017F6E">
          <w:rPr>
            <w:noProof/>
            <w:webHidden/>
          </w:rPr>
          <w:tab/>
        </w:r>
        <w:r w:rsidR="00017F6E">
          <w:rPr>
            <w:noProof/>
            <w:webHidden/>
          </w:rPr>
          <w:fldChar w:fldCharType="begin"/>
        </w:r>
        <w:r w:rsidR="00017F6E">
          <w:rPr>
            <w:noProof/>
            <w:webHidden/>
          </w:rPr>
          <w:instrText xml:space="preserve"> PAGEREF _Toc117015210 \h </w:instrText>
        </w:r>
        <w:r w:rsidR="00017F6E">
          <w:rPr>
            <w:noProof/>
            <w:webHidden/>
          </w:rPr>
        </w:r>
        <w:r w:rsidR="00017F6E">
          <w:rPr>
            <w:noProof/>
            <w:webHidden/>
          </w:rPr>
          <w:fldChar w:fldCharType="separate"/>
        </w:r>
        <w:r w:rsidR="002A61E1">
          <w:rPr>
            <w:noProof/>
            <w:webHidden/>
          </w:rPr>
          <w:t>26</w:t>
        </w:r>
        <w:r w:rsidR="00017F6E">
          <w:rPr>
            <w:noProof/>
            <w:webHidden/>
          </w:rPr>
          <w:fldChar w:fldCharType="end"/>
        </w:r>
      </w:hyperlink>
    </w:p>
    <w:p w14:paraId="7821508A" w14:textId="256EF7CE" w:rsidR="00017F6E" w:rsidRDefault="00000000">
      <w:pPr>
        <w:pStyle w:val="TDC4"/>
        <w:tabs>
          <w:tab w:val="left" w:pos="1540"/>
          <w:tab w:val="right" w:leader="dot" w:pos="8494"/>
        </w:tabs>
        <w:rPr>
          <w:rFonts w:eastAsiaTheme="minorEastAsia"/>
          <w:noProof/>
          <w:lang w:eastAsia="es-ES"/>
        </w:rPr>
      </w:pPr>
      <w:hyperlink w:anchor="_Toc117015211" w:history="1">
        <w:r w:rsidR="00017F6E" w:rsidRPr="00694F55">
          <w:rPr>
            <w:rStyle w:val="Hipervnculo"/>
            <w:noProof/>
          </w:rPr>
          <w:t>3.2.2.</w:t>
        </w:r>
        <w:r w:rsidR="00017F6E">
          <w:rPr>
            <w:rFonts w:eastAsiaTheme="minorEastAsia"/>
            <w:noProof/>
            <w:lang w:eastAsia="es-ES"/>
          </w:rPr>
          <w:tab/>
        </w:r>
        <w:r w:rsidR="00017F6E" w:rsidRPr="00694F55">
          <w:rPr>
            <w:rStyle w:val="Hipervnculo"/>
            <w:noProof/>
          </w:rPr>
          <w:t>Componentes segunda etapa</w:t>
        </w:r>
        <w:r w:rsidR="00017F6E">
          <w:rPr>
            <w:noProof/>
            <w:webHidden/>
          </w:rPr>
          <w:tab/>
        </w:r>
        <w:r w:rsidR="00017F6E">
          <w:rPr>
            <w:noProof/>
            <w:webHidden/>
          </w:rPr>
          <w:fldChar w:fldCharType="begin"/>
        </w:r>
        <w:r w:rsidR="00017F6E">
          <w:rPr>
            <w:noProof/>
            <w:webHidden/>
          </w:rPr>
          <w:instrText xml:space="preserve"> PAGEREF _Toc117015211 \h </w:instrText>
        </w:r>
        <w:r w:rsidR="00017F6E">
          <w:rPr>
            <w:noProof/>
            <w:webHidden/>
          </w:rPr>
        </w:r>
        <w:r w:rsidR="00017F6E">
          <w:rPr>
            <w:noProof/>
            <w:webHidden/>
          </w:rPr>
          <w:fldChar w:fldCharType="separate"/>
        </w:r>
        <w:r w:rsidR="002A61E1">
          <w:rPr>
            <w:noProof/>
            <w:webHidden/>
          </w:rPr>
          <w:t>27</w:t>
        </w:r>
        <w:r w:rsidR="00017F6E">
          <w:rPr>
            <w:noProof/>
            <w:webHidden/>
          </w:rPr>
          <w:fldChar w:fldCharType="end"/>
        </w:r>
      </w:hyperlink>
    </w:p>
    <w:p w14:paraId="311BAE4E" w14:textId="0C0DDC7D" w:rsidR="00017F6E" w:rsidRDefault="00000000">
      <w:pPr>
        <w:pStyle w:val="TDC4"/>
        <w:tabs>
          <w:tab w:val="left" w:pos="1540"/>
          <w:tab w:val="right" w:leader="dot" w:pos="8494"/>
        </w:tabs>
        <w:rPr>
          <w:rFonts w:eastAsiaTheme="minorEastAsia"/>
          <w:noProof/>
          <w:lang w:eastAsia="es-ES"/>
        </w:rPr>
      </w:pPr>
      <w:hyperlink w:anchor="_Toc117015212" w:history="1">
        <w:r w:rsidR="00017F6E" w:rsidRPr="00694F55">
          <w:rPr>
            <w:rStyle w:val="Hipervnculo"/>
            <w:noProof/>
          </w:rPr>
          <w:t>3.2.3.</w:t>
        </w:r>
        <w:r w:rsidR="00017F6E">
          <w:rPr>
            <w:rFonts w:eastAsiaTheme="minorEastAsia"/>
            <w:noProof/>
            <w:lang w:eastAsia="es-ES"/>
          </w:rPr>
          <w:tab/>
        </w:r>
        <w:r w:rsidR="00017F6E" w:rsidRPr="00694F55">
          <w:rPr>
            <w:rStyle w:val="Hipervnculo"/>
            <w:noProof/>
          </w:rPr>
          <w:t>Componentes tercera etapa</w:t>
        </w:r>
        <w:r w:rsidR="00017F6E">
          <w:rPr>
            <w:noProof/>
            <w:webHidden/>
          </w:rPr>
          <w:tab/>
        </w:r>
        <w:r w:rsidR="00017F6E">
          <w:rPr>
            <w:noProof/>
            <w:webHidden/>
          </w:rPr>
          <w:fldChar w:fldCharType="begin"/>
        </w:r>
        <w:r w:rsidR="00017F6E">
          <w:rPr>
            <w:noProof/>
            <w:webHidden/>
          </w:rPr>
          <w:instrText xml:space="preserve"> PAGEREF _Toc117015212 \h </w:instrText>
        </w:r>
        <w:r w:rsidR="00017F6E">
          <w:rPr>
            <w:noProof/>
            <w:webHidden/>
          </w:rPr>
        </w:r>
        <w:r w:rsidR="00017F6E">
          <w:rPr>
            <w:noProof/>
            <w:webHidden/>
          </w:rPr>
          <w:fldChar w:fldCharType="separate"/>
        </w:r>
        <w:r w:rsidR="002A61E1">
          <w:rPr>
            <w:noProof/>
            <w:webHidden/>
          </w:rPr>
          <w:t>27</w:t>
        </w:r>
        <w:r w:rsidR="00017F6E">
          <w:rPr>
            <w:noProof/>
            <w:webHidden/>
          </w:rPr>
          <w:fldChar w:fldCharType="end"/>
        </w:r>
      </w:hyperlink>
    </w:p>
    <w:p w14:paraId="0DFAAD99" w14:textId="742D7FCD" w:rsidR="00017F6E" w:rsidRDefault="00000000">
      <w:pPr>
        <w:pStyle w:val="TDC3"/>
        <w:tabs>
          <w:tab w:val="left" w:pos="1100"/>
          <w:tab w:val="right" w:leader="dot" w:pos="8494"/>
        </w:tabs>
        <w:rPr>
          <w:rFonts w:eastAsiaTheme="minorEastAsia"/>
          <w:noProof/>
          <w:lang w:eastAsia="es-ES"/>
        </w:rPr>
      </w:pPr>
      <w:hyperlink w:anchor="_Toc117015213" w:history="1">
        <w:r w:rsidR="00017F6E" w:rsidRPr="00694F55">
          <w:rPr>
            <w:rStyle w:val="Hipervnculo"/>
            <w:noProof/>
          </w:rPr>
          <w:t>3.3.</w:t>
        </w:r>
        <w:r w:rsidR="00017F6E">
          <w:rPr>
            <w:rFonts w:eastAsiaTheme="minorEastAsia"/>
            <w:noProof/>
            <w:lang w:eastAsia="es-ES"/>
          </w:rPr>
          <w:tab/>
        </w:r>
        <w:r w:rsidR="00017F6E" w:rsidRPr="00694F55">
          <w:rPr>
            <w:rStyle w:val="Hipervnculo"/>
            <w:noProof/>
          </w:rPr>
          <w:t>Programación</w:t>
        </w:r>
        <w:r w:rsidR="00017F6E">
          <w:rPr>
            <w:noProof/>
            <w:webHidden/>
          </w:rPr>
          <w:tab/>
        </w:r>
        <w:r w:rsidR="00017F6E">
          <w:rPr>
            <w:noProof/>
            <w:webHidden/>
          </w:rPr>
          <w:fldChar w:fldCharType="begin"/>
        </w:r>
        <w:r w:rsidR="00017F6E">
          <w:rPr>
            <w:noProof/>
            <w:webHidden/>
          </w:rPr>
          <w:instrText xml:space="preserve"> PAGEREF _Toc117015213 \h </w:instrText>
        </w:r>
        <w:r w:rsidR="00017F6E">
          <w:rPr>
            <w:noProof/>
            <w:webHidden/>
          </w:rPr>
        </w:r>
        <w:r w:rsidR="00017F6E">
          <w:rPr>
            <w:noProof/>
            <w:webHidden/>
          </w:rPr>
          <w:fldChar w:fldCharType="separate"/>
        </w:r>
        <w:r w:rsidR="002A61E1">
          <w:rPr>
            <w:noProof/>
            <w:webHidden/>
          </w:rPr>
          <w:t>28</w:t>
        </w:r>
        <w:r w:rsidR="00017F6E">
          <w:rPr>
            <w:noProof/>
            <w:webHidden/>
          </w:rPr>
          <w:fldChar w:fldCharType="end"/>
        </w:r>
      </w:hyperlink>
    </w:p>
    <w:p w14:paraId="64E27017" w14:textId="04CC0515" w:rsidR="00017F6E" w:rsidRDefault="00000000">
      <w:pPr>
        <w:pStyle w:val="TDC4"/>
        <w:tabs>
          <w:tab w:val="left" w:pos="1540"/>
          <w:tab w:val="right" w:leader="dot" w:pos="8494"/>
        </w:tabs>
        <w:rPr>
          <w:rFonts w:eastAsiaTheme="minorEastAsia"/>
          <w:noProof/>
          <w:lang w:eastAsia="es-ES"/>
        </w:rPr>
      </w:pPr>
      <w:hyperlink w:anchor="_Toc117015214" w:history="1">
        <w:r w:rsidR="00017F6E" w:rsidRPr="00694F55">
          <w:rPr>
            <w:rStyle w:val="Hipervnculo"/>
            <w:noProof/>
          </w:rPr>
          <w:t>3.3.1.</w:t>
        </w:r>
        <w:r w:rsidR="00017F6E">
          <w:rPr>
            <w:rFonts w:eastAsiaTheme="minorEastAsia"/>
            <w:noProof/>
            <w:lang w:eastAsia="es-ES"/>
          </w:rPr>
          <w:tab/>
        </w:r>
        <w:r w:rsidR="00017F6E" w:rsidRPr="00694F55">
          <w:rPr>
            <w:rStyle w:val="Hipervnculo"/>
            <w:noProof/>
          </w:rPr>
          <w:t>Programación primera etapa</w:t>
        </w:r>
        <w:r w:rsidR="00017F6E">
          <w:rPr>
            <w:noProof/>
            <w:webHidden/>
          </w:rPr>
          <w:tab/>
        </w:r>
        <w:r w:rsidR="00017F6E">
          <w:rPr>
            <w:noProof/>
            <w:webHidden/>
          </w:rPr>
          <w:fldChar w:fldCharType="begin"/>
        </w:r>
        <w:r w:rsidR="00017F6E">
          <w:rPr>
            <w:noProof/>
            <w:webHidden/>
          </w:rPr>
          <w:instrText xml:space="preserve"> PAGEREF _Toc117015214 \h </w:instrText>
        </w:r>
        <w:r w:rsidR="00017F6E">
          <w:rPr>
            <w:noProof/>
            <w:webHidden/>
          </w:rPr>
        </w:r>
        <w:r w:rsidR="00017F6E">
          <w:rPr>
            <w:noProof/>
            <w:webHidden/>
          </w:rPr>
          <w:fldChar w:fldCharType="separate"/>
        </w:r>
        <w:r w:rsidR="002A61E1">
          <w:rPr>
            <w:noProof/>
            <w:webHidden/>
          </w:rPr>
          <w:t>28</w:t>
        </w:r>
        <w:r w:rsidR="00017F6E">
          <w:rPr>
            <w:noProof/>
            <w:webHidden/>
          </w:rPr>
          <w:fldChar w:fldCharType="end"/>
        </w:r>
      </w:hyperlink>
    </w:p>
    <w:p w14:paraId="5DF31452" w14:textId="67BBCD0F" w:rsidR="00017F6E" w:rsidRDefault="00000000">
      <w:pPr>
        <w:pStyle w:val="TDC4"/>
        <w:tabs>
          <w:tab w:val="left" w:pos="1540"/>
          <w:tab w:val="right" w:leader="dot" w:pos="8494"/>
        </w:tabs>
        <w:rPr>
          <w:rFonts w:eastAsiaTheme="minorEastAsia"/>
          <w:noProof/>
          <w:lang w:eastAsia="es-ES"/>
        </w:rPr>
      </w:pPr>
      <w:hyperlink w:anchor="_Toc117015215" w:history="1">
        <w:r w:rsidR="00017F6E" w:rsidRPr="00694F55">
          <w:rPr>
            <w:rStyle w:val="Hipervnculo"/>
            <w:noProof/>
          </w:rPr>
          <w:t>3.3.2.</w:t>
        </w:r>
        <w:r w:rsidR="00017F6E">
          <w:rPr>
            <w:rFonts w:eastAsiaTheme="minorEastAsia"/>
            <w:noProof/>
            <w:lang w:eastAsia="es-ES"/>
          </w:rPr>
          <w:tab/>
        </w:r>
        <w:r w:rsidR="00017F6E" w:rsidRPr="00694F55">
          <w:rPr>
            <w:rStyle w:val="Hipervnculo"/>
            <w:noProof/>
          </w:rPr>
          <w:t>Programación segunda etapa</w:t>
        </w:r>
        <w:r w:rsidR="00017F6E">
          <w:rPr>
            <w:noProof/>
            <w:webHidden/>
          </w:rPr>
          <w:tab/>
        </w:r>
        <w:r w:rsidR="00017F6E">
          <w:rPr>
            <w:noProof/>
            <w:webHidden/>
          </w:rPr>
          <w:fldChar w:fldCharType="begin"/>
        </w:r>
        <w:r w:rsidR="00017F6E">
          <w:rPr>
            <w:noProof/>
            <w:webHidden/>
          </w:rPr>
          <w:instrText xml:space="preserve"> PAGEREF _Toc117015215 \h </w:instrText>
        </w:r>
        <w:r w:rsidR="00017F6E">
          <w:rPr>
            <w:noProof/>
            <w:webHidden/>
          </w:rPr>
        </w:r>
        <w:r w:rsidR="00017F6E">
          <w:rPr>
            <w:noProof/>
            <w:webHidden/>
          </w:rPr>
          <w:fldChar w:fldCharType="separate"/>
        </w:r>
        <w:r w:rsidR="002A61E1">
          <w:rPr>
            <w:noProof/>
            <w:webHidden/>
          </w:rPr>
          <w:t>30</w:t>
        </w:r>
        <w:r w:rsidR="00017F6E">
          <w:rPr>
            <w:noProof/>
            <w:webHidden/>
          </w:rPr>
          <w:fldChar w:fldCharType="end"/>
        </w:r>
      </w:hyperlink>
    </w:p>
    <w:p w14:paraId="515F7231" w14:textId="3AA0C0D6" w:rsidR="00017F6E" w:rsidRDefault="00000000">
      <w:pPr>
        <w:pStyle w:val="TDC5"/>
        <w:tabs>
          <w:tab w:val="left" w:pos="1760"/>
          <w:tab w:val="right" w:leader="dot" w:pos="8494"/>
        </w:tabs>
        <w:rPr>
          <w:rFonts w:eastAsiaTheme="minorEastAsia"/>
          <w:noProof/>
          <w:lang w:eastAsia="es-ES"/>
        </w:rPr>
      </w:pPr>
      <w:hyperlink w:anchor="_Toc117015216" w:history="1">
        <w:r w:rsidR="00017F6E" w:rsidRPr="00694F55">
          <w:rPr>
            <w:rStyle w:val="Hipervnculo"/>
            <w:noProof/>
          </w:rPr>
          <w:t>3.3.2.1</w:t>
        </w:r>
        <w:r w:rsidR="00017F6E">
          <w:rPr>
            <w:rFonts w:eastAsiaTheme="minorEastAsia"/>
            <w:noProof/>
            <w:lang w:eastAsia="es-ES"/>
          </w:rPr>
          <w:tab/>
        </w:r>
        <w:r w:rsidR="00017F6E" w:rsidRPr="00694F55">
          <w:rPr>
            <w:rStyle w:val="Hipervnculo"/>
            <w:noProof/>
          </w:rPr>
          <w:t>Filtro de media para el sensor de espesor.</w:t>
        </w:r>
        <w:r w:rsidR="00017F6E">
          <w:rPr>
            <w:noProof/>
            <w:webHidden/>
          </w:rPr>
          <w:tab/>
        </w:r>
        <w:r w:rsidR="00017F6E">
          <w:rPr>
            <w:noProof/>
            <w:webHidden/>
          </w:rPr>
          <w:fldChar w:fldCharType="begin"/>
        </w:r>
        <w:r w:rsidR="00017F6E">
          <w:rPr>
            <w:noProof/>
            <w:webHidden/>
          </w:rPr>
          <w:instrText xml:space="preserve"> PAGEREF _Toc117015216 \h </w:instrText>
        </w:r>
        <w:r w:rsidR="00017F6E">
          <w:rPr>
            <w:noProof/>
            <w:webHidden/>
          </w:rPr>
        </w:r>
        <w:r w:rsidR="00017F6E">
          <w:rPr>
            <w:noProof/>
            <w:webHidden/>
          </w:rPr>
          <w:fldChar w:fldCharType="separate"/>
        </w:r>
        <w:r w:rsidR="002A61E1">
          <w:rPr>
            <w:noProof/>
            <w:webHidden/>
          </w:rPr>
          <w:t>33</w:t>
        </w:r>
        <w:r w:rsidR="00017F6E">
          <w:rPr>
            <w:noProof/>
            <w:webHidden/>
          </w:rPr>
          <w:fldChar w:fldCharType="end"/>
        </w:r>
      </w:hyperlink>
    </w:p>
    <w:p w14:paraId="55ACAAED" w14:textId="1CDCD2D4" w:rsidR="00017F6E" w:rsidRDefault="00000000">
      <w:pPr>
        <w:pStyle w:val="TDC4"/>
        <w:tabs>
          <w:tab w:val="left" w:pos="1540"/>
          <w:tab w:val="right" w:leader="dot" w:pos="8494"/>
        </w:tabs>
        <w:rPr>
          <w:rFonts w:eastAsiaTheme="minorEastAsia"/>
          <w:noProof/>
          <w:lang w:eastAsia="es-ES"/>
        </w:rPr>
      </w:pPr>
      <w:hyperlink w:anchor="_Toc117015217" w:history="1">
        <w:r w:rsidR="00017F6E" w:rsidRPr="00694F55">
          <w:rPr>
            <w:rStyle w:val="Hipervnculo"/>
            <w:noProof/>
          </w:rPr>
          <w:t>3.3.3.</w:t>
        </w:r>
        <w:r w:rsidR="00017F6E">
          <w:rPr>
            <w:rFonts w:eastAsiaTheme="minorEastAsia"/>
            <w:noProof/>
            <w:lang w:eastAsia="es-ES"/>
          </w:rPr>
          <w:tab/>
        </w:r>
        <w:r w:rsidR="00017F6E" w:rsidRPr="00694F55">
          <w:rPr>
            <w:rStyle w:val="Hipervnculo"/>
            <w:noProof/>
          </w:rPr>
          <w:t>Programación tercera etapa</w:t>
        </w:r>
        <w:r w:rsidR="00017F6E">
          <w:rPr>
            <w:noProof/>
            <w:webHidden/>
          </w:rPr>
          <w:tab/>
        </w:r>
        <w:r w:rsidR="00017F6E">
          <w:rPr>
            <w:noProof/>
            <w:webHidden/>
          </w:rPr>
          <w:fldChar w:fldCharType="begin"/>
        </w:r>
        <w:r w:rsidR="00017F6E">
          <w:rPr>
            <w:noProof/>
            <w:webHidden/>
          </w:rPr>
          <w:instrText xml:space="preserve"> PAGEREF _Toc117015217 \h </w:instrText>
        </w:r>
        <w:r w:rsidR="00017F6E">
          <w:rPr>
            <w:noProof/>
            <w:webHidden/>
          </w:rPr>
        </w:r>
        <w:r w:rsidR="00017F6E">
          <w:rPr>
            <w:noProof/>
            <w:webHidden/>
          </w:rPr>
          <w:fldChar w:fldCharType="separate"/>
        </w:r>
        <w:r w:rsidR="002A61E1">
          <w:rPr>
            <w:noProof/>
            <w:webHidden/>
          </w:rPr>
          <w:t>33</w:t>
        </w:r>
        <w:r w:rsidR="00017F6E">
          <w:rPr>
            <w:noProof/>
            <w:webHidden/>
          </w:rPr>
          <w:fldChar w:fldCharType="end"/>
        </w:r>
      </w:hyperlink>
    </w:p>
    <w:p w14:paraId="5C2619DE" w14:textId="72D589B1" w:rsidR="00017F6E" w:rsidRDefault="00000000">
      <w:pPr>
        <w:pStyle w:val="TDC4"/>
        <w:tabs>
          <w:tab w:val="left" w:pos="1540"/>
          <w:tab w:val="right" w:leader="dot" w:pos="8494"/>
        </w:tabs>
        <w:rPr>
          <w:rFonts w:eastAsiaTheme="minorEastAsia"/>
          <w:noProof/>
          <w:lang w:eastAsia="es-ES"/>
        </w:rPr>
      </w:pPr>
      <w:hyperlink w:anchor="_Toc117015218" w:history="1">
        <w:r w:rsidR="00017F6E" w:rsidRPr="00694F55">
          <w:rPr>
            <w:rStyle w:val="Hipervnculo"/>
            <w:noProof/>
          </w:rPr>
          <w:t>3.3.4.</w:t>
        </w:r>
        <w:r w:rsidR="00017F6E">
          <w:rPr>
            <w:rFonts w:eastAsiaTheme="minorEastAsia"/>
            <w:noProof/>
            <w:lang w:eastAsia="es-ES"/>
          </w:rPr>
          <w:tab/>
        </w:r>
        <w:r w:rsidR="00017F6E" w:rsidRPr="00694F55">
          <w:rPr>
            <w:rStyle w:val="Hipervnculo"/>
            <w:noProof/>
          </w:rPr>
          <w:t>Programación PID</w:t>
        </w:r>
        <w:r w:rsidR="00017F6E">
          <w:rPr>
            <w:noProof/>
            <w:webHidden/>
          </w:rPr>
          <w:tab/>
        </w:r>
        <w:r w:rsidR="00017F6E">
          <w:rPr>
            <w:noProof/>
            <w:webHidden/>
          </w:rPr>
          <w:fldChar w:fldCharType="begin"/>
        </w:r>
        <w:r w:rsidR="00017F6E">
          <w:rPr>
            <w:noProof/>
            <w:webHidden/>
          </w:rPr>
          <w:instrText xml:space="preserve"> PAGEREF _Toc117015218 \h </w:instrText>
        </w:r>
        <w:r w:rsidR="00017F6E">
          <w:rPr>
            <w:noProof/>
            <w:webHidden/>
          </w:rPr>
        </w:r>
        <w:r w:rsidR="00017F6E">
          <w:rPr>
            <w:noProof/>
            <w:webHidden/>
          </w:rPr>
          <w:fldChar w:fldCharType="separate"/>
        </w:r>
        <w:r w:rsidR="002A61E1">
          <w:rPr>
            <w:noProof/>
            <w:webHidden/>
          </w:rPr>
          <w:t>35</w:t>
        </w:r>
        <w:r w:rsidR="00017F6E">
          <w:rPr>
            <w:noProof/>
            <w:webHidden/>
          </w:rPr>
          <w:fldChar w:fldCharType="end"/>
        </w:r>
      </w:hyperlink>
    </w:p>
    <w:p w14:paraId="3CBB3656" w14:textId="5C728E17" w:rsidR="00017F6E" w:rsidRDefault="00000000">
      <w:pPr>
        <w:pStyle w:val="TDC4"/>
        <w:tabs>
          <w:tab w:val="left" w:pos="1540"/>
          <w:tab w:val="right" w:leader="dot" w:pos="8494"/>
        </w:tabs>
        <w:rPr>
          <w:rFonts w:eastAsiaTheme="minorEastAsia"/>
          <w:noProof/>
          <w:lang w:eastAsia="es-ES"/>
        </w:rPr>
      </w:pPr>
      <w:hyperlink w:anchor="_Toc117015219" w:history="1">
        <w:r w:rsidR="00017F6E" w:rsidRPr="00694F55">
          <w:rPr>
            <w:rStyle w:val="Hipervnculo"/>
            <w:noProof/>
          </w:rPr>
          <w:t>3.3.5.</w:t>
        </w:r>
        <w:r w:rsidR="00017F6E">
          <w:rPr>
            <w:rFonts w:eastAsiaTheme="minorEastAsia"/>
            <w:noProof/>
            <w:lang w:eastAsia="es-ES"/>
          </w:rPr>
          <w:tab/>
        </w:r>
        <w:r w:rsidR="00017F6E" w:rsidRPr="00694F55">
          <w:rPr>
            <w:rStyle w:val="Hipervnculo"/>
            <w:noProof/>
          </w:rPr>
          <w:t>Programación conjunta</w:t>
        </w:r>
        <w:r w:rsidR="00017F6E">
          <w:rPr>
            <w:noProof/>
            <w:webHidden/>
          </w:rPr>
          <w:tab/>
        </w:r>
        <w:r w:rsidR="00017F6E">
          <w:rPr>
            <w:noProof/>
            <w:webHidden/>
          </w:rPr>
          <w:fldChar w:fldCharType="begin"/>
        </w:r>
        <w:r w:rsidR="00017F6E">
          <w:rPr>
            <w:noProof/>
            <w:webHidden/>
          </w:rPr>
          <w:instrText xml:space="preserve"> PAGEREF _Toc117015219 \h </w:instrText>
        </w:r>
        <w:r w:rsidR="00017F6E">
          <w:rPr>
            <w:noProof/>
            <w:webHidden/>
          </w:rPr>
        </w:r>
        <w:r w:rsidR="00017F6E">
          <w:rPr>
            <w:noProof/>
            <w:webHidden/>
          </w:rPr>
          <w:fldChar w:fldCharType="separate"/>
        </w:r>
        <w:r w:rsidR="002A61E1">
          <w:rPr>
            <w:noProof/>
            <w:webHidden/>
          </w:rPr>
          <w:t>38</w:t>
        </w:r>
        <w:r w:rsidR="00017F6E">
          <w:rPr>
            <w:noProof/>
            <w:webHidden/>
          </w:rPr>
          <w:fldChar w:fldCharType="end"/>
        </w:r>
      </w:hyperlink>
    </w:p>
    <w:p w14:paraId="75204F2A" w14:textId="77FAF3B8" w:rsidR="00017F6E" w:rsidRDefault="00000000">
      <w:pPr>
        <w:pStyle w:val="TDC1"/>
        <w:tabs>
          <w:tab w:val="right" w:leader="dot" w:pos="8494"/>
        </w:tabs>
        <w:rPr>
          <w:rFonts w:eastAsiaTheme="minorEastAsia"/>
          <w:noProof/>
          <w:lang w:eastAsia="es-ES"/>
        </w:rPr>
      </w:pPr>
      <w:hyperlink w:anchor="_Toc117015220" w:history="1">
        <w:r w:rsidR="00017F6E" w:rsidRPr="00694F55">
          <w:rPr>
            <w:rStyle w:val="Hipervnculo"/>
            <w:noProof/>
          </w:rPr>
          <w:t>CAPÍTULO 4. PLANOS</w:t>
        </w:r>
        <w:r w:rsidR="00017F6E">
          <w:rPr>
            <w:noProof/>
            <w:webHidden/>
          </w:rPr>
          <w:tab/>
        </w:r>
        <w:r w:rsidR="00017F6E">
          <w:rPr>
            <w:noProof/>
            <w:webHidden/>
          </w:rPr>
          <w:fldChar w:fldCharType="begin"/>
        </w:r>
        <w:r w:rsidR="00017F6E">
          <w:rPr>
            <w:noProof/>
            <w:webHidden/>
          </w:rPr>
          <w:instrText xml:space="preserve"> PAGEREF _Toc117015220 \h </w:instrText>
        </w:r>
        <w:r w:rsidR="00017F6E">
          <w:rPr>
            <w:noProof/>
            <w:webHidden/>
          </w:rPr>
        </w:r>
        <w:r w:rsidR="00017F6E">
          <w:rPr>
            <w:noProof/>
            <w:webHidden/>
          </w:rPr>
          <w:fldChar w:fldCharType="separate"/>
        </w:r>
        <w:r w:rsidR="002A61E1">
          <w:rPr>
            <w:noProof/>
            <w:webHidden/>
          </w:rPr>
          <w:t>45</w:t>
        </w:r>
        <w:r w:rsidR="00017F6E">
          <w:rPr>
            <w:noProof/>
            <w:webHidden/>
          </w:rPr>
          <w:fldChar w:fldCharType="end"/>
        </w:r>
      </w:hyperlink>
    </w:p>
    <w:p w14:paraId="7389FADC" w14:textId="42DD4940" w:rsidR="00017F6E" w:rsidRDefault="00000000">
      <w:pPr>
        <w:pStyle w:val="TDC1"/>
        <w:tabs>
          <w:tab w:val="right" w:leader="dot" w:pos="8494"/>
        </w:tabs>
        <w:rPr>
          <w:rFonts w:eastAsiaTheme="minorEastAsia"/>
          <w:noProof/>
          <w:lang w:eastAsia="es-ES"/>
        </w:rPr>
      </w:pPr>
      <w:hyperlink w:anchor="_Toc117015221" w:history="1">
        <w:r w:rsidR="00017F6E" w:rsidRPr="00694F55">
          <w:rPr>
            <w:rStyle w:val="Hipervnculo"/>
            <w:noProof/>
          </w:rPr>
          <w:t>CAPÍTULO 5. CONCLUSIONES</w:t>
        </w:r>
        <w:r w:rsidR="00017F6E">
          <w:rPr>
            <w:noProof/>
            <w:webHidden/>
          </w:rPr>
          <w:tab/>
        </w:r>
        <w:r w:rsidR="00017F6E">
          <w:rPr>
            <w:noProof/>
            <w:webHidden/>
          </w:rPr>
          <w:fldChar w:fldCharType="begin"/>
        </w:r>
        <w:r w:rsidR="00017F6E">
          <w:rPr>
            <w:noProof/>
            <w:webHidden/>
          </w:rPr>
          <w:instrText xml:space="preserve"> PAGEREF _Toc117015221 \h </w:instrText>
        </w:r>
        <w:r w:rsidR="00017F6E">
          <w:rPr>
            <w:noProof/>
            <w:webHidden/>
          </w:rPr>
        </w:r>
        <w:r w:rsidR="00017F6E">
          <w:rPr>
            <w:noProof/>
            <w:webHidden/>
          </w:rPr>
          <w:fldChar w:fldCharType="separate"/>
        </w:r>
        <w:r w:rsidR="002A61E1">
          <w:rPr>
            <w:noProof/>
            <w:webHidden/>
          </w:rPr>
          <w:t>46</w:t>
        </w:r>
        <w:r w:rsidR="00017F6E">
          <w:rPr>
            <w:noProof/>
            <w:webHidden/>
          </w:rPr>
          <w:fldChar w:fldCharType="end"/>
        </w:r>
      </w:hyperlink>
    </w:p>
    <w:p w14:paraId="0F69CCD3" w14:textId="1C44A62B" w:rsidR="00017F6E" w:rsidRDefault="00000000">
      <w:pPr>
        <w:pStyle w:val="TDC3"/>
        <w:tabs>
          <w:tab w:val="left" w:pos="1100"/>
          <w:tab w:val="right" w:leader="dot" w:pos="8494"/>
        </w:tabs>
        <w:rPr>
          <w:rFonts w:eastAsiaTheme="minorEastAsia"/>
          <w:noProof/>
          <w:lang w:eastAsia="es-ES"/>
        </w:rPr>
      </w:pPr>
      <w:hyperlink w:anchor="_Toc117015222" w:history="1">
        <w:r w:rsidR="00017F6E" w:rsidRPr="00694F55">
          <w:rPr>
            <w:rStyle w:val="Hipervnculo"/>
            <w:noProof/>
          </w:rPr>
          <w:t>5.1.</w:t>
        </w:r>
        <w:r w:rsidR="00017F6E">
          <w:rPr>
            <w:rFonts w:eastAsiaTheme="minorEastAsia"/>
            <w:noProof/>
            <w:lang w:eastAsia="es-ES"/>
          </w:rPr>
          <w:tab/>
        </w:r>
        <w:r w:rsidR="00017F6E" w:rsidRPr="00694F55">
          <w:rPr>
            <w:rStyle w:val="Hipervnculo"/>
            <w:noProof/>
          </w:rPr>
          <w:t>Conclusiones sobre la evaluación económica</w:t>
        </w:r>
        <w:r w:rsidR="00017F6E">
          <w:rPr>
            <w:noProof/>
            <w:webHidden/>
          </w:rPr>
          <w:tab/>
        </w:r>
        <w:r w:rsidR="00017F6E">
          <w:rPr>
            <w:noProof/>
            <w:webHidden/>
          </w:rPr>
          <w:fldChar w:fldCharType="begin"/>
        </w:r>
        <w:r w:rsidR="00017F6E">
          <w:rPr>
            <w:noProof/>
            <w:webHidden/>
          </w:rPr>
          <w:instrText xml:space="preserve"> PAGEREF _Toc117015222 \h </w:instrText>
        </w:r>
        <w:r w:rsidR="00017F6E">
          <w:rPr>
            <w:noProof/>
            <w:webHidden/>
          </w:rPr>
        </w:r>
        <w:r w:rsidR="00017F6E">
          <w:rPr>
            <w:noProof/>
            <w:webHidden/>
          </w:rPr>
          <w:fldChar w:fldCharType="separate"/>
        </w:r>
        <w:r w:rsidR="002A61E1">
          <w:rPr>
            <w:noProof/>
            <w:webHidden/>
          </w:rPr>
          <w:t>49</w:t>
        </w:r>
        <w:r w:rsidR="00017F6E">
          <w:rPr>
            <w:noProof/>
            <w:webHidden/>
          </w:rPr>
          <w:fldChar w:fldCharType="end"/>
        </w:r>
      </w:hyperlink>
    </w:p>
    <w:p w14:paraId="68E37AB7" w14:textId="0569FB91" w:rsidR="00017F6E" w:rsidRDefault="00000000">
      <w:pPr>
        <w:pStyle w:val="TDC3"/>
        <w:tabs>
          <w:tab w:val="left" w:pos="1100"/>
          <w:tab w:val="right" w:leader="dot" w:pos="8494"/>
        </w:tabs>
        <w:rPr>
          <w:rFonts w:eastAsiaTheme="minorEastAsia"/>
          <w:noProof/>
          <w:lang w:eastAsia="es-ES"/>
        </w:rPr>
      </w:pPr>
      <w:hyperlink w:anchor="_Toc117015223" w:history="1">
        <w:r w:rsidR="00017F6E" w:rsidRPr="00694F55">
          <w:rPr>
            <w:rStyle w:val="Hipervnculo"/>
            <w:noProof/>
          </w:rPr>
          <w:t>5.2.</w:t>
        </w:r>
        <w:r w:rsidR="00017F6E">
          <w:rPr>
            <w:rFonts w:eastAsiaTheme="minorEastAsia"/>
            <w:noProof/>
            <w:lang w:eastAsia="es-ES"/>
          </w:rPr>
          <w:tab/>
        </w:r>
        <w:r w:rsidR="00017F6E" w:rsidRPr="00694F55">
          <w:rPr>
            <w:rStyle w:val="Hipervnculo"/>
            <w:noProof/>
          </w:rPr>
          <w:t>Conclusiones sobre la programación</w:t>
        </w:r>
        <w:r w:rsidR="00017F6E">
          <w:rPr>
            <w:noProof/>
            <w:webHidden/>
          </w:rPr>
          <w:tab/>
        </w:r>
        <w:r w:rsidR="00017F6E">
          <w:rPr>
            <w:noProof/>
            <w:webHidden/>
          </w:rPr>
          <w:fldChar w:fldCharType="begin"/>
        </w:r>
        <w:r w:rsidR="00017F6E">
          <w:rPr>
            <w:noProof/>
            <w:webHidden/>
          </w:rPr>
          <w:instrText xml:space="preserve"> PAGEREF _Toc117015223 \h </w:instrText>
        </w:r>
        <w:r w:rsidR="00017F6E">
          <w:rPr>
            <w:noProof/>
            <w:webHidden/>
          </w:rPr>
        </w:r>
        <w:r w:rsidR="00017F6E">
          <w:rPr>
            <w:noProof/>
            <w:webHidden/>
          </w:rPr>
          <w:fldChar w:fldCharType="separate"/>
        </w:r>
        <w:r w:rsidR="002A61E1">
          <w:rPr>
            <w:noProof/>
            <w:webHidden/>
          </w:rPr>
          <w:t>49</w:t>
        </w:r>
        <w:r w:rsidR="00017F6E">
          <w:rPr>
            <w:noProof/>
            <w:webHidden/>
          </w:rPr>
          <w:fldChar w:fldCharType="end"/>
        </w:r>
      </w:hyperlink>
    </w:p>
    <w:p w14:paraId="79E7A3EE" w14:textId="53F54F4A" w:rsidR="00017F6E" w:rsidRDefault="00000000">
      <w:pPr>
        <w:pStyle w:val="TDC3"/>
        <w:tabs>
          <w:tab w:val="left" w:pos="1100"/>
          <w:tab w:val="right" w:leader="dot" w:pos="8494"/>
        </w:tabs>
        <w:rPr>
          <w:rFonts w:eastAsiaTheme="minorEastAsia"/>
          <w:noProof/>
          <w:lang w:eastAsia="es-ES"/>
        </w:rPr>
      </w:pPr>
      <w:hyperlink w:anchor="_Toc117015224" w:history="1">
        <w:r w:rsidR="00017F6E" w:rsidRPr="00694F55">
          <w:rPr>
            <w:rStyle w:val="Hipervnculo"/>
            <w:noProof/>
          </w:rPr>
          <w:t>5.3.</w:t>
        </w:r>
        <w:r w:rsidR="00017F6E">
          <w:rPr>
            <w:rFonts w:eastAsiaTheme="minorEastAsia"/>
            <w:noProof/>
            <w:lang w:eastAsia="es-ES"/>
          </w:rPr>
          <w:tab/>
        </w:r>
        <w:r w:rsidR="00017F6E" w:rsidRPr="00694F55">
          <w:rPr>
            <w:rStyle w:val="Hipervnculo"/>
            <w:noProof/>
          </w:rPr>
          <w:t>Conclusiones generales</w:t>
        </w:r>
        <w:r w:rsidR="00017F6E">
          <w:rPr>
            <w:noProof/>
            <w:webHidden/>
          </w:rPr>
          <w:tab/>
        </w:r>
        <w:r w:rsidR="00017F6E">
          <w:rPr>
            <w:noProof/>
            <w:webHidden/>
          </w:rPr>
          <w:fldChar w:fldCharType="begin"/>
        </w:r>
        <w:r w:rsidR="00017F6E">
          <w:rPr>
            <w:noProof/>
            <w:webHidden/>
          </w:rPr>
          <w:instrText xml:space="preserve"> PAGEREF _Toc117015224 \h </w:instrText>
        </w:r>
        <w:r w:rsidR="00017F6E">
          <w:rPr>
            <w:noProof/>
            <w:webHidden/>
          </w:rPr>
        </w:r>
        <w:r w:rsidR="00017F6E">
          <w:rPr>
            <w:noProof/>
            <w:webHidden/>
          </w:rPr>
          <w:fldChar w:fldCharType="separate"/>
        </w:r>
        <w:r w:rsidR="002A61E1">
          <w:rPr>
            <w:noProof/>
            <w:webHidden/>
          </w:rPr>
          <w:t>50</w:t>
        </w:r>
        <w:r w:rsidR="00017F6E">
          <w:rPr>
            <w:noProof/>
            <w:webHidden/>
          </w:rPr>
          <w:fldChar w:fldCharType="end"/>
        </w:r>
      </w:hyperlink>
    </w:p>
    <w:p w14:paraId="4688DF6A" w14:textId="7BFAD8C0" w:rsidR="00017F6E" w:rsidRDefault="00000000">
      <w:pPr>
        <w:pStyle w:val="TDC1"/>
        <w:tabs>
          <w:tab w:val="right" w:leader="dot" w:pos="8494"/>
        </w:tabs>
        <w:rPr>
          <w:rFonts w:eastAsiaTheme="minorEastAsia"/>
          <w:noProof/>
          <w:lang w:eastAsia="es-ES"/>
        </w:rPr>
      </w:pPr>
      <w:hyperlink w:anchor="_Toc117015225" w:history="1">
        <w:r w:rsidR="00017F6E" w:rsidRPr="00694F55">
          <w:rPr>
            <w:rStyle w:val="Hipervnculo"/>
            <w:noProof/>
          </w:rPr>
          <w:t>CAPÍTULO 6. BIBLIOGRAFÍA</w:t>
        </w:r>
        <w:r w:rsidR="00017F6E">
          <w:rPr>
            <w:noProof/>
            <w:webHidden/>
          </w:rPr>
          <w:tab/>
        </w:r>
        <w:r w:rsidR="00017F6E">
          <w:rPr>
            <w:noProof/>
            <w:webHidden/>
          </w:rPr>
          <w:fldChar w:fldCharType="begin"/>
        </w:r>
        <w:r w:rsidR="00017F6E">
          <w:rPr>
            <w:noProof/>
            <w:webHidden/>
          </w:rPr>
          <w:instrText xml:space="preserve"> PAGEREF _Toc117015225 \h </w:instrText>
        </w:r>
        <w:r w:rsidR="00017F6E">
          <w:rPr>
            <w:noProof/>
            <w:webHidden/>
          </w:rPr>
        </w:r>
        <w:r w:rsidR="00017F6E">
          <w:rPr>
            <w:noProof/>
            <w:webHidden/>
          </w:rPr>
          <w:fldChar w:fldCharType="separate"/>
        </w:r>
        <w:r w:rsidR="002A61E1">
          <w:rPr>
            <w:noProof/>
            <w:webHidden/>
          </w:rPr>
          <w:t>51</w:t>
        </w:r>
        <w:r w:rsidR="00017F6E">
          <w:rPr>
            <w:noProof/>
            <w:webHidden/>
          </w:rPr>
          <w:fldChar w:fldCharType="end"/>
        </w:r>
      </w:hyperlink>
    </w:p>
    <w:p w14:paraId="407BE141" w14:textId="0BEFCC63" w:rsidR="00290C90" w:rsidRDefault="00851712" w:rsidP="00290C90">
      <w:pPr>
        <w:pStyle w:val="TDC3"/>
        <w:tabs>
          <w:tab w:val="left" w:pos="1320"/>
          <w:tab w:val="right" w:leader="dot" w:pos="8494"/>
        </w:tabs>
        <w:ind w:left="0"/>
        <w:rPr>
          <w:u w:val="single"/>
        </w:rPr>
      </w:pPr>
      <w:r>
        <w:rPr>
          <w:u w:val="single"/>
        </w:rPr>
        <w:fldChar w:fldCharType="end"/>
      </w:r>
    </w:p>
    <w:p w14:paraId="43FAE258" w14:textId="77777777" w:rsidR="00290C90" w:rsidRDefault="00290C90">
      <w:pPr>
        <w:rPr>
          <w:u w:val="single"/>
        </w:rPr>
      </w:pPr>
      <w:r>
        <w:rPr>
          <w:u w:val="single"/>
        </w:rPr>
        <w:br w:type="page"/>
      </w:r>
    </w:p>
    <w:p w14:paraId="4B14B207" w14:textId="6B7D60E3" w:rsidR="00BA582A" w:rsidRDefault="00290C90" w:rsidP="00290C90">
      <w:pPr>
        <w:pStyle w:val="TDC3"/>
        <w:tabs>
          <w:tab w:val="left" w:pos="1320"/>
          <w:tab w:val="right" w:leader="dot" w:pos="8494"/>
        </w:tabs>
        <w:ind w:left="0"/>
        <w:rPr>
          <w:u w:val="single"/>
        </w:rPr>
      </w:pPr>
      <w:r>
        <w:rPr>
          <w:u w:val="single"/>
        </w:rPr>
        <w:lastRenderedPageBreak/>
        <w:t>Índice de Figuras</w:t>
      </w:r>
    </w:p>
    <w:p w14:paraId="7573173A" w14:textId="76BB375D" w:rsidR="000E761A" w:rsidRDefault="00290C90">
      <w:pPr>
        <w:pStyle w:val="TDC1"/>
        <w:tabs>
          <w:tab w:val="right" w:leader="dot" w:pos="8494"/>
        </w:tabs>
        <w:rPr>
          <w:rFonts w:eastAsiaTheme="minorEastAsia"/>
          <w:noProof/>
          <w:lang w:eastAsia="es-ES"/>
        </w:rPr>
      </w:pPr>
      <w:r>
        <w:rPr>
          <w:u w:val="single"/>
        </w:rPr>
        <w:fldChar w:fldCharType="begin"/>
      </w:r>
      <w:r>
        <w:rPr>
          <w:u w:val="single"/>
        </w:rPr>
        <w:instrText xml:space="preserve"> TOC \f i \h \z </w:instrText>
      </w:r>
      <w:r>
        <w:rPr>
          <w:u w:val="single"/>
        </w:rPr>
        <w:fldChar w:fldCharType="separate"/>
      </w:r>
      <w:hyperlink w:anchor="_Toc117015165" w:history="1">
        <w:r w:rsidR="000E761A" w:rsidRPr="006A2142">
          <w:rPr>
            <w:rStyle w:val="Hipervnculo"/>
            <w:noProof/>
          </w:rPr>
          <w:t>Figura 1. Refrigeración líquida para filamento 3D</w:t>
        </w:r>
        <w:r w:rsidR="000E761A">
          <w:rPr>
            <w:noProof/>
            <w:webHidden/>
          </w:rPr>
          <w:tab/>
        </w:r>
        <w:r w:rsidR="000E761A">
          <w:rPr>
            <w:noProof/>
            <w:webHidden/>
          </w:rPr>
          <w:fldChar w:fldCharType="begin"/>
        </w:r>
        <w:r w:rsidR="000E761A">
          <w:rPr>
            <w:noProof/>
            <w:webHidden/>
          </w:rPr>
          <w:instrText xml:space="preserve"> PAGEREF _Toc117015165 \h </w:instrText>
        </w:r>
        <w:r w:rsidR="000E761A">
          <w:rPr>
            <w:noProof/>
            <w:webHidden/>
          </w:rPr>
        </w:r>
        <w:r w:rsidR="000E761A">
          <w:rPr>
            <w:noProof/>
            <w:webHidden/>
          </w:rPr>
          <w:fldChar w:fldCharType="separate"/>
        </w:r>
        <w:r w:rsidR="002A61E1">
          <w:rPr>
            <w:noProof/>
            <w:webHidden/>
          </w:rPr>
          <w:t>8</w:t>
        </w:r>
        <w:r w:rsidR="000E761A">
          <w:rPr>
            <w:noProof/>
            <w:webHidden/>
          </w:rPr>
          <w:fldChar w:fldCharType="end"/>
        </w:r>
      </w:hyperlink>
    </w:p>
    <w:p w14:paraId="5B4EF5CB" w14:textId="6E732D9E" w:rsidR="000E761A" w:rsidRDefault="00000000">
      <w:pPr>
        <w:pStyle w:val="TDC1"/>
        <w:tabs>
          <w:tab w:val="right" w:leader="dot" w:pos="8494"/>
        </w:tabs>
        <w:rPr>
          <w:rFonts w:eastAsiaTheme="minorEastAsia"/>
          <w:noProof/>
          <w:lang w:eastAsia="es-ES"/>
        </w:rPr>
      </w:pPr>
      <w:hyperlink w:anchor="_Toc117015166" w:history="1">
        <w:r w:rsidR="000E761A" w:rsidRPr="006A2142">
          <w:rPr>
            <w:rStyle w:val="Hipervnculo"/>
            <w:noProof/>
          </w:rPr>
          <w:t>Figura 2. Refrigeración por aire para filamento 3D</w:t>
        </w:r>
        <w:r w:rsidR="000E761A">
          <w:rPr>
            <w:noProof/>
            <w:webHidden/>
          </w:rPr>
          <w:tab/>
        </w:r>
        <w:r w:rsidR="000E761A">
          <w:rPr>
            <w:noProof/>
            <w:webHidden/>
          </w:rPr>
          <w:fldChar w:fldCharType="begin"/>
        </w:r>
        <w:r w:rsidR="000E761A">
          <w:rPr>
            <w:noProof/>
            <w:webHidden/>
          </w:rPr>
          <w:instrText xml:space="preserve"> PAGEREF _Toc117015166 \h </w:instrText>
        </w:r>
        <w:r w:rsidR="000E761A">
          <w:rPr>
            <w:noProof/>
            <w:webHidden/>
          </w:rPr>
        </w:r>
        <w:r w:rsidR="000E761A">
          <w:rPr>
            <w:noProof/>
            <w:webHidden/>
          </w:rPr>
          <w:fldChar w:fldCharType="separate"/>
        </w:r>
        <w:r w:rsidR="002A61E1">
          <w:rPr>
            <w:noProof/>
            <w:webHidden/>
          </w:rPr>
          <w:t>8</w:t>
        </w:r>
        <w:r w:rsidR="000E761A">
          <w:rPr>
            <w:noProof/>
            <w:webHidden/>
          </w:rPr>
          <w:fldChar w:fldCharType="end"/>
        </w:r>
      </w:hyperlink>
    </w:p>
    <w:p w14:paraId="7F3851F8" w14:textId="3BEEBDBA" w:rsidR="000E761A" w:rsidRDefault="00000000">
      <w:pPr>
        <w:pStyle w:val="TDC1"/>
        <w:tabs>
          <w:tab w:val="right" w:leader="dot" w:pos="8494"/>
        </w:tabs>
        <w:rPr>
          <w:rFonts w:eastAsiaTheme="minorEastAsia"/>
          <w:noProof/>
          <w:lang w:eastAsia="es-ES"/>
        </w:rPr>
      </w:pPr>
      <w:hyperlink w:anchor="_Toc117015167" w:history="1">
        <w:r w:rsidR="000E761A" w:rsidRPr="006A2142">
          <w:rPr>
            <w:rStyle w:val="Hipervnculo"/>
            <w:noProof/>
          </w:rPr>
          <w:t>Figura 3. Tensión aplicando tracción</w:t>
        </w:r>
        <w:r w:rsidR="000E761A">
          <w:rPr>
            <w:noProof/>
            <w:webHidden/>
          </w:rPr>
          <w:tab/>
        </w:r>
        <w:r w:rsidR="000E761A">
          <w:rPr>
            <w:noProof/>
            <w:webHidden/>
          </w:rPr>
          <w:fldChar w:fldCharType="begin"/>
        </w:r>
        <w:r w:rsidR="000E761A">
          <w:rPr>
            <w:noProof/>
            <w:webHidden/>
          </w:rPr>
          <w:instrText xml:space="preserve"> PAGEREF _Toc117015167 \h </w:instrText>
        </w:r>
        <w:r w:rsidR="000E761A">
          <w:rPr>
            <w:noProof/>
            <w:webHidden/>
          </w:rPr>
        </w:r>
        <w:r w:rsidR="000E761A">
          <w:rPr>
            <w:noProof/>
            <w:webHidden/>
          </w:rPr>
          <w:fldChar w:fldCharType="separate"/>
        </w:r>
        <w:r w:rsidR="002A61E1">
          <w:rPr>
            <w:noProof/>
            <w:webHidden/>
          </w:rPr>
          <w:t>9</w:t>
        </w:r>
        <w:r w:rsidR="000E761A">
          <w:rPr>
            <w:noProof/>
            <w:webHidden/>
          </w:rPr>
          <w:fldChar w:fldCharType="end"/>
        </w:r>
      </w:hyperlink>
    </w:p>
    <w:p w14:paraId="2EADA682" w14:textId="552E60C6" w:rsidR="000E761A" w:rsidRDefault="00000000">
      <w:pPr>
        <w:pStyle w:val="TDC1"/>
        <w:tabs>
          <w:tab w:val="right" w:leader="dot" w:pos="8494"/>
        </w:tabs>
        <w:rPr>
          <w:rFonts w:eastAsiaTheme="minorEastAsia"/>
          <w:noProof/>
          <w:lang w:eastAsia="es-ES"/>
        </w:rPr>
      </w:pPr>
      <w:hyperlink w:anchor="_Toc117015168" w:history="1">
        <w:r w:rsidR="000E761A" w:rsidRPr="006A2142">
          <w:rPr>
            <w:rStyle w:val="Hipervnculo"/>
            <w:noProof/>
          </w:rPr>
          <w:t>Figura 4. Tensión aplicando fuerza</w:t>
        </w:r>
        <w:r w:rsidR="000E761A">
          <w:rPr>
            <w:noProof/>
            <w:webHidden/>
          </w:rPr>
          <w:tab/>
        </w:r>
        <w:r w:rsidR="000E761A">
          <w:rPr>
            <w:noProof/>
            <w:webHidden/>
          </w:rPr>
          <w:fldChar w:fldCharType="begin"/>
        </w:r>
        <w:r w:rsidR="000E761A">
          <w:rPr>
            <w:noProof/>
            <w:webHidden/>
          </w:rPr>
          <w:instrText xml:space="preserve"> PAGEREF _Toc117015168 \h </w:instrText>
        </w:r>
        <w:r w:rsidR="000E761A">
          <w:rPr>
            <w:noProof/>
            <w:webHidden/>
          </w:rPr>
        </w:r>
        <w:r w:rsidR="000E761A">
          <w:rPr>
            <w:noProof/>
            <w:webHidden/>
          </w:rPr>
          <w:fldChar w:fldCharType="separate"/>
        </w:r>
        <w:r w:rsidR="002A61E1">
          <w:rPr>
            <w:noProof/>
            <w:webHidden/>
          </w:rPr>
          <w:t>9</w:t>
        </w:r>
        <w:r w:rsidR="000E761A">
          <w:rPr>
            <w:noProof/>
            <w:webHidden/>
          </w:rPr>
          <w:fldChar w:fldCharType="end"/>
        </w:r>
      </w:hyperlink>
    </w:p>
    <w:p w14:paraId="56D9962D" w14:textId="0BC8B885" w:rsidR="000E761A" w:rsidRDefault="00000000">
      <w:pPr>
        <w:pStyle w:val="TDC1"/>
        <w:tabs>
          <w:tab w:val="right" w:leader="dot" w:pos="8494"/>
        </w:tabs>
        <w:rPr>
          <w:rFonts w:eastAsiaTheme="minorEastAsia"/>
          <w:noProof/>
          <w:lang w:eastAsia="es-ES"/>
        </w:rPr>
      </w:pPr>
      <w:hyperlink w:anchor="_Toc117015169" w:history="1">
        <w:r w:rsidR="000E761A" w:rsidRPr="006A2142">
          <w:rPr>
            <w:rStyle w:val="Hipervnculo"/>
            <w:noProof/>
          </w:rPr>
          <w:t>Figura 5. Sistema no lineal para el control del espesor de planchas de acero</w:t>
        </w:r>
        <w:r w:rsidR="000E761A">
          <w:rPr>
            <w:noProof/>
            <w:webHidden/>
          </w:rPr>
          <w:tab/>
        </w:r>
        <w:r w:rsidR="000E761A">
          <w:rPr>
            <w:noProof/>
            <w:webHidden/>
          </w:rPr>
          <w:fldChar w:fldCharType="begin"/>
        </w:r>
        <w:r w:rsidR="000E761A">
          <w:rPr>
            <w:noProof/>
            <w:webHidden/>
          </w:rPr>
          <w:instrText xml:space="preserve"> PAGEREF _Toc117015169 \h </w:instrText>
        </w:r>
        <w:r w:rsidR="000E761A">
          <w:rPr>
            <w:noProof/>
            <w:webHidden/>
          </w:rPr>
        </w:r>
        <w:r w:rsidR="000E761A">
          <w:rPr>
            <w:noProof/>
            <w:webHidden/>
          </w:rPr>
          <w:fldChar w:fldCharType="separate"/>
        </w:r>
        <w:r w:rsidR="002A61E1">
          <w:rPr>
            <w:noProof/>
            <w:webHidden/>
          </w:rPr>
          <w:t>10</w:t>
        </w:r>
        <w:r w:rsidR="000E761A">
          <w:rPr>
            <w:noProof/>
            <w:webHidden/>
          </w:rPr>
          <w:fldChar w:fldCharType="end"/>
        </w:r>
      </w:hyperlink>
    </w:p>
    <w:p w14:paraId="74632B17" w14:textId="08619B25" w:rsidR="000E761A" w:rsidRDefault="00000000">
      <w:pPr>
        <w:pStyle w:val="TDC1"/>
        <w:tabs>
          <w:tab w:val="right" w:leader="dot" w:pos="8494"/>
        </w:tabs>
        <w:rPr>
          <w:rFonts w:eastAsiaTheme="minorEastAsia"/>
          <w:noProof/>
          <w:lang w:eastAsia="es-ES"/>
        </w:rPr>
      </w:pPr>
      <w:hyperlink w:anchor="_Toc117015170" w:history="1">
        <w:r w:rsidR="000E761A" w:rsidRPr="006A2142">
          <w:rPr>
            <w:rStyle w:val="Hipervnculo"/>
            <w:noProof/>
          </w:rPr>
          <w:t>Figura 6. Soporte de dial digital, creado por dy chen</w:t>
        </w:r>
        <w:r w:rsidR="000E761A">
          <w:rPr>
            <w:noProof/>
            <w:webHidden/>
          </w:rPr>
          <w:tab/>
        </w:r>
        <w:r w:rsidR="000E761A">
          <w:rPr>
            <w:noProof/>
            <w:webHidden/>
          </w:rPr>
          <w:fldChar w:fldCharType="begin"/>
        </w:r>
        <w:r w:rsidR="000E761A">
          <w:rPr>
            <w:noProof/>
            <w:webHidden/>
          </w:rPr>
          <w:instrText xml:space="preserve"> PAGEREF _Toc117015170 \h </w:instrText>
        </w:r>
        <w:r w:rsidR="000E761A">
          <w:rPr>
            <w:noProof/>
            <w:webHidden/>
          </w:rPr>
        </w:r>
        <w:r w:rsidR="000E761A">
          <w:rPr>
            <w:noProof/>
            <w:webHidden/>
          </w:rPr>
          <w:fldChar w:fldCharType="separate"/>
        </w:r>
        <w:r w:rsidR="002A61E1">
          <w:rPr>
            <w:noProof/>
            <w:webHidden/>
          </w:rPr>
          <w:t>11</w:t>
        </w:r>
        <w:r w:rsidR="000E761A">
          <w:rPr>
            <w:noProof/>
            <w:webHidden/>
          </w:rPr>
          <w:fldChar w:fldCharType="end"/>
        </w:r>
      </w:hyperlink>
    </w:p>
    <w:p w14:paraId="1B78FD08" w14:textId="6D16990F" w:rsidR="000E761A" w:rsidRDefault="00000000">
      <w:pPr>
        <w:pStyle w:val="TDC1"/>
        <w:tabs>
          <w:tab w:val="right" w:leader="dot" w:pos="8494"/>
        </w:tabs>
        <w:rPr>
          <w:rFonts w:eastAsiaTheme="minorEastAsia"/>
          <w:noProof/>
          <w:lang w:eastAsia="es-ES"/>
        </w:rPr>
      </w:pPr>
      <w:hyperlink w:anchor="_Toc117015171" w:history="1">
        <w:r w:rsidR="000E761A" w:rsidRPr="006A2142">
          <w:rPr>
            <w:rStyle w:val="Hipervnculo"/>
            <w:noProof/>
          </w:rPr>
          <w:t>Figura 7. Sensor de espesor, efecto hall</w:t>
        </w:r>
        <w:r w:rsidR="000E761A">
          <w:rPr>
            <w:noProof/>
            <w:webHidden/>
          </w:rPr>
          <w:tab/>
        </w:r>
        <w:r w:rsidR="000E761A">
          <w:rPr>
            <w:noProof/>
            <w:webHidden/>
          </w:rPr>
          <w:fldChar w:fldCharType="begin"/>
        </w:r>
        <w:r w:rsidR="000E761A">
          <w:rPr>
            <w:noProof/>
            <w:webHidden/>
          </w:rPr>
          <w:instrText xml:space="preserve"> PAGEREF _Toc117015171 \h </w:instrText>
        </w:r>
        <w:r w:rsidR="000E761A">
          <w:rPr>
            <w:noProof/>
            <w:webHidden/>
          </w:rPr>
        </w:r>
        <w:r w:rsidR="000E761A">
          <w:rPr>
            <w:noProof/>
            <w:webHidden/>
          </w:rPr>
          <w:fldChar w:fldCharType="separate"/>
        </w:r>
        <w:r w:rsidR="002A61E1">
          <w:rPr>
            <w:noProof/>
            <w:webHidden/>
          </w:rPr>
          <w:t>11</w:t>
        </w:r>
        <w:r w:rsidR="000E761A">
          <w:rPr>
            <w:noProof/>
            <w:webHidden/>
          </w:rPr>
          <w:fldChar w:fldCharType="end"/>
        </w:r>
      </w:hyperlink>
    </w:p>
    <w:p w14:paraId="0B8FD023" w14:textId="305DD52C" w:rsidR="000E761A" w:rsidRDefault="00000000">
      <w:pPr>
        <w:pStyle w:val="TDC1"/>
        <w:tabs>
          <w:tab w:val="right" w:leader="dot" w:pos="8494"/>
        </w:tabs>
        <w:rPr>
          <w:rFonts w:eastAsiaTheme="minorEastAsia"/>
          <w:noProof/>
          <w:lang w:eastAsia="es-ES"/>
        </w:rPr>
      </w:pPr>
      <w:hyperlink w:anchor="_Toc117015172" w:history="1">
        <w:r w:rsidR="000E761A" w:rsidRPr="006A2142">
          <w:rPr>
            <w:rStyle w:val="Hipervnculo"/>
            <w:noProof/>
          </w:rPr>
          <w:t>Figura 8. Soporte bobina</w:t>
        </w:r>
        <w:r w:rsidR="000E761A">
          <w:rPr>
            <w:noProof/>
            <w:webHidden/>
          </w:rPr>
          <w:tab/>
        </w:r>
        <w:r w:rsidR="000E761A">
          <w:rPr>
            <w:noProof/>
            <w:webHidden/>
          </w:rPr>
          <w:fldChar w:fldCharType="begin"/>
        </w:r>
        <w:r w:rsidR="000E761A">
          <w:rPr>
            <w:noProof/>
            <w:webHidden/>
          </w:rPr>
          <w:instrText xml:space="preserve"> PAGEREF _Toc117015172 \h </w:instrText>
        </w:r>
        <w:r w:rsidR="000E761A">
          <w:rPr>
            <w:noProof/>
            <w:webHidden/>
          </w:rPr>
        </w:r>
        <w:r w:rsidR="000E761A">
          <w:rPr>
            <w:noProof/>
            <w:webHidden/>
          </w:rPr>
          <w:fldChar w:fldCharType="separate"/>
        </w:r>
        <w:r w:rsidR="002A61E1">
          <w:rPr>
            <w:noProof/>
            <w:webHidden/>
          </w:rPr>
          <w:t>12</w:t>
        </w:r>
        <w:r w:rsidR="000E761A">
          <w:rPr>
            <w:noProof/>
            <w:webHidden/>
          </w:rPr>
          <w:fldChar w:fldCharType="end"/>
        </w:r>
      </w:hyperlink>
    </w:p>
    <w:p w14:paraId="273072FB" w14:textId="7FD2D01B" w:rsidR="000E761A" w:rsidRDefault="00000000">
      <w:pPr>
        <w:pStyle w:val="TDC1"/>
        <w:tabs>
          <w:tab w:val="right" w:leader="dot" w:pos="8494"/>
        </w:tabs>
        <w:rPr>
          <w:rFonts w:eastAsiaTheme="minorEastAsia"/>
          <w:noProof/>
          <w:lang w:eastAsia="es-ES"/>
        </w:rPr>
      </w:pPr>
      <w:hyperlink w:anchor="_Toc117015173" w:history="1">
        <w:r w:rsidR="000E761A" w:rsidRPr="006A2142">
          <w:rPr>
            <w:rStyle w:val="Hipervnculo"/>
            <w:noProof/>
          </w:rPr>
          <w:t>Figura 9. Sistema de refrigeración</w:t>
        </w:r>
        <w:r w:rsidR="000E761A">
          <w:rPr>
            <w:noProof/>
            <w:webHidden/>
          </w:rPr>
          <w:tab/>
        </w:r>
        <w:r w:rsidR="000E761A">
          <w:rPr>
            <w:noProof/>
            <w:webHidden/>
          </w:rPr>
          <w:fldChar w:fldCharType="begin"/>
        </w:r>
        <w:r w:rsidR="000E761A">
          <w:rPr>
            <w:noProof/>
            <w:webHidden/>
          </w:rPr>
          <w:instrText xml:space="preserve"> PAGEREF _Toc117015173 \h </w:instrText>
        </w:r>
        <w:r w:rsidR="000E761A">
          <w:rPr>
            <w:noProof/>
            <w:webHidden/>
          </w:rPr>
        </w:r>
        <w:r w:rsidR="000E761A">
          <w:rPr>
            <w:noProof/>
            <w:webHidden/>
          </w:rPr>
          <w:fldChar w:fldCharType="separate"/>
        </w:r>
        <w:r w:rsidR="002A61E1">
          <w:rPr>
            <w:noProof/>
            <w:webHidden/>
          </w:rPr>
          <w:t>14</w:t>
        </w:r>
        <w:r w:rsidR="000E761A">
          <w:rPr>
            <w:noProof/>
            <w:webHidden/>
          </w:rPr>
          <w:fldChar w:fldCharType="end"/>
        </w:r>
      </w:hyperlink>
    </w:p>
    <w:p w14:paraId="08B7DDBB" w14:textId="253EF1BE" w:rsidR="000E761A" w:rsidRDefault="00000000">
      <w:pPr>
        <w:pStyle w:val="TDC1"/>
        <w:tabs>
          <w:tab w:val="right" w:leader="dot" w:pos="8494"/>
        </w:tabs>
        <w:rPr>
          <w:rFonts w:eastAsiaTheme="minorEastAsia"/>
          <w:noProof/>
          <w:lang w:eastAsia="es-ES"/>
        </w:rPr>
      </w:pPr>
      <w:hyperlink w:anchor="_Toc117015174" w:history="1">
        <w:r w:rsidR="000E761A" w:rsidRPr="006A2142">
          <w:rPr>
            <w:rStyle w:val="Hipervnculo"/>
            <w:noProof/>
          </w:rPr>
          <w:t>Figura 10. Segunda etapa</w:t>
        </w:r>
        <w:r w:rsidR="000E761A">
          <w:rPr>
            <w:noProof/>
            <w:webHidden/>
          </w:rPr>
          <w:tab/>
        </w:r>
        <w:r w:rsidR="000E761A">
          <w:rPr>
            <w:noProof/>
            <w:webHidden/>
          </w:rPr>
          <w:fldChar w:fldCharType="begin"/>
        </w:r>
        <w:r w:rsidR="000E761A">
          <w:rPr>
            <w:noProof/>
            <w:webHidden/>
          </w:rPr>
          <w:instrText xml:space="preserve"> PAGEREF _Toc117015174 \h </w:instrText>
        </w:r>
        <w:r w:rsidR="000E761A">
          <w:rPr>
            <w:noProof/>
            <w:webHidden/>
          </w:rPr>
        </w:r>
        <w:r w:rsidR="000E761A">
          <w:rPr>
            <w:noProof/>
            <w:webHidden/>
          </w:rPr>
          <w:fldChar w:fldCharType="separate"/>
        </w:r>
        <w:r w:rsidR="002A61E1">
          <w:rPr>
            <w:noProof/>
            <w:webHidden/>
          </w:rPr>
          <w:t>14</w:t>
        </w:r>
        <w:r w:rsidR="000E761A">
          <w:rPr>
            <w:noProof/>
            <w:webHidden/>
          </w:rPr>
          <w:fldChar w:fldCharType="end"/>
        </w:r>
      </w:hyperlink>
    </w:p>
    <w:p w14:paraId="10C1FA8C" w14:textId="1D25BBF5" w:rsidR="000E761A" w:rsidRDefault="00000000">
      <w:pPr>
        <w:pStyle w:val="TDC1"/>
        <w:tabs>
          <w:tab w:val="right" w:leader="dot" w:pos="8494"/>
        </w:tabs>
        <w:rPr>
          <w:rFonts w:eastAsiaTheme="minorEastAsia"/>
          <w:noProof/>
          <w:lang w:eastAsia="es-ES"/>
        </w:rPr>
      </w:pPr>
      <w:hyperlink w:anchor="_Toc117015175" w:history="1">
        <w:r w:rsidR="000E761A" w:rsidRPr="006A2142">
          <w:rPr>
            <w:rStyle w:val="Hipervnculo"/>
            <w:noProof/>
          </w:rPr>
          <w:t>Figura 11. Soporte de rodamiento en el pivote de rotación</w:t>
        </w:r>
        <w:r w:rsidR="000E761A">
          <w:rPr>
            <w:noProof/>
            <w:webHidden/>
          </w:rPr>
          <w:tab/>
        </w:r>
        <w:r w:rsidR="000E761A">
          <w:rPr>
            <w:noProof/>
            <w:webHidden/>
          </w:rPr>
          <w:fldChar w:fldCharType="begin"/>
        </w:r>
        <w:r w:rsidR="000E761A">
          <w:rPr>
            <w:noProof/>
            <w:webHidden/>
          </w:rPr>
          <w:instrText xml:space="preserve"> PAGEREF _Toc117015175 \h </w:instrText>
        </w:r>
        <w:r w:rsidR="000E761A">
          <w:rPr>
            <w:noProof/>
            <w:webHidden/>
          </w:rPr>
        </w:r>
        <w:r w:rsidR="000E761A">
          <w:rPr>
            <w:noProof/>
            <w:webHidden/>
          </w:rPr>
          <w:fldChar w:fldCharType="separate"/>
        </w:r>
        <w:r w:rsidR="002A61E1">
          <w:rPr>
            <w:noProof/>
            <w:webHidden/>
          </w:rPr>
          <w:t>15</w:t>
        </w:r>
        <w:r w:rsidR="000E761A">
          <w:rPr>
            <w:noProof/>
            <w:webHidden/>
          </w:rPr>
          <w:fldChar w:fldCharType="end"/>
        </w:r>
      </w:hyperlink>
    </w:p>
    <w:p w14:paraId="7CB57564" w14:textId="14BCD283" w:rsidR="000E761A" w:rsidRDefault="00000000">
      <w:pPr>
        <w:pStyle w:val="TDC1"/>
        <w:tabs>
          <w:tab w:val="right" w:leader="dot" w:pos="8494"/>
        </w:tabs>
        <w:rPr>
          <w:rFonts w:eastAsiaTheme="minorEastAsia"/>
          <w:noProof/>
          <w:lang w:eastAsia="es-ES"/>
        </w:rPr>
      </w:pPr>
      <w:hyperlink w:anchor="_Toc117015176" w:history="1">
        <w:r w:rsidR="000E761A" w:rsidRPr="006A2142">
          <w:rPr>
            <w:rStyle w:val="Hipervnculo"/>
            <w:noProof/>
          </w:rPr>
          <w:t>Figura 12A. Soporte guía principio</w:t>
        </w:r>
        <w:r w:rsidR="000E761A">
          <w:rPr>
            <w:noProof/>
            <w:webHidden/>
          </w:rPr>
          <w:tab/>
        </w:r>
        <w:r w:rsidR="000E761A">
          <w:rPr>
            <w:noProof/>
            <w:webHidden/>
          </w:rPr>
          <w:fldChar w:fldCharType="begin"/>
        </w:r>
        <w:r w:rsidR="000E761A">
          <w:rPr>
            <w:noProof/>
            <w:webHidden/>
          </w:rPr>
          <w:instrText xml:space="preserve"> PAGEREF _Toc117015176 \h </w:instrText>
        </w:r>
        <w:r w:rsidR="000E761A">
          <w:rPr>
            <w:noProof/>
            <w:webHidden/>
          </w:rPr>
        </w:r>
        <w:r w:rsidR="000E761A">
          <w:rPr>
            <w:noProof/>
            <w:webHidden/>
          </w:rPr>
          <w:fldChar w:fldCharType="separate"/>
        </w:r>
        <w:r w:rsidR="002A61E1">
          <w:rPr>
            <w:noProof/>
            <w:webHidden/>
          </w:rPr>
          <w:t>16</w:t>
        </w:r>
        <w:r w:rsidR="000E761A">
          <w:rPr>
            <w:noProof/>
            <w:webHidden/>
          </w:rPr>
          <w:fldChar w:fldCharType="end"/>
        </w:r>
      </w:hyperlink>
    </w:p>
    <w:p w14:paraId="586587CB" w14:textId="234EF777" w:rsidR="000E761A" w:rsidRDefault="00000000">
      <w:pPr>
        <w:pStyle w:val="TDC1"/>
        <w:tabs>
          <w:tab w:val="right" w:leader="dot" w:pos="8494"/>
        </w:tabs>
        <w:rPr>
          <w:rFonts w:eastAsiaTheme="minorEastAsia"/>
          <w:noProof/>
          <w:lang w:eastAsia="es-ES"/>
        </w:rPr>
      </w:pPr>
      <w:hyperlink w:anchor="_Toc117015177" w:history="1">
        <w:r w:rsidR="000E761A" w:rsidRPr="006A2142">
          <w:rPr>
            <w:rStyle w:val="Hipervnculo"/>
            <w:noProof/>
          </w:rPr>
          <w:t>Figura 12B. Soporte guía final</w:t>
        </w:r>
        <w:r w:rsidR="000E761A">
          <w:rPr>
            <w:noProof/>
            <w:webHidden/>
          </w:rPr>
          <w:tab/>
        </w:r>
        <w:r w:rsidR="000E761A">
          <w:rPr>
            <w:noProof/>
            <w:webHidden/>
          </w:rPr>
          <w:fldChar w:fldCharType="begin"/>
        </w:r>
        <w:r w:rsidR="000E761A">
          <w:rPr>
            <w:noProof/>
            <w:webHidden/>
          </w:rPr>
          <w:instrText xml:space="preserve"> PAGEREF _Toc117015177 \h </w:instrText>
        </w:r>
        <w:r w:rsidR="000E761A">
          <w:rPr>
            <w:noProof/>
            <w:webHidden/>
          </w:rPr>
        </w:r>
        <w:r w:rsidR="000E761A">
          <w:rPr>
            <w:noProof/>
            <w:webHidden/>
          </w:rPr>
          <w:fldChar w:fldCharType="separate"/>
        </w:r>
        <w:r w:rsidR="002A61E1">
          <w:rPr>
            <w:noProof/>
            <w:webHidden/>
          </w:rPr>
          <w:t>16</w:t>
        </w:r>
        <w:r w:rsidR="000E761A">
          <w:rPr>
            <w:noProof/>
            <w:webHidden/>
          </w:rPr>
          <w:fldChar w:fldCharType="end"/>
        </w:r>
      </w:hyperlink>
    </w:p>
    <w:p w14:paraId="4A176A5C" w14:textId="4F50DFD1" w:rsidR="000E761A" w:rsidRDefault="00000000">
      <w:pPr>
        <w:pStyle w:val="TDC1"/>
        <w:tabs>
          <w:tab w:val="right" w:leader="dot" w:pos="8494"/>
        </w:tabs>
        <w:rPr>
          <w:rFonts w:eastAsiaTheme="minorEastAsia"/>
          <w:noProof/>
          <w:lang w:eastAsia="es-ES"/>
        </w:rPr>
      </w:pPr>
      <w:hyperlink w:anchor="_Toc117015178" w:history="1">
        <w:r w:rsidR="000E761A" w:rsidRPr="006A2142">
          <w:rPr>
            <w:rStyle w:val="Hipervnculo"/>
            <w:noProof/>
          </w:rPr>
          <w:t>Figura 13. Engranajes.</w:t>
        </w:r>
        <w:r w:rsidR="000E761A">
          <w:rPr>
            <w:noProof/>
            <w:webHidden/>
          </w:rPr>
          <w:tab/>
        </w:r>
        <w:r w:rsidR="000E761A">
          <w:rPr>
            <w:noProof/>
            <w:webHidden/>
          </w:rPr>
          <w:fldChar w:fldCharType="begin"/>
        </w:r>
        <w:r w:rsidR="000E761A">
          <w:rPr>
            <w:noProof/>
            <w:webHidden/>
          </w:rPr>
          <w:instrText xml:space="preserve"> PAGEREF _Toc117015178 \h </w:instrText>
        </w:r>
        <w:r w:rsidR="000E761A">
          <w:rPr>
            <w:noProof/>
            <w:webHidden/>
          </w:rPr>
        </w:r>
        <w:r w:rsidR="000E761A">
          <w:rPr>
            <w:noProof/>
            <w:webHidden/>
          </w:rPr>
          <w:fldChar w:fldCharType="separate"/>
        </w:r>
        <w:r w:rsidR="002A61E1">
          <w:rPr>
            <w:noProof/>
            <w:webHidden/>
          </w:rPr>
          <w:t>17</w:t>
        </w:r>
        <w:r w:rsidR="000E761A">
          <w:rPr>
            <w:noProof/>
            <w:webHidden/>
          </w:rPr>
          <w:fldChar w:fldCharType="end"/>
        </w:r>
      </w:hyperlink>
    </w:p>
    <w:p w14:paraId="7F582FAC" w14:textId="663555CD" w:rsidR="000E761A" w:rsidRDefault="00000000">
      <w:pPr>
        <w:pStyle w:val="TDC1"/>
        <w:tabs>
          <w:tab w:val="right" w:leader="dot" w:pos="8494"/>
        </w:tabs>
        <w:rPr>
          <w:rFonts w:eastAsiaTheme="minorEastAsia"/>
          <w:noProof/>
          <w:lang w:eastAsia="es-ES"/>
        </w:rPr>
      </w:pPr>
      <w:hyperlink w:anchor="_Toc117015179" w:history="1">
        <w:r w:rsidR="000E761A" w:rsidRPr="006A2142">
          <w:rPr>
            <w:rStyle w:val="Hipervnculo"/>
            <w:noProof/>
          </w:rPr>
          <w:t>Figura 14. Diferentes bobinas.</w:t>
        </w:r>
        <w:r w:rsidR="000E761A">
          <w:rPr>
            <w:noProof/>
            <w:webHidden/>
          </w:rPr>
          <w:tab/>
        </w:r>
        <w:r w:rsidR="000E761A">
          <w:rPr>
            <w:noProof/>
            <w:webHidden/>
          </w:rPr>
          <w:fldChar w:fldCharType="begin"/>
        </w:r>
        <w:r w:rsidR="000E761A">
          <w:rPr>
            <w:noProof/>
            <w:webHidden/>
          </w:rPr>
          <w:instrText xml:space="preserve"> PAGEREF _Toc117015179 \h </w:instrText>
        </w:r>
        <w:r w:rsidR="000E761A">
          <w:rPr>
            <w:noProof/>
            <w:webHidden/>
          </w:rPr>
        </w:r>
        <w:r w:rsidR="000E761A">
          <w:rPr>
            <w:noProof/>
            <w:webHidden/>
          </w:rPr>
          <w:fldChar w:fldCharType="separate"/>
        </w:r>
        <w:r w:rsidR="002A61E1">
          <w:rPr>
            <w:noProof/>
            <w:webHidden/>
          </w:rPr>
          <w:t>18</w:t>
        </w:r>
        <w:r w:rsidR="000E761A">
          <w:rPr>
            <w:noProof/>
            <w:webHidden/>
          </w:rPr>
          <w:fldChar w:fldCharType="end"/>
        </w:r>
      </w:hyperlink>
    </w:p>
    <w:p w14:paraId="7529DB08" w14:textId="00E55FF0" w:rsidR="000E761A" w:rsidRDefault="00000000">
      <w:pPr>
        <w:pStyle w:val="TDC1"/>
        <w:tabs>
          <w:tab w:val="right" w:leader="dot" w:pos="8494"/>
        </w:tabs>
        <w:rPr>
          <w:rFonts w:eastAsiaTheme="minorEastAsia"/>
          <w:noProof/>
          <w:lang w:eastAsia="es-ES"/>
        </w:rPr>
      </w:pPr>
      <w:hyperlink w:anchor="_Toc117015180" w:history="1">
        <w:r w:rsidR="000E761A" w:rsidRPr="006A2142">
          <w:rPr>
            <w:rStyle w:val="Hipervnculo"/>
            <w:noProof/>
          </w:rPr>
          <w:t>Figura 15. Soporte completo.</w:t>
        </w:r>
        <w:r w:rsidR="000E761A">
          <w:rPr>
            <w:noProof/>
            <w:webHidden/>
          </w:rPr>
          <w:tab/>
        </w:r>
        <w:r w:rsidR="000E761A">
          <w:rPr>
            <w:noProof/>
            <w:webHidden/>
          </w:rPr>
          <w:fldChar w:fldCharType="begin"/>
        </w:r>
        <w:r w:rsidR="000E761A">
          <w:rPr>
            <w:noProof/>
            <w:webHidden/>
          </w:rPr>
          <w:instrText xml:space="preserve"> PAGEREF _Toc117015180 \h </w:instrText>
        </w:r>
        <w:r w:rsidR="000E761A">
          <w:rPr>
            <w:noProof/>
            <w:webHidden/>
          </w:rPr>
        </w:r>
        <w:r w:rsidR="000E761A">
          <w:rPr>
            <w:noProof/>
            <w:webHidden/>
          </w:rPr>
          <w:fldChar w:fldCharType="separate"/>
        </w:r>
        <w:r w:rsidR="002A61E1">
          <w:rPr>
            <w:noProof/>
            <w:webHidden/>
          </w:rPr>
          <w:t>18</w:t>
        </w:r>
        <w:r w:rsidR="000E761A">
          <w:rPr>
            <w:noProof/>
            <w:webHidden/>
          </w:rPr>
          <w:fldChar w:fldCharType="end"/>
        </w:r>
      </w:hyperlink>
    </w:p>
    <w:p w14:paraId="61C4C45B" w14:textId="23055084" w:rsidR="000E761A" w:rsidRDefault="00000000">
      <w:pPr>
        <w:pStyle w:val="TDC1"/>
        <w:tabs>
          <w:tab w:val="right" w:leader="dot" w:pos="8494"/>
        </w:tabs>
        <w:rPr>
          <w:rFonts w:eastAsiaTheme="minorEastAsia"/>
          <w:noProof/>
          <w:lang w:eastAsia="es-ES"/>
        </w:rPr>
      </w:pPr>
      <w:hyperlink w:anchor="_Toc117015181" w:history="1">
        <w:r w:rsidR="000E761A" w:rsidRPr="006A2142">
          <w:rPr>
            <w:rStyle w:val="Hipervnculo"/>
            <w:noProof/>
          </w:rPr>
          <w:t>Figura 16. Puente fuente alimentación.</w:t>
        </w:r>
        <w:r w:rsidR="000E761A">
          <w:rPr>
            <w:noProof/>
            <w:webHidden/>
          </w:rPr>
          <w:tab/>
        </w:r>
        <w:r w:rsidR="000E761A">
          <w:rPr>
            <w:noProof/>
            <w:webHidden/>
          </w:rPr>
          <w:fldChar w:fldCharType="begin"/>
        </w:r>
        <w:r w:rsidR="000E761A">
          <w:rPr>
            <w:noProof/>
            <w:webHidden/>
          </w:rPr>
          <w:instrText xml:space="preserve"> PAGEREF _Toc117015181 \h </w:instrText>
        </w:r>
        <w:r w:rsidR="000E761A">
          <w:rPr>
            <w:noProof/>
            <w:webHidden/>
          </w:rPr>
        </w:r>
        <w:r w:rsidR="000E761A">
          <w:rPr>
            <w:noProof/>
            <w:webHidden/>
          </w:rPr>
          <w:fldChar w:fldCharType="separate"/>
        </w:r>
        <w:r w:rsidR="002A61E1">
          <w:rPr>
            <w:noProof/>
            <w:webHidden/>
          </w:rPr>
          <w:t>24</w:t>
        </w:r>
        <w:r w:rsidR="000E761A">
          <w:rPr>
            <w:noProof/>
            <w:webHidden/>
          </w:rPr>
          <w:fldChar w:fldCharType="end"/>
        </w:r>
      </w:hyperlink>
    </w:p>
    <w:p w14:paraId="54ADBA0A" w14:textId="67B1DB3A" w:rsidR="000E761A" w:rsidRDefault="00000000">
      <w:pPr>
        <w:pStyle w:val="TDC1"/>
        <w:tabs>
          <w:tab w:val="right" w:leader="dot" w:pos="8494"/>
        </w:tabs>
        <w:rPr>
          <w:rFonts w:eastAsiaTheme="minorEastAsia"/>
          <w:noProof/>
          <w:lang w:eastAsia="es-ES"/>
        </w:rPr>
      </w:pPr>
      <w:hyperlink w:anchor="_Toc117015182" w:history="1">
        <w:r w:rsidR="000E761A" w:rsidRPr="006A2142">
          <w:rPr>
            <w:rStyle w:val="Hipervnculo"/>
            <w:noProof/>
          </w:rPr>
          <w:t>Figura 17. Conexiones protoboard.</w:t>
        </w:r>
        <w:r w:rsidR="000E761A">
          <w:rPr>
            <w:noProof/>
            <w:webHidden/>
          </w:rPr>
          <w:tab/>
        </w:r>
        <w:r w:rsidR="000E761A">
          <w:rPr>
            <w:noProof/>
            <w:webHidden/>
          </w:rPr>
          <w:fldChar w:fldCharType="begin"/>
        </w:r>
        <w:r w:rsidR="000E761A">
          <w:rPr>
            <w:noProof/>
            <w:webHidden/>
          </w:rPr>
          <w:instrText xml:space="preserve"> PAGEREF _Toc117015182 \h </w:instrText>
        </w:r>
        <w:r w:rsidR="000E761A">
          <w:rPr>
            <w:noProof/>
            <w:webHidden/>
          </w:rPr>
        </w:r>
        <w:r w:rsidR="000E761A">
          <w:rPr>
            <w:noProof/>
            <w:webHidden/>
          </w:rPr>
          <w:fldChar w:fldCharType="separate"/>
        </w:r>
        <w:r w:rsidR="002A61E1">
          <w:rPr>
            <w:noProof/>
            <w:webHidden/>
          </w:rPr>
          <w:t>25</w:t>
        </w:r>
        <w:r w:rsidR="000E761A">
          <w:rPr>
            <w:noProof/>
            <w:webHidden/>
          </w:rPr>
          <w:fldChar w:fldCharType="end"/>
        </w:r>
      </w:hyperlink>
    </w:p>
    <w:p w14:paraId="27C6E973" w14:textId="484D9235" w:rsidR="000E761A" w:rsidRDefault="00000000">
      <w:pPr>
        <w:pStyle w:val="TDC1"/>
        <w:tabs>
          <w:tab w:val="right" w:leader="dot" w:pos="8494"/>
        </w:tabs>
        <w:rPr>
          <w:rFonts w:eastAsiaTheme="minorEastAsia"/>
          <w:noProof/>
          <w:lang w:eastAsia="es-ES"/>
        </w:rPr>
      </w:pPr>
      <w:hyperlink w:anchor="_Toc117015183" w:history="1">
        <w:r w:rsidR="000E761A" w:rsidRPr="006A2142">
          <w:rPr>
            <w:rStyle w:val="Hipervnculo"/>
            <w:noProof/>
          </w:rPr>
          <w:t>Figura 18. Esquema Ramps.</w:t>
        </w:r>
        <w:r w:rsidR="000E761A">
          <w:rPr>
            <w:noProof/>
            <w:webHidden/>
          </w:rPr>
          <w:tab/>
        </w:r>
        <w:r w:rsidR="000E761A">
          <w:rPr>
            <w:noProof/>
            <w:webHidden/>
          </w:rPr>
          <w:fldChar w:fldCharType="begin"/>
        </w:r>
        <w:r w:rsidR="000E761A">
          <w:rPr>
            <w:noProof/>
            <w:webHidden/>
          </w:rPr>
          <w:instrText xml:space="preserve"> PAGEREF _Toc117015183 \h </w:instrText>
        </w:r>
        <w:r w:rsidR="000E761A">
          <w:rPr>
            <w:noProof/>
            <w:webHidden/>
          </w:rPr>
        </w:r>
        <w:r w:rsidR="000E761A">
          <w:rPr>
            <w:noProof/>
            <w:webHidden/>
          </w:rPr>
          <w:fldChar w:fldCharType="separate"/>
        </w:r>
        <w:r w:rsidR="002A61E1">
          <w:rPr>
            <w:noProof/>
            <w:webHidden/>
          </w:rPr>
          <w:t>25</w:t>
        </w:r>
        <w:r w:rsidR="000E761A">
          <w:rPr>
            <w:noProof/>
            <w:webHidden/>
          </w:rPr>
          <w:fldChar w:fldCharType="end"/>
        </w:r>
      </w:hyperlink>
    </w:p>
    <w:p w14:paraId="14F6B620" w14:textId="7CF3A819" w:rsidR="000E761A" w:rsidRDefault="00000000">
      <w:pPr>
        <w:pStyle w:val="TDC1"/>
        <w:tabs>
          <w:tab w:val="right" w:leader="dot" w:pos="8494"/>
        </w:tabs>
        <w:rPr>
          <w:rFonts w:eastAsiaTheme="minorEastAsia"/>
          <w:noProof/>
          <w:lang w:eastAsia="es-ES"/>
        </w:rPr>
      </w:pPr>
      <w:hyperlink w:anchor="_Toc117015184" w:history="1">
        <w:r w:rsidR="000E761A" w:rsidRPr="006A2142">
          <w:rPr>
            <w:rStyle w:val="Hipervnculo"/>
            <w:noProof/>
          </w:rPr>
          <w:t>Figura 19. Driver A4988.</w:t>
        </w:r>
        <w:r w:rsidR="000E761A">
          <w:rPr>
            <w:noProof/>
            <w:webHidden/>
          </w:rPr>
          <w:tab/>
        </w:r>
        <w:r w:rsidR="000E761A">
          <w:rPr>
            <w:noProof/>
            <w:webHidden/>
          </w:rPr>
          <w:fldChar w:fldCharType="begin"/>
        </w:r>
        <w:r w:rsidR="000E761A">
          <w:rPr>
            <w:noProof/>
            <w:webHidden/>
          </w:rPr>
          <w:instrText xml:space="preserve"> PAGEREF _Toc117015184 \h </w:instrText>
        </w:r>
        <w:r w:rsidR="000E761A">
          <w:rPr>
            <w:noProof/>
            <w:webHidden/>
          </w:rPr>
        </w:r>
        <w:r w:rsidR="000E761A">
          <w:rPr>
            <w:noProof/>
            <w:webHidden/>
          </w:rPr>
          <w:fldChar w:fldCharType="separate"/>
        </w:r>
        <w:r w:rsidR="002A61E1">
          <w:rPr>
            <w:noProof/>
            <w:webHidden/>
          </w:rPr>
          <w:t>26</w:t>
        </w:r>
        <w:r w:rsidR="000E761A">
          <w:rPr>
            <w:noProof/>
            <w:webHidden/>
          </w:rPr>
          <w:fldChar w:fldCharType="end"/>
        </w:r>
      </w:hyperlink>
    </w:p>
    <w:p w14:paraId="57B598D4" w14:textId="41EC9821" w:rsidR="000E761A" w:rsidRDefault="00000000">
      <w:pPr>
        <w:pStyle w:val="TDC1"/>
        <w:tabs>
          <w:tab w:val="right" w:leader="dot" w:pos="8494"/>
        </w:tabs>
        <w:rPr>
          <w:rFonts w:eastAsiaTheme="minorEastAsia"/>
          <w:noProof/>
          <w:lang w:eastAsia="es-ES"/>
        </w:rPr>
      </w:pPr>
      <w:hyperlink w:anchor="_Toc117015185" w:history="1">
        <w:r w:rsidR="000E761A" w:rsidRPr="006A2142">
          <w:rPr>
            <w:rStyle w:val="Hipervnculo"/>
            <w:noProof/>
          </w:rPr>
          <w:t>Figura 20. Mecanismo de liberación de tensión</w:t>
        </w:r>
        <w:r w:rsidR="000E761A">
          <w:rPr>
            <w:noProof/>
            <w:webHidden/>
          </w:rPr>
          <w:tab/>
        </w:r>
        <w:r w:rsidR="000E761A">
          <w:rPr>
            <w:noProof/>
            <w:webHidden/>
          </w:rPr>
          <w:fldChar w:fldCharType="begin"/>
        </w:r>
        <w:r w:rsidR="000E761A">
          <w:rPr>
            <w:noProof/>
            <w:webHidden/>
          </w:rPr>
          <w:instrText xml:space="preserve"> PAGEREF _Toc117015185 \h </w:instrText>
        </w:r>
        <w:r w:rsidR="000E761A">
          <w:rPr>
            <w:noProof/>
            <w:webHidden/>
          </w:rPr>
        </w:r>
        <w:r w:rsidR="000E761A">
          <w:rPr>
            <w:noProof/>
            <w:webHidden/>
          </w:rPr>
          <w:fldChar w:fldCharType="separate"/>
        </w:r>
        <w:r w:rsidR="002A61E1">
          <w:rPr>
            <w:noProof/>
            <w:webHidden/>
          </w:rPr>
          <w:t>34</w:t>
        </w:r>
        <w:r w:rsidR="000E761A">
          <w:rPr>
            <w:noProof/>
            <w:webHidden/>
          </w:rPr>
          <w:fldChar w:fldCharType="end"/>
        </w:r>
      </w:hyperlink>
    </w:p>
    <w:p w14:paraId="436C94A8" w14:textId="6CB4E77C" w:rsidR="00290C90" w:rsidRDefault="00290C90" w:rsidP="00290C90">
      <w:pPr>
        <w:pStyle w:val="TDC3"/>
        <w:tabs>
          <w:tab w:val="left" w:pos="1320"/>
          <w:tab w:val="right" w:leader="dot" w:pos="8494"/>
        </w:tabs>
        <w:ind w:left="0"/>
        <w:rPr>
          <w:u w:val="single"/>
        </w:rPr>
      </w:pPr>
      <w:r>
        <w:rPr>
          <w:u w:val="single"/>
        </w:rPr>
        <w:fldChar w:fldCharType="end"/>
      </w:r>
    </w:p>
    <w:p w14:paraId="20F8083D" w14:textId="77777777" w:rsidR="00290C90" w:rsidRDefault="00290C90">
      <w:pPr>
        <w:rPr>
          <w:u w:val="single"/>
        </w:rPr>
      </w:pPr>
      <w:r>
        <w:rPr>
          <w:u w:val="single"/>
        </w:rPr>
        <w:br w:type="page"/>
      </w:r>
    </w:p>
    <w:p w14:paraId="52720828" w14:textId="38369307" w:rsidR="00290C90" w:rsidRDefault="00290C90" w:rsidP="00290C90">
      <w:pPr>
        <w:pStyle w:val="TDC3"/>
        <w:tabs>
          <w:tab w:val="left" w:pos="1320"/>
          <w:tab w:val="right" w:leader="dot" w:pos="8494"/>
        </w:tabs>
        <w:ind w:left="0"/>
        <w:rPr>
          <w:u w:val="single"/>
        </w:rPr>
      </w:pPr>
      <w:r>
        <w:rPr>
          <w:u w:val="single"/>
        </w:rPr>
        <w:lastRenderedPageBreak/>
        <w:t>Índice de tablas</w:t>
      </w:r>
    </w:p>
    <w:p w14:paraId="7B7107BF" w14:textId="6CDD40E2" w:rsidR="00897F84" w:rsidRDefault="00290C90">
      <w:pPr>
        <w:pStyle w:val="TDC1"/>
        <w:tabs>
          <w:tab w:val="right" w:leader="dot" w:pos="8494"/>
        </w:tabs>
        <w:rPr>
          <w:rFonts w:eastAsiaTheme="minorEastAsia"/>
          <w:noProof/>
          <w:lang w:eastAsia="es-ES"/>
        </w:rPr>
      </w:pPr>
      <w:r>
        <w:rPr>
          <w:u w:val="single"/>
        </w:rPr>
        <w:fldChar w:fldCharType="begin"/>
      </w:r>
      <w:r>
        <w:rPr>
          <w:u w:val="single"/>
        </w:rPr>
        <w:instrText xml:space="preserve"> TOC \f t \h \z </w:instrText>
      </w:r>
      <w:r>
        <w:rPr>
          <w:u w:val="single"/>
        </w:rPr>
        <w:fldChar w:fldCharType="separate"/>
      </w:r>
      <w:hyperlink w:anchor="_Toc117005164" w:history="1">
        <w:r w:rsidR="00897F84" w:rsidRPr="00E67D89">
          <w:rPr>
            <w:rStyle w:val="Hipervnculo"/>
            <w:noProof/>
          </w:rPr>
          <w:t>Tabla 1. Listado de materiales etapa 1</w:t>
        </w:r>
        <w:r w:rsidR="00897F84">
          <w:rPr>
            <w:noProof/>
            <w:webHidden/>
          </w:rPr>
          <w:tab/>
        </w:r>
        <w:r w:rsidR="00897F84">
          <w:rPr>
            <w:noProof/>
            <w:webHidden/>
          </w:rPr>
          <w:fldChar w:fldCharType="begin"/>
        </w:r>
        <w:r w:rsidR="00897F84">
          <w:rPr>
            <w:noProof/>
            <w:webHidden/>
          </w:rPr>
          <w:instrText xml:space="preserve"> PAGEREF _Toc117005164 \h </w:instrText>
        </w:r>
        <w:r w:rsidR="00897F84">
          <w:rPr>
            <w:noProof/>
            <w:webHidden/>
          </w:rPr>
        </w:r>
        <w:r w:rsidR="00897F84">
          <w:rPr>
            <w:noProof/>
            <w:webHidden/>
          </w:rPr>
          <w:fldChar w:fldCharType="separate"/>
        </w:r>
        <w:r w:rsidR="002A61E1">
          <w:rPr>
            <w:noProof/>
            <w:webHidden/>
          </w:rPr>
          <w:t>19</w:t>
        </w:r>
        <w:r w:rsidR="00897F84">
          <w:rPr>
            <w:noProof/>
            <w:webHidden/>
          </w:rPr>
          <w:fldChar w:fldCharType="end"/>
        </w:r>
      </w:hyperlink>
    </w:p>
    <w:p w14:paraId="3A431922" w14:textId="7E52F2D0" w:rsidR="00897F84" w:rsidRDefault="00000000">
      <w:pPr>
        <w:pStyle w:val="TDC1"/>
        <w:tabs>
          <w:tab w:val="right" w:leader="dot" w:pos="8494"/>
        </w:tabs>
        <w:rPr>
          <w:rFonts w:eastAsiaTheme="minorEastAsia"/>
          <w:noProof/>
          <w:lang w:eastAsia="es-ES"/>
        </w:rPr>
      </w:pPr>
      <w:hyperlink w:anchor="_Toc117005165" w:history="1">
        <w:r w:rsidR="00897F84" w:rsidRPr="00E67D89">
          <w:rPr>
            <w:rStyle w:val="Hipervnculo"/>
            <w:noProof/>
          </w:rPr>
          <w:t>Tabla 2. Listado de materiales etapa 2</w:t>
        </w:r>
        <w:r w:rsidR="00897F84">
          <w:rPr>
            <w:noProof/>
            <w:webHidden/>
          </w:rPr>
          <w:tab/>
        </w:r>
        <w:r w:rsidR="00897F84">
          <w:rPr>
            <w:noProof/>
            <w:webHidden/>
          </w:rPr>
          <w:fldChar w:fldCharType="begin"/>
        </w:r>
        <w:r w:rsidR="00897F84">
          <w:rPr>
            <w:noProof/>
            <w:webHidden/>
          </w:rPr>
          <w:instrText xml:space="preserve"> PAGEREF _Toc117005165 \h </w:instrText>
        </w:r>
        <w:r w:rsidR="00897F84">
          <w:rPr>
            <w:noProof/>
            <w:webHidden/>
          </w:rPr>
        </w:r>
        <w:r w:rsidR="00897F84">
          <w:rPr>
            <w:noProof/>
            <w:webHidden/>
          </w:rPr>
          <w:fldChar w:fldCharType="separate"/>
        </w:r>
        <w:r w:rsidR="002A61E1">
          <w:rPr>
            <w:noProof/>
            <w:webHidden/>
          </w:rPr>
          <w:t>20</w:t>
        </w:r>
        <w:r w:rsidR="00897F84">
          <w:rPr>
            <w:noProof/>
            <w:webHidden/>
          </w:rPr>
          <w:fldChar w:fldCharType="end"/>
        </w:r>
      </w:hyperlink>
    </w:p>
    <w:p w14:paraId="3B27F2D0" w14:textId="7FC6EFF3" w:rsidR="00897F84" w:rsidRDefault="00000000">
      <w:pPr>
        <w:pStyle w:val="TDC1"/>
        <w:tabs>
          <w:tab w:val="right" w:leader="dot" w:pos="8494"/>
        </w:tabs>
        <w:rPr>
          <w:rFonts w:eastAsiaTheme="minorEastAsia"/>
          <w:noProof/>
          <w:lang w:eastAsia="es-ES"/>
        </w:rPr>
      </w:pPr>
      <w:hyperlink w:anchor="_Toc117005166" w:history="1">
        <w:r w:rsidR="00897F84" w:rsidRPr="00E67D89">
          <w:rPr>
            <w:rStyle w:val="Hipervnculo"/>
            <w:noProof/>
          </w:rPr>
          <w:t>Tabla 3. Listado de materiales etapa 3</w:t>
        </w:r>
        <w:r w:rsidR="00897F84">
          <w:rPr>
            <w:noProof/>
            <w:webHidden/>
          </w:rPr>
          <w:tab/>
        </w:r>
        <w:r w:rsidR="00897F84">
          <w:rPr>
            <w:noProof/>
            <w:webHidden/>
          </w:rPr>
          <w:fldChar w:fldCharType="begin"/>
        </w:r>
        <w:r w:rsidR="00897F84">
          <w:rPr>
            <w:noProof/>
            <w:webHidden/>
          </w:rPr>
          <w:instrText xml:space="preserve"> PAGEREF _Toc117005166 \h </w:instrText>
        </w:r>
        <w:r w:rsidR="00897F84">
          <w:rPr>
            <w:noProof/>
            <w:webHidden/>
          </w:rPr>
        </w:r>
        <w:r w:rsidR="00897F84">
          <w:rPr>
            <w:noProof/>
            <w:webHidden/>
          </w:rPr>
          <w:fldChar w:fldCharType="separate"/>
        </w:r>
        <w:r w:rsidR="002A61E1">
          <w:rPr>
            <w:noProof/>
            <w:webHidden/>
          </w:rPr>
          <w:t>20</w:t>
        </w:r>
        <w:r w:rsidR="00897F84">
          <w:rPr>
            <w:noProof/>
            <w:webHidden/>
          </w:rPr>
          <w:fldChar w:fldCharType="end"/>
        </w:r>
      </w:hyperlink>
    </w:p>
    <w:p w14:paraId="069AD7A7" w14:textId="54FA836D" w:rsidR="00897F84" w:rsidRDefault="00000000">
      <w:pPr>
        <w:pStyle w:val="TDC1"/>
        <w:tabs>
          <w:tab w:val="right" w:leader="dot" w:pos="8494"/>
        </w:tabs>
        <w:rPr>
          <w:rFonts w:eastAsiaTheme="minorEastAsia"/>
          <w:noProof/>
          <w:lang w:eastAsia="es-ES"/>
        </w:rPr>
      </w:pPr>
      <w:hyperlink w:anchor="_Toc117005167" w:history="1">
        <w:r w:rsidR="00897F84" w:rsidRPr="00E67D89">
          <w:rPr>
            <w:rStyle w:val="Hipervnculo"/>
            <w:noProof/>
          </w:rPr>
          <w:t>Tabla 4. Listado de componentes electrónicos etapa 1</w:t>
        </w:r>
        <w:r w:rsidR="00897F84">
          <w:rPr>
            <w:noProof/>
            <w:webHidden/>
          </w:rPr>
          <w:tab/>
        </w:r>
        <w:r w:rsidR="00897F84">
          <w:rPr>
            <w:noProof/>
            <w:webHidden/>
          </w:rPr>
          <w:fldChar w:fldCharType="begin"/>
        </w:r>
        <w:r w:rsidR="00897F84">
          <w:rPr>
            <w:noProof/>
            <w:webHidden/>
          </w:rPr>
          <w:instrText xml:space="preserve"> PAGEREF _Toc117005167 \h </w:instrText>
        </w:r>
        <w:r w:rsidR="00897F84">
          <w:rPr>
            <w:noProof/>
            <w:webHidden/>
          </w:rPr>
        </w:r>
        <w:r w:rsidR="00897F84">
          <w:rPr>
            <w:noProof/>
            <w:webHidden/>
          </w:rPr>
          <w:fldChar w:fldCharType="separate"/>
        </w:r>
        <w:r w:rsidR="002A61E1">
          <w:rPr>
            <w:noProof/>
            <w:webHidden/>
          </w:rPr>
          <w:t>26</w:t>
        </w:r>
        <w:r w:rsidR="00897F84">
          <w:rPr>
            <w:noProof/>
            <w:webHidden/>
          </w:rPr>
          <w:fldChar w:fldCharType="end"/>
        </w:r>
      </w:hyperlink>
    </w:p>
    <w:p w14:paraId="7D4FDD15" w14:textId="33D71451" w:rsidR="00897F84" w:rsidRDefault="00000000">
      <w:pPr>
        <w:pStyle w:val="TDC1"/>
        <w:tabs>
          <w:tab w:val="right" w:leader="dot" w:pos="8494"/>
        </w:tabs>
        <w:rPr>
          <w:rFonts w:eastAsiaTheme="minorEastAsia"/>
          <w:noProof/>
          <w:lang w:eastAsia="es-ES"/>
        </w:rPr>
      </w:pPr>
      <w:hyperlink w:anchor="_Toc117005168" w:history="1">
        <w:r w:rsidR="00897F84" w:rsidRPr="00E67D89">
          <w:rPr>
            <w:rStyle w:val="Hipervnculo"/>
            <w:noProof/>
          </w:rPr>
          <w:t>Tabla 5. Listado de componentes electrónicos etapa 2</w:t>
        </w:r>
        <w:r w:rsidR="00897F84">
          <w:rPr>
            <w:noProof/>
            <w:webHidden/>
          </w:rPr>
          <w:tab/>
        </w:r>
        <w:r w:rsidR="00897F84">
          <w:rPr>
            <w:noProof/>
            <w:webHidden/>
          </w:rPr>
          <w:fldChar w:fldCharType="begin"/>
        </w:r>
        <w:r w:rsidR="00897F84">
          <w:rPr>
            <w:noProof/>
            <w:webHidden/>
          </w:rPr>
          <w:instrText xml:space="preserve"> PAGEREF _Toc117005168 \h </w:instrText>
        </w:r>
        <w:r w:rsidR="00897F84">
          <w:rPr>
            <w:noProof/>
            <w:webHidden/>
          </w:rPr>
        </w:r>
        <w:r w:rsidR="00897F84">
          <w:rPr>
            <w:noProof/>
            <w:webHidden/>
          </w:rPr>
          <w:fldChar w:fldCharType="separate"/>
        </w:r>
        <w:r w:rsidR="002A61E1">
          <w:rPr>
            <w:noProof/>
            <w:webHidden/>
          </w:rPr>
          <w:t>27</w:t>
        </w:r>
        <w:r w:rsidR="00897F84">
          <w:rPr>
            <w:noProof/>
            <w:webHidden/>
          </w:rPr>
          <w:fldChar w:fldCharType="end"/>
        </w:r>
      </w:hyperlink>
    </w:p>
    <w:p w14:paraId="7BE17067" w14:textId="0E8D2B38" w:rsidR="00897F84" w:rsidRDefault="00000000">
      <w:pPr>
        <w:pStyle w:val="TDC1"/>
        <w:tabs>
          <w:tab w:val="right" w:leader="dot" w:pos="8494"/>
        </w:tabs>
        <w:rPr>
          <w:rFonts w:eastAsiaTheme="minorEastAsia"/>
          <w:noProof/>
          <w:lang w:eastAsia="es-ES"/>
        </w:rPr>
      </w:pPr>
      <w:hyperlink w:anchor="_Toc117005169" w:history="1">
        <w:r w:rsidR="00897F84" w:rsidRPr="00E67D89">
          <w:rPr>
            <w:rStyle w:val="Hipervnculo"/>
            <w:noProof/>
          </w:rPr>
          <w:t>Tabla 6. Listado de componentes electrónicos etapa 3</w:t>
        </w:r>
        <w:r w:rsidR="00897F84">
          <w:rPr>
            <w:noProof/>
            <w:webHidden/>
          </w:rPr>
          <w:tab/>
        </w:r>
        <w:r w:rsidR="00897F84">
          <w:rPr>
            <w:noProof/>
            <w:webHidden/>
          </w:rPr>
          <w:fldChar w:fldCharType="begin"/>
        </w:r>
        <w:r w:rsidR="00897F84">
          <w:rPr>
            <w:noProof/>
            <w:webHidden/>
          </w:rPr>
          <w:instrText xml:space="preserve"> PAGEREF _Toc117005169 \h </w:instrText>
        </w:r>
        <w:r w:rsidR="00897F84">
          <w:rPr>
            <w:noProof/>
            <w:webHidden/>
          </w:rPr>
        </w:r>
        <w:r w:rsidR="00897F84">
          <w:rPr>
            <w:noProof/>
            <w:webHidden/>
          </w:rPr>
          <w:fldChar w:fldCharType="separate"/>
        </w:r>
        <w:r w:rsidR="002A61E1">
          <w:rPr>
            <w:noProof/>
            <w:webHidden/>
          </w:rPr>
          <w:t>27</w:t>
        </w:r>
        <w:r w:rsidR="00897F84">
          <w:rPr>
            <w:noProof/>
            <w:webHidden/>
          </w:rPr>
          <w:fldChar w:fldCharType="end"/>
        </w:r>
      </w:hyperlink>
    </w:p>
    <w:p w14:paraId="20B332B6" w14:textId="12A21057" w:rsidR="00290C90" w:rsidRPr="00603412" w:rsidRDefault="00290C90" w:rsidP="00603412">
      <w:pPr>
        <w:pStyle w:val="TDC3"/>
        <w:tabs>
          <w:tab w:val="left" w:pos="1320"/>
          <w:tab w:val="right" w:leader="dot" w:pos="8494"/>
        </w:tabs>
        <w:ind w:left="0"/>
        <w:rPr>
          <w:u w:val="single"/>
        </w:rPr>
      </w:pPr>
      <w:r>
        <w:rPr>
          <w:u w:val="single"/>
        </w:rPr>
        <w:fldChar w:fldCharType="end"/>
      </w:r>
    </w:p>
    <w:p w14:paraId="3B08EA91" w14:textId="77777777" w:rsidR="00996485" w:rsidRDefault="00996485" w:rsidP="00996485">
      <w:pPr>
        <w:sectPr w:rsidR="00996485" w:rsidSect="00EB54A3">
          <w:footerReference w:type="default" r:id="rId16"/>
          <w:pgSz w:w="11906" w:h="16838"/>
          <w:pgMar w:top="1418" w:right="1701" w:bottom="1418" w:left="1701" w:header="709" w:footer="709" w:gutter="0"/>
          <w:pgNumType w:fmt="upperRoman" w:start="1"/>
          <w:cols w:space="708"/>
          <w:docGrid w:linePitch="360"/>
        </w:sectPr>
      </w:pPr>
    </w:p>
    <w:p w14:paraId="1FCCBDC5" w14:textId="77777777" w:rsidR="00EB54A3" w:rsidRDefault="00EB54A3" w:rsidP="00EB54A3">
      <w:pPr>
        <w:jc w:val="center"/>
      </w:pPr>
    </w:p>
    <w:p w14:paraId="6B2EFA49" w14:textId="77777777" w:rsidR="00EB54A3" w:rsidRDefault="001B393B" w:rsidP="00EB54A3">
      <w:pPr>
        <w:jc w:val="center"/>
        <w:rPr>
          <w:rStyle w:val="Ttulo1Car"/>
          <w:sz w:val="96"/>
          <w:szCs w:val="96"/>
        </w:rPr>
        <w:sectPr w:rsidR="00EB54A3" w:rsidSect="00EB54A3">
          <w:footerReference w:type="default" r:id="rId17"/>
          <w:pgSz w:w="11906" w:h="16838"/>
          <w:pgMar w:top="1418" w:right="1701" w:bottom="1418" w:left="1701" w:header="709" w:footer="709" w:gutter="0"/>
          <w:pgNumType w:start="1"/>
          <w:cols w:space="708"/>
          <w:docGrid w:linePitch="360"/>
        </w:sectPr>
      </w:pPr>
      <w:r>
        <w:fldChar w:fldCharType="begin"/>
      </w:r>
      <w:r>
        <w:instrText xml:space="preserve"> TC  "</w:instrText>
      </w:r>
      <w:bookmarkStart w:id="1" w:name="_Toc117015186"/>
      <w:r>
        <w:instrText>CAPÍTULO 1. INTRODUCCIÓN</w:instrText>
      </w:r>
      <w:bookmarkEnd w:id="1"/>
      <w:r>
        <w:instrText xml:space="preserve">" \f </w:instrText>
      </w:r>
      <w:r w:rsidR="004905BE">
        <w:instrText xml:space="preserve">c </w:instrText>
      </w:r>
      <w:r>
        <w:instrText xml:space="preserve">\l 1 </w:instrText>
      </w:r>
      <w:r>
        <w:fldChar w:fldCharType="end"/>
      </w:r>
      <w:r w:rsidRPr="004A04D3">
        <w:rPr>
          <w:rStyle w:val="Ttulo1Car"/>
          <w:sz w:val="96"/>
          <w:szCs w:val="96"/>
        </w:rPr>
        <w:t>CAPÍTULO 1. INTRODUCCIÓN</w:t>
      </w:r>
    </w:p>
    <w:p w14:paraId="0D082A8D" w14:textId="32E3C175" w:rsidR="00D97FF5" w:rsidRPr="004A04D3" w:rsidRDefault="001B393B" w:rsidP="006E1679">
      <w:pPr>
        <w:rPr>
          <w:rFonts w:asciiTheme="majorHAnsi" w:eastAsiaTheme="majorEastAsia" w:hAnsiTheme="majorHAnsi" w:cstheme="majorBidi"/>
          <w:color w:val="2F5496" w:themeColor="accent1" w:themeShade="BF"/>
          <w:sz w:val="32"/>
          <w:szCs w:val="32"/>
        </w:rPr>
      </w:pPr>
      <w:r>
        <w:lastRenderedPageBreak/>
        <w:br w:type="page"/>
      </w:r>
    </w:p>
    <w:p w14:paraId="461F4D7E" w14:textId="0E8D54D1" w:rsidR="00D97FF5" w:rsidRDefault="00D97FF5" w:rsidP="001B393B">
      <w:pPr>
        <w:pStyle w:val="Ttulo2"/>
        <w:numPr>
          <w:ilvl w:val="1"/>
          <w:numId w:val="9"/>
        </w:numPr>
      </w:pPr>
      <w:bookmarkStart w:id="2" w:name="_Toc72861173"/>
      <w:r>
        <w:lastRenderedPageBreak/>
        <w:t>Historia</w:t>
      </w:r>
      <w:r w:rsidR="00922E1B">
        <w:t xml:space="preserve"> del movimiento</w:t>
      </w:r>
      <w:r>
        <w:t xml:space="preserve"> </w:t>
      </w:r>
      <w:bookmarkEnd w:id="2"/>
      <w:r w:rsidR="00D11D78">
        <w:t xml:space="preserve"> </w:t>
      </w:r>
      <w:r w:rsidR="00D11D78">
        <w:fldChar w:fldCharType="begin"/>
      </w:r>
      <w:r w:rsidR="00D11D78">
        <w:instrText xml:space="preserve"> TC  "</w:instrText>
      </w:r>
      <w:bookmarkStart w:id="3" w:name="_Toc117015187"/>
      <w:r w:rsidR="00D11D78">
        <w:instrText>1.</w:instrText>
      </w:r>
      <w:r w:rsidR="001B393B">
        <w:instrText>1</w:instrText>
      </w:r>
      <w:r w:rsidR="00D11D78">
        <w:tab/>
        <w:instrText>Historia</w:instrText>
      </w:r>
      <w:r w:rsidR="00922E1B">
        <w:instrText xml:space="preserve"> del movimiento</w:instrText>
      </w:r>
      <w:bookmarkEnd w:id="3"/>
      <w:r w:rsidR="00D11D78">
        <w:instrText>" \f</w:instrText>
      </w:r>
      <w:r w:rsidR="00851712">
        <w:instrText xml:space="preserve"> 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60D08188" w14:textId="759DE26E" w:rsidR="00953172" w:rsidRDefault="00E63B3E" w:rsidP="006C6FAE">
      <w:pPr>
        <w:ind w:firstLine="360"/>
        <w:jc w:val="both"/>
      </w:pPr>
      <w:r>
        <w:t>E</w:t>
      </w:r>
      <w:r w:rsidR="009E1570">
        <w:t>ste</w:t>
      </w:r>
      <w:r w:rsidR="00355FE4">
        <w:t xml:space="preserve"> proyecto</w:t>
      </w:r>
      <w:r>
        <w:t xml:space="preserve"> </w:t>
      </w:r>
      <w:r w:rsidR="00953172">
        <w:t>proviene de un movimiento medioambiental y ecológico. El movimiento quiere reducir la contaminación de los océanos. Actualmente se vierten más de 200Kg de basura en los océanos por segundo.</w:t>
      </w:r>
    </w:p>
    <w:p w14:paraId="0DFDF327" w14:textId="5B6677D3" w:rsidR="00412881" w:rsidRDefault="00953172" w:rsidP="006C6FAE">
      <w:pPr>
        <w:ind w:firstLine="360"/>
        <w:jc w:val="both"/>
      </w:pPr>
      <w:r>
        <w:t xml:space="preserve">Esto es un problema bastante serio ya que contamina el planeta y perjudica a las especies marinas. Incluso esta contaminación puede acabar con </w:t>
      </w:r>
      <w:r w:rsidR="00412881">
        <w:t xml:space="preserve">algunas </w:t>
      </w:r>
      <w:r>
        <w:t>especies marinas.</w:t>
      </w:r>
    </w:p>
    <w:p w14:paraId="04E64888" w14:textId="7EA8FE6F" w:rsidR="00953172" w:rsidRDefault="00412881" w:rsidP="006C6FAE">
      <w:pPr>
        <w:ind w:firstLine="360"/>
        <w:jc w:val="both"/>
      </w:pPr>
      <w:r>
        <w:t>Este movimiento</w:t>
      </w:r>
      <w:r w:rsidR="009E1570">
        <w:t xml:space="preserve">, </w:t>
      </w:r>
      <w:r>
        <w:t>Marea Plastic,</w:t>
      </w:r>
      <w:r w:rsidR="009E1570">
        <w:t xml:space="preserve"> está</w:t>
      </w:r>
      <w:r>
        <w:t xml:space="preserve"> formado por un grupo de alumnos y profesores</w:t>
      </w:r>
      <w:r w:rsidR="00BC066C">
        <w:t>, c</w:t>
      </w:r>
      <w:r w:rsidR="009E1570">
        <w:t xml:space="preserve">uya función es diseñar y desarrollar </w:t>
      </w:r>
      <w:r>
        <w:t>máquinas y medios necesarios para el procesado de los plásticos</w:t>
      </w:r>
      <w:r w:rsidR="009E1570">
        <w:t xml:space="preserve"> para su reciclado</w:t>
      </w:r>
      <w:r>
        <w:t>.</w:t>
      </w:r>
      <w:r w:rsidR="009E1570">
        <w:t xml:space="preserve"> Las máquinas son diseñadas y desarrolladas por </w:t>
      </w:r>
      <w:r w:rsidR="00F82B83">
        <w:t>los</w:t>
      </w:r>
      <w:r w:rsidR="009E1570">
        <w:t xml:space="preserve"> alumnos con ayuda de profesores.</w:t>
      </w:r>
    </w:p>
    <w:p w14:paraId="3DA21CA5" w14:textId="113781FD" w:rsidR="00D97FF5" w:rsidRDefault="00B70E68" w:rsidP="006C6FAE">
      <w:pPr>
        <w:ind w:firstLine="360"/>
        <w:jc w:val="both"/>
      </w:pPr>
      <w:r>
        <w:t xml:space="preserve">Reciclar el plástico no es una tarea sencilla, ya que se necesitan varios procesos y es un poco complejo. </w:t>
      </w:r>
      <w:r w:rsidR="00E67AD9">
        <w:t>Pero la universidad y profesores están facilitando recursos y material necesario para diseñar y crear las diferentes máquinas necesarias para procesar el plástico.</w:t>
      </w:r>
    </w:p>
    <w:p w14:paraId="3D1A7D7C" w14:textId="5E7E3537" w:rsidR="00E67AD9" w:rsidRDefault="00E67AD9" w:rsidP="006C6FAE">
      <w:pPr>
        <w:ind w:firstLine="360"/>
        <w:jc w:val="both"/>
      </w:pPr>
      <w:r>
        <w:t>Lo bueno del reciclado de plástico es que se puede reciclar hasta el plástico de una botella, fundas de móviles, etc. Que normalmente acaban tiradas en la basura. Lo único que hay que diferencias los tipos de plásticos para su reciclado. Ya que no todos los plásticos tienen las mismas características.</w:t>
      </w:r>
    </w:p>
    <w:p w14:paraId="2ACC7119" w14:textId="107803EA" w:rsidR="00E67AD9" w:rsidRDefault="00E67AD9" w:rsidP="006C6FAE">
      <w:pPr>
        <w:ind w:firstLine="360"/>
        <w:jc w:val="both"/>
      </w:pPr>
      <w:r>
        <w:t>Actualmente el grupo Marea Plastic está recibiendo desechos plástic</w:t>
      </w:r>
      <w:r w:rsidR="0095484D">
        <w:t>os</w:t>
      </w:r>
      <w:r>
        <w:t xml:space="preserve"> de los alumnos, profesores y empresas que quieren colaborar con el movimiento, ayudando a reducir la contaminación en el planeta.</w:t>
      </w:r>
    </w:p>
    <w:p w14:paraId="35869179" w14:textId="77777777" w:rsidR="00B70E68" w:rsidRDefault="00B70E68" w:rsidP="00953172">
      <w:pPr>
        <w:ind w:firstLine="360"/>
      </w:pPr>
    </w:p>
    <w:p w14:paraId="03C21FE2" w14:textId="3AEED9CC" w:rsidR="00D97FF5" w:rsidRDefault="00D97FF5" w:rsidP="001B393B">
      <w:pPr>
        <w:pStyle w:val="Ttulo2"/>
        <w:numPr>
          <w:ilvl w:val="1"/>
          <w:numId w:val="9"/>
        </w:numPr>
      </w:pPr>
      <w:bookmarkStart w:id="4" w:name="_Toc72861174"/>
      <w:r>
        <w:t>Objetivo</w:t>
      </w:r>
      <w:bookmarkEnd w:id="4"/>
      <w:r w:rsidR="00D11D78">
        <w:fldChar w:fldCharType="begin"/>
      </w:r>
      <w:r w:rsidR="00D11D78">
        <w:instrText xml:space="preserve"> TC  "</w:instrText>
      </w:r>
      <w:bookmarkStart w:id="5" w:name="_Toc117015188"/>
      <w:r w:rsidR="001B393B">
        <w:instrText>1.</w:instrText>
      </w:r>
      <w:r w:rsidR="00D11D78">
        <w:instrText>2.</w:instrText>
      </w:r>
      <w:r w:rsidR="00D11D78">
        <w:tab/>
        <w:instrText>Objetivo</w:instrText>
      </w:r>
      <w:bookmarkEnd w:id="5"/>
      <w:r w:rsidR="00D11D78">
        <w:instrText xml:space="preserve">" \f </w:instrText>
      </w:r>
      <w:r w:rsidR="00851712">
        <w:instrText>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6C7D115A" w14:textId="77777777" w:rsidR="00953172" w:rsidRDefault="00E63B3E" w:rsidP="006C6FAE">
      <w:pPr>
        <w:ind w:firstLine="360"/>
        <w:jc w:val="both"/>
      </w:pPr>
      <w:r>
        <w:t xml:space="preserve">El objetivo principal es diseñar y crear una máquina capaz de bobinar un filamento de plástico para su posterior uso en impresión 3D. </w:t>
      </w:r>
    </w:p>
    <w:p w14:paraId="4018BB68" w14:textId="07F1230A" w:rsidR="00355FE4" w:rsidRDefault="00953172" w:rsidP="006C6FAE">
      <w:pPr>
        <w:ind w:firstLine="360"/>
        <w:jc w:val="both"/>
      </w:pPr>
      <w:r>
        <w:t>La</w:t>
      </w:r>
      <w:r w:rsidR="00355FE4">
        <w:t xml:space="preserve"> idea principal es crear una máquina capaz de </w:t>
      </w:r>
      <w:r w:rsidR="001D415C">
        <w:t xml:space="preserve">reciclar </w:t>
      </w:r>
      <w:r w:rsidR="00355FE4">
        <w:t>el plástico que se usa en el día a día</w:t>
      </w:r>
      <w:r w:rsidR="001D415C">
        <w:t xml:space="preserve"> </w:t>
      </w:r>
      <w:r w:rsidR="00355FE4">
        <w:t xml:space="preserve">y darle un nuevo uso. Este uso es impresión 3D. Se quiere convertir material “basura” en un rollo de filamento para poder imprimir en 3D con impresoras de filamento. El problema principal de reciclar el plástico es que es un proceso algo complejo. </w:t>
      </w:r>
    </w:p>
    <w:p w14:paraId="25F8E94D" w14:textId="7DBCEFFC" w:rsidR="007B0C4E" w:rsidRDefault="00355FE4" w:rsidP="006C6FAE">
      <w:pPr>
        <w:ind w:firstLine="360"/>
        <w:jc w:val="both"/>
      </w:pPr>
      <w:r>
        <w:t xml:space="preserve">Se </w:t>
      </w:r>
      <w:r w:rsidR="001D415C">
        <w:t xml:space="preserve">utilizan </w:t>
      </w:r>
      <w:r>
        <w:t>varias máquinas para poder reciclar el plástico. Se necesita una trituradora, que sea capaz de</w:t>
      </w:r>
      <w:r w:rsidR="00412881">
        <w:t xml:space="preserve"> triturar el plástico y convertirlo en pequeñas escamas. Posteriormente, se necesita lavar el plástico, para eliminar residuos. Por último, se necesita una extrusora y bobinadora</w:t>
      </w:r>
      <w:r w:rsidR="001D415C">
        <w:t>.</w:t>
      </w:r>
      <w:r w:rsidR="00412881">
        <w:t xml:space="preserve"> </w:t>
      </w:r>
      <w:r w:rsidR="001D415C">
        <w:t>L</w:t>
      </w:r>
      <w:r w:rsidR="00412881">
        <w:t xml:space="preserve">a extrusora se encarga de derretir el plástico y expulsarlo con forma de filamento. La bobinadora se encarga de controlar el espesor del filamento y bobinarlo en un rollo </w:t>
      </w:r>
      <w:r w:rsidR="007B0C4E">
        <w:t>vacío.</w:t>
      </w:r>
    </w:p>
    <w:p w14:paraId="10A4DB85" w14:textId="02D4E0BA" w:rsidR="002215A7" w:rsidRDefault="007B0C4E" w:rsidP="006C6FAE">
      <w:pPr>
        <w:ind w:firstLine="360"/>
        <w:jc w:val="both"/>
      </w:pPr>
      <w:r>
        <w:t>La bobinadora tiene que ser capaz de enfriar el filamento que sale de la extrusora hasta la temperatura de cristal. Esta es la temperatura en el que el plástico es sólido pero moldeable. Una vez conseguido esta temperatura, la bobinadora controla el espesor. Ya que el espesor tiene que ser de 1,75mm</w:t>
      </w:r>
      <w:r w:rsidR="001D415C">
        <w:t>.</w:t>
      </w:r>
      <w:r>
        <w:t xml:space="preserve"> </w:t>
      </w:r>
      <w:r w:rsidR="001D415C">
        <w:t>E</w:t>
      </w:r>
      <w:r>
        <w:t xml:space="preserve">ste es un espesor </w:t>
      </w:r>
      <w:r w:rsidR="002215A7">
        <w:t>común a la mayoría de impresoras 3D. Si el filamento tiene un espesor distinto afecta a la calidad del rollo</w:t>
      </w:r>
      <w:r w:rsidR="001D415C">
        <w:t xml:space="preserve">, provocando </w:t>
      </w:r>
      <w:r w:rsidR="002215A7">
        <w:t>obstrucciones o deslizamientos del motor que introduce el filamento en el extrusor de la impresora, estropeando así una impresión.</w:t>
      </w:r>
    </w:p>
    <w:p w14:paraId="59A12E13" w14:textId="34A0DF02" w:rsidR="00D97FF5" w:rsidRDefault="002215A7" w:rsidP="006C6FAE">
      <w:pPr>
        <w:ind w:firstLine="360"/>
        <w:jc w:val="both"/>
      </w:pPr>
      <w:r>
        <w:lastRenderedPageBreak/>
        <w:t xml:space="preserve">Una vez el filamento tenga el espesor deseado, el filamento se bobina de manera ordenada y correcta para evitar nudos y enredos. </w:t>
      </w:r>
    </w:p>
    <w:p w14:paraId="1A981C3B" w14:textId="77777777" w:rsidR="009E1570" w:rsidRDefault="009E1570" w:rsidP="002215A7">
      <w:pPr>
        <w:ind w:firstLine="360"/>
      </w:pPr>
    </w:p>
    <w:p w14:paraId="46B0C684" w14:textId="4F1A10A3" w:rsidR="00D97FF5" w:rsidRDefault="002215A7" w:rsidP="001B393B">
      <w:pPr>
        <w:pStyle w:val="Ttulo2"/>
        <w:numPr>
          <w:ilvl w:val="1"/>
          <w:numId w:val="9"/>
        </w:numPr>
      </w:pPr>
      <w:r>
        <w:t>Plan de trabajo</w:t>
      </w:r>
      <w:r w:rsidR="00D11D78">
        <w:fldChar w:fldCharType="begin"/>
      </w:r>
      <w:r w:rsidR="00D11D78">
        <w:instrText xml:space="preserve"> TC  "</w:instrText>
      </w:r>
      <w:bookmarkStart w:id="6" w:name="_Toc117015189"/>
      <w:r w:rsidR="001B393B">
        <w:instrText>1.</w:instrText>
      </w:r>
      <w:r w:rsidR="00D11D78">
        <w:instrText>3.</w:instrText>
      </w:r>
      <w:r w:rsidR="00D11D78">
        <w:tab/>
      </w:r>
      <w:r w:rsidR="00922E1B">
        <w:instrText>Plan de trabajo</w:instrText>
      </w:r>
      <w:bookmarkEnd w:id="6"/>
      <w:r w:rsidR="00D11D78">
        <w:instrText xml:space="preserve">" \f </w:instrText>
      </w:r>
      <w:r w:rsidR="00851712">
        <w:instrText>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48E6D5DE" w14:textId="63DB5265" w:rsidR="00922E1B" w:rsidRDefault="00922E1B" w:rsidP="006C6FAE">
      <w:pPr>
        <w:ind w:firstLine="360"/>
        <w:jc w:val="both"/>
      </w:pPr>
      <w:r w:rsidRPr="00922E1B">
        <w:t>La máquina se ha dividido en varias etapas o estaciones</w:t>
      </w:r>
      <w:r w:rsidR="001D415C">
        <w:t>,</w:t>
      </w:r>
      <w:r w:rsidRPr="00922E1B">
        <w:t xml:space="preserve"> </w:t>
      </w:r>
      <w:r w:rsidR="001D415C">
        <w:t xml:space="preserve">facilitando así </w:t>
      </w:r>
      <w:r w:rsidRPr="00922E1B">
        <w:t>su diseño y construcción. El primer paso que se ha realizado es diseñar las etapas y se han dividido en tres.</w:t>
      </w:r>
    </w:p>
    <w:p w14:paraId="2594932A" w14:textId="56F83F31" w:rsidR="00D406BB" w:rsidRDefault="00922E1B" w:rsidP="006C6FAE">
      <w:pPr>
        <w:ind w:firstLine="360"/>
        <w:jc w:val="both"/>
      </w:pPr>
      <w:r w:rsidRPr="00922E1B">
        <w:t>La primera etapa</w:t>
      </w:r>
      <w:r w:rsidR="002573F2">
        <w:t>,</w:t>
      </w:r>
      <w:r w:rsidRPr="00922E1B">
        <w:t xml:space="preserve"> es la que se encarga de enfriar el plástico proveniente del extrusor a su temperatura de cristal. Por ejemplo, el PLA tiene una temperatura de cristal de 60º. La temperatura de cristal es la temperatura de reblandecimiento del plástico, es decir, es una temperatura en la que el plástico se puede moldear sin llegar a derretirse. Esto se consigue controlado varios ventiladores pequeños reciclados.</w:t>
      </w:r>
    </w:p>
    <w:p w14:paraId="523F57DB" w14:textId="30753E99" w:rsidR="00922E1B" w:rsidRDefault="00922E1B" w:rsidP="006C6FAE">
      <w:pPr>
        <w:ind w:firstLine="360"/>
        <w:jc w:val="both"/>
      </w:pPr>
      <w:r w:rsidRPr="00922E1B">
        <w:t>La segunda estación, se encarga de controlar el diámetro. Para realizar esta tarea se ha creado un sensor de espesor que</w:t>
      </w:r>
      <w:r w:rsidR="002573F2">
        <w:t xml:space="preserve"> funciona</w:t>
      </w:r>
      <w:r w:rsidRPr="00922E1B">
        <w:t xml:space="preserve"> a través de rodamientos y un sistema de palancas</w:t>
      </w:r>
      <w:r w:rsidR="002573F2">
        <w:t>.</w:t>
      </w:r>
      <w:r w:rsidRPr="00922E1B">
        <w:t xml:space="preserve"> </w:t>
      </w:r>
      <w:r w:rsidR="002573F2">
        <w:t>S</w:t>
      </w:r>
      <w:r w:rsidRPr="00922E1B">
        <w:t>egún el espesor del hilo</w:t>
      </w:r>
      <w:r w:rsidR="002573F2">
        <w:t>,</w:t>
      </w:r>
      <w:r w:rsidRPr="00922E1B">
        <w:t xml:space="preserve"> la palanca mueve un imán, alejándolo o acercándolo a un sensor de efecto hall. Hay que añadir que el sensor de efecto hall es lineal, ya que si no lo fuera se complicaría mucho este sistema. A continuación, se controla el espesor del filamento, aplicando tensión según el diámetro </w:t>
      </w:r>
      <w:r w:rsidR="002573F2">
        <w:t>medido por el</w:t>
      </w:r>
      <w:r w:rsidRPr="00922E1B">
        <w:t xml:space="preserve"> sensor. A mayor diámetro más tensión se ha de ejercer para reducir el espesor del </w:t>
      </w:r>
      <w:r w:rsidR="002573F2">
        <w:t>filamento</w:t>
      </w:r>
      <w:r w:rsidRPr="00922E1B">
        <w:t>.</w:t>
      </w:r>
    </w:p>
    <w:p w14:paraId="57C28982" w14:textId="1CEF4136" w:rsidR="00922E1B" w:rsidRDefault="00922E1B" w:rsidP="006C6FAE">
      <w:pPr>
        <w:ind w:firstLine="360"/>
        <w:jc w:val="both"/>
      </w:pPr>
      <w:r w:rsidRPr="00922E1B">
        <w:t>Si el diámetro es correcto, se mantendrá la tensión actual y si el diámetro es menor se baja la tensión.</w:t>
      </w:r>
    </w:p>
    <w:p w14:paraId="6FB13024" w14:textId="629FA67E" w:rsidR="00922E1B" w:rsidRDefault="00922E1B" w:rsidP="006C6FAE">
      <w:pPr>
        <w:ind w:firstLine="360"/>
        <w:jc w:val="both"/>
      </w:pPr>
      <w:r w:rsidRPr="00922E1B">
        <w:t>La última estación</w:t>
      </w:r>
      <w:r w:rsidR="002573F2">
        <w:t>,</w:t>
      </w:r>
      <w:r w:rsidRPr="00922E1B">
        <w:t xml:space="preserve"> se encarga de bobinar el filamento. El problema de esta tarea es que el radio del rollo varia a medida que se va enrollando el filamento, por lo que hay que estudiar alguna solución. Para bobinar el hilo sin ejercer mucha tensión al final y poca al principio, existen dos soluciones, variar la velocidad del motor para conseguir una velocidad tangencial constante o variar la tensión con la que se bobina.</w:t>
      </w:r>
    </w:p>
    <w:p w14:paraId="40A3D771" w14:textId="19F10010" w:rsidR="00922E1B" w:rsidRDefault="00922E1B" w:rsidP="006C6FAE">
      <w:pPr>
        <w:ind w:firstLine="360"/>
        <w:jc w:val="both"/>
      </w:pPr>
      <w:r w:rsidRPr="00922E1B">
        <w:t>Una vez desarrollado el planteamiento de la máquina, se debe de montar una maqueta funcional, que s</w:t>
      </w:r>
      <w:r w:rsidR="002573F2">
        <w:t>irva</w:t>
      </w:r>
      <w:r w:rsidRPr="00922E1B">
        <w:t xml:space="preserve"> de prueba. La idea es que esta maqueta sea</w:t>
      </w:r>
      <w:r w:rsidR="002573F2">
        <w:t xml:space="preserve"> capaz de bobinar</w:t>
      </w:r>
      <w:r w:rsidRPr="00922E1B">
        <w:t xml:space="preserve"> diferentes clases de plásticos, como por ejemplo PLA, PETG, Filaflex, EDP, etc. La única diferencia entre estos plásticos es la temperatura de cristal y la tensión que hay que ejercer para controlar el espesor. La temperatura de cristal se puede conocer por los datasheets de los plásticos y las tensiones que hay que ejercer se pueden obtener de forma experimental.</w:t>
      </w:r>
    </w:p>
    <w:p w14:paraId="2FEA76E1" w14:textId="760F565C" w:rsidR="00922E1B" w:rsidRDefault="00922E1B" w:rsidP="006C6FAE">
      <w:pPr>
        <w:ind w:firstLine="360"/>
        <w:jc w:val="both"/>
        <w:sectPr w:rsidR="00922E1B" w:rsidSect="00D406BB">
          <w:footerReference w:type="default" r:id="rId18"/>
          <w:pgSz w:w="11906" w:h="16838"/>
          <w:pgMar w:top="1418" w:right="1701" w:bottom="1418" w:left="1701" w:header="709" w:footer="709" w:gutter="0"/>
          <w:pgNumType w:start="2"/>
          <w:cols w:space="708"/>
          <w:docGrid w:linePitch="360"/>
        </w:sectPr>
      </w:pPr>
      <w:r w:rsidRPr="00922E1B">
        <w:t>Por último, una vez se desarrolle la maqueta, hay que crear una capa software que se encargue de controlar las tensiones, temperatura, espesor</w:t>
      </w:r>
      <w:r w:rsidR="002573F2">
        <w:t xml:space="preserve"> y</w:t>
      </w:r>
      <w:r w:rsidRPr="00922E1B">
        <w:t xml:space="preserve"> bobinado. Para ello se usará un microcontrolador. La primera estación controla la temperatura, por lo que debe de encender o apagar los ventiladores para enfriar el filamento. La segunda estación, se encarga de que el espesor sea el óptimo, variando la tensión. La tercera, se encarga de bobinar el filamento de forma correcta para su posterior uso.</w:t>
      </w:r>
    </w:p>
    <w:p w14:paraId="3DF0186A" w14:textId="4FCABE11" w:rsidR="001B393B" w:rsidRDefault="001B393B"/>
    <w:p w14:paraId="572B127D" w14:textId="5FE1932E" w:rsidR="00D406BB" w:rsidRDefault="004905BE" w:rsidP="004A04D3">
      <w:pPr>
        <w:pStyle w:val="Ttulo1"/>
        <w:jc w:val="center"/>
        <w:rPr>
          <w:sz w:val="96"/>
          <w:szCs w:val="96"/>
        </w:rPr>
        <w:sectPr w:rsidR="00D406BB" w:rsidSect="006E1679">
          <w:footerReference w:type="default" r:id="rId19"/>
          <w:pgSz w:w="11906" w:h="16838"/>
          <w:pgMar w:top="1418" w:right="1701" w:bottom="1418" w:left="1701" w:header="709" w:footer="709" w:gutter="0"/>
          <w:pgNumType w:start="6"/>
          <w:cols w:space="708"/>
          <w:docGrid w:linePitch="360"/>
        </w:sectPr>
      </w:pPr>
      <w:r>
        <w:rPr>
          <w:sz w:val="96"/>
          <w:szCs w:val="96"/>
        </w:rPr>
        <w:fldChar w:fldCharType="begin"/>
      </w:r>
      <w:r>
        <w:rPr>
          <w:sz w:val="96"/>
          <w:szCs w:val="96"/>
        </w:rPr>
        <w:instrText xml:space="preserve"> TC  "</w:instrText>
      </w:r>
      <w:bookmarkStart w:id="7" w:name="_Toc117015190"/>
      <w:r>
        <w:rPr>
          <w:sz w:val="96"/>
          <w:szCs w:val="96"/>
        </w:rPr>
        <w:instrText xml:space="preserve">CAPÍTULO 2. </w:instrText>
      </w:r>
      <w:r w:rsidR="00462B8A">
        <w:rPr>
          <w:sz w:val="96"/>
          <w:szCs w:val="96"/>
        </w:rPr>
        <w:instrText>DISEÑO DE LAS ETAPAS</w:instrText>
      </w:r>
      <w:bookmarkEnd w:id="7"/>
      <w:r>
        <w:rPr>
          <w:sz w:val="96"/>
          <w:szCs w:val="96"/>
        </w:rPr>
        <w:instrText xml:space="preserve">" \f c \l 1 </w:instrText>
      </w:r>
      <w:r>
        <w:rPr>
          <w:sz w:val="96"/>
          <w:szCs w:val="96"/>
        </w:rPr>
        <w:fldChar w:fldCharType="end"/>
      </w:r>
      <w:r w:rsidR="004A04D3" w:rsidRPr="004A04D3">
        <w:rPr>
          <w:sz w:val="96"/>
          <w:szCs w:val="96"/>
        </w:rPr>
        <w:t xml:space="preserve">CAPÍTULO 2. </w:t>
      </w:r>
      <w:r w:rsidR="00462B8A">
        <w:rPr>
          <w:sz w:val="96"/>
          <w:szCs w:val="96"/>
        </w:rPr>
        <w:t>DISEÑO DE LAS ETAPAS</w:t>
      </w:r>
    </w:p>
    <w:p w14:paraId="1A728FAA" w14:textId="15790961" w:rsidR="00D97FF5" w:rsidRDefault="001B393B" w:rsidP="00D406BB">
      <w:pPr>
        <w:pStyle w:val="Ttulo1"/>
      </w:pPr>
      <w:r>
        <w:lastRenderedPageBreak/>
        <w:br w:type="page"/>
      </w:r>
    </w:p>
    <w:p w14:paraId="51E242E8" w14:textId="527B7368" w:rsidR="00D97FF5" w:rsidRDefault="00462B8A" w:rsidP="001B393B">
      <w:pPr>
        <w:pStyle w:val="Ttulo2"/>
        <w:numPr>
          <w:ilvl w:val="0"/>
          <w:numId w:val="9"/>
        </w:numPr>
      </w:pPr>
      <w:r>
        <w:lastRenderedPageBreak/>
        <w:t>Diseño</w:t>
      </w:r>
      <w:r w:rsidR="00D11D78">
        <w:fldChar w:fldCharType="begin"/>
      </w:r>
      <w:r w:rsidR="00D11D78">
        <w:instrText xml:space="preserve"> TC  "</w:instrText>
      </w:r>
      <w:bookmarkStart w:id="8" w:name="_Toc117015191"/>
      <w:r w:rsidR="004905BE">
        <w:instrText>2</w:instrText>
      </w:r>
      <w:r w:rsidR="00D11D78">
        <w:instrText>.</w:instrText>
      </w:r>
      <w:r w:rsidR="00D11D78">
        <w:tab/>
      </w:r>
      <w:r>
        <w:instrText>Diseño</w:instrText>
      </w:r>
      <w:bookmarkEnd w:id="8"/>
      <w:r w:rsidR="00D11D78">
        <w:instrText xml:space="preserve">" \f </w:instrText>
      </w:r>
      <w:r w:rsidR="00851712">
        <w:instrText>c</w:instrText>
      </w:r>
      <w:r w:rsidR="00290C90">
        <w:instrText xml:space="preserve"> </w:instrText>
      </w:r>
      <w:r w:rsidR="00D11D78">
        <w:instrText xml:space="preserve">\l </w:instrText>
      </w:r>
      <w:r w:rsidR="004905BE">
        <w:instrText>2</w:instrText>
      </w:r>
      <w:r w:rsidR="00D11D78">
        <w:instrText xml:space="preserve"> </w:instrText>
      </w:r>
      <w:r w:rsidR="00D11D78">
        <w:fldChar w:fldCharType="end"/>
      </w:r>
    </w:p>
    <w:p w14:paraId="62AA2DB4" w14:textId="0748BC6B" w:rsidR="00462B8A" w:rsidRDefault="00462B8A" w:rsidP="006C6FAE">
      <w:pPr>
        <w:ind w:firstLine="360"/>
        <w:jc w:val="both"/>
      </w:pPr>
      <w:r>
        <w:t>En este capítulo se realizará un estudio de los posibles diseños de la bobinadora, diferenciándolos en las tres etapas definidas en el apartado 1.</w:t>
      </w:r>
      <w:r w:rsidR="00767FAA">
        <w:t>3.</w:t>
      </w:r>
    </w:p>
    <w:p w14:paraId="265F7755" w14:textId="0A68C8D5" w:rsidR="00013D88" w:rsidRDefault="00767FAA" w:rsidP="006C6FAE">
      <w:pPr>
        <w:ind w:firstLine="360"/>
        <w:jc w:val="both"/>
      </w:pPr>
      <w:r>
        <w:t>El objetivo principal es diseñar y realizar un análisis de los materiales necesarios</w:t>
      </w:r>
      <w:r w:rsidR="00DA6CC4">
        <w:t xml:space="preserve"> para el montaje de la bobinadora. Para ello, se analizará posibles soluciones para cada etapa por separado. </w:t>
      </w:r>
    </w:p>
    <w:p w14:paraId="1A1CCDE7" w14:textId="203F47AE" w:rsidR="00DA6CC4" w:rsidRDefault="00DA6CC4" w:rsidP="006C6FAE">
      <w:pPr>
        <w:ind w:firstLine="360"/>
        <w:jc w:val="both"/>
      </w:pPr>
      <w:r>
        <w:t xml:space="preserve">Por último, se concluirá la solución aportada y se diseñarán las piezas necesarias para la máquina. Estas piezas serán diseñadas </w:t>
      </w:r>
      <w:r w:rsidR="00F15EDD">
        <w:t>con</w:t>
      </w:r>
      <w:r>
        <w:t xml:space="preserve"> la herramienta SolidWorks.</w:t>
      </w:r>
    </w:p>
    <w:p w14:paraId="05FF218B" w14:textId="77777777" w:rsidR="00DA6CC4" w:rsidRDefault="00DA6CC4" w:rsidP="00DA6CC4">
      <w:pPr>
        <w:ind w:firstLine="360"/>
      </w:pPr>
    </w:p>
    <w:p w14:paraId="0E3AEB32" w14:textId="22137880" w:rsidR="00120D71" w:rsidRDefault="00DA6CC4" w:rsidP="001B393B">
      <w:pPr>
        <w:pStyle w:val="Ttulo3"/>
        <w:numPr>
          <w:ilvl w:val="1"/>
          <w:numId w:val="9"/>
        </w:numPr>
      </w:pPr>
      <w:r>
        <w:t>Estudio y análisis de posibles soluciones.</w:t>
      </w:r>
      <w:r w:rsidR="00D11D78">
        <w:fldChar w:fldCharType="begin"/>
      </w:r>
      <w:r w:rsidR="00D11D78">
        <w:instrText xml:space="preserve"> TC  "</w:instrText>
      </w:r>
      <w:bookmarkStart w:id="9" w:name="_Toc117015192"/>
      <w:r w:rsidR="004905BE">
        <w:instrText>2</w:instrText>
      </w:r>
      <w:r w:rsidR="00D11D78">
        <w:instrText>.1.</w:instrText>
      </w:r>
      <w:r w:rsidR="00D11D78">
        <w:tab/>
      </w:r>
      <w:r w:rsidR="00847428">
        <w:instrText>Estudio y análisis de posibles soluciones</w:instrText>
      </w:r>
      <w:bookmarkEnd w:id="9"/>
      <w:r w:rsidR="00847428">
        <w:instrText xml:space="preserve"> </w:instrText>
      </w:r>
      <w:r w:rsidR="00D11D78">
        <w:instrText xml:space="preserve">" \f </w:instrText>
      </w:r>
      <w:r w:rsidR="00851712">
        <w:instrText>c</w:instrText>
      </w:r>
      <w:r w:rsidR="00290C90">
        <w:instrText xml:space="preserve"> </w:instrText>
      </w:r>
      <w:r w:rsidR="00D11D78">
        <w:instrText xml:space="preserve">\l </w:instrText>
      </w:r>
      <w:r w:rsidR="004905BE">
        <w:instrText>3</w:instrText>
      </w:r>
      <w:r w:rsidR="00D11D78">
        <w:instrText xml:space="preserve"> </w:instrText>
      </w:r>
      <w:r w:rsidR="00D11D78">
        <w:fldChar w:fldCharType="end"/>
      </w:r>
    </w:p>
    <w:p w14:paraId="0FCFB25E" w14:textId="2400BF48" w:rsidR="00013D88" w:rsidRDefault="00137934" w:rsidP="006C6FAE">
      <w:pPr>
        <w:ind w:firstLine="360"/>
        <w:jc w:val="both"/>
      </w:pPr>
      <w:r>
        <w:t>En este subapartado se realizará un estudio y análisis de las posibles soluciones de cada etapa por separado.</w:t>
      </w:r>
    </w:p>
    <w:p w14:paraId="4BB70233" w14:textId="115FBB83" w:rsidR="00137934" w:rsidRDefault="00137934" w:rsidP="006C6FAE">
      <w:pPr>
        <w:ind w:firstLine="360"/>
        <w:jc w:val="both"/>
      </w:pPr>
      <w:r>
        <w:t xml:space="preserve">Para realizar este estudio hay que conocer la función que </w:t>
      </w:r>
      <w:r w:rsidR="005A51AF">
        <w:t>debe</w:t>
      </w:r>
      <w:r>
        <w:t xml:space="preserve"> desempeñar cada etapa de la máquina. </w:t>
      </w:r>
    </w:p>
    <w:p w14:paraId="63660239" w14:textId="28878155" w:rsidR="00137934" w:rsidRDefault="00137934" w:rsidP="006C6FAE">
      <w:pPr>
        <w:ind w:firstLine="360"/>
        <w:jc w:val="both"/>
      </w:pPr>
      <w:r>
        <w:tab/>
        <w:t>La primera etapa se encarga de enfriar el filamento de plástico</w:t>
      </w:r>
      <w:r w:rsidR="008E2561">
        <w:t>.</w:t>
      </w:r>
    </w:p>
    <w:p w14:paraId="28A49936" w14:textId="3717D65D" w:rsidR="00137934" w:rsidRDefault="00137934" w:rsidP="006C6FAE">
      <w:pPr>
        <w:ind w:firstLine="360"/>
        <w:jc w:val="both"/>
      </w:pPr>
      <w:r>
        <w:tab/>
        <w:t>La segunda etapa se encarga de controlar el espesor</w:t>
      </w:r>
      <w:r w:rsidR="008E2561">
        <w:t>.</w:t>
      </w:r>
    </w:p>
    <w:p w14:paraId="316F188C" w14:textId="0E3FD1A3" w:rsidR="00137934" w:rsidRDefault="00137934" w:rsidP="006C6FAE">
      <w:pPr>
        <w:ind w:firstLine="360"/>
        <w:jc w:val="both"/>
      </w:pPr>
      <w:r>
        <w:tab/>
        <w:t>La tercera y última etapa se encarga de bobinar el filamento en un rollo de impresión 3D.</w:t>
      </w:r>
    </w:p>
    <w:p w14:paraId="534EFC2F" w14:textId="33056C98" w:rsidR="00137934" w:rsidRDefault="005A51AF" w:rsidP="006C6FAE">
      <w:pPr>
        <w:ind w:firstLine="360"/>
        <w:jc w:val="both"/>
      </w:pPr>
      <w:r>
        <w:t>Una vez conocido las funciones de cada etapa, se realiza el análisis de cada etapa por separado.</w:t>
      </w:r>
      <w:r w:rsidR="0033765E">
        <w:t xml:space="preserve"> </w:t>
      </w:r>
    </w:p>
    <w:p w14:paraId="7223BF15" w14:textId="717961A8" w:rsidR="0033765E" w:rsidRDefault="0033765E" w:rsidP="006C6FAE">
      <w:pPr>
        <w:ind w:firstLine="360"/>
        <w:jc w:val="both"/>
      </w:pPr>
      <w:r>
        <w:t xml:space="preserve">Se analizarán múltiples soluciones y se concluirá cuál es la solución más optima en el apartado 2.2. </w:t>
      </w:r>
    </w:p>
    <w:p w14:paraId="3D3E039D" w14:textId="4262F9DA" w:rsidR="00013D88" w:rsidRDefault="00137934" w:rsidP="001B393B">
      <w:pPr>
        <w:pStyle w:val="Ttulo4"/>
        <w:numPr>
          <w:ilvl w:val="2"/>
          <w:numId w:val="9"/>
        </w:numPr>
      </w:pPr>
      <w:r>
        <w:t>Primera etapa</w:t>
      </w:r>
      <w:r w:rsidR="00D11D78">
        <w:fldChar w:fldCharType="begin"/>
      </w:r>
      <w:r w:rsidR="00D11D78">
        <w:instrText xml:space="preserve"> TC  "</w:instrText>
      </w:r>
      <w:bookmarkStart w:id="10" w:name="_Toc117015193"/>
      <w:r w:rsidR="004905BE">
        <w:instrText>2</w:instrText>
      </w:r>
      <w:r w:rsidR="00D11D78">
        <w:instrText>.1.1.</w:instrText>
      </w:r>
      <w:r w:rsidR="00D11D78">
        <w:tab/>
      </w:r>
      <w:r>
        <w:instrText>Primera etapa</w:instrText>
      </w:r>
      <w:bookmarkEnd w:id="10"/>
      <w:r w:rsidR="00D11D78">
        <w:instrText xml:space="preserve">" \f </w:instrText>
      </w:r>
      <w:r w:rsidR="00851712">
        <w:instrText>c</w:instrText>
      </w:r>
      <w:r w:rsidR="00290C90">
        <w:instrText xml:space="preserve"> </w:instrText>
      </w:r>
      <w:r w:rsidR="00D11D78">
        <w:instrText xml:space="preserve">\l </w:instrText>
      </w:r>
      <w:r w:rsidR="004905BE">
        <w:instrText>4</w:instrText>
      </w:r>
      <w:r w:rsidR="00D11D78">
        <w:instrText xml:space="preserve"> </w:instrText>
      </w:r>
      <w:r w:rsidR="00D11D78">
        <w:fldChar w:fldCharType="end"/>
      </w:r>
    </w:p>
    <w:p w14:paraId="399D7866" w14:textId="401C1D9B" w:rsidR="00137934" w:rsidRDefault="00013D88" w:rsidP="006C6FAE">
      <w:pPr>
        <w:ind w:firstLine="360"/>
        <w:jc w:val="both"/>
      </w:pPr>
      <w:r>
        <w:t>Es</w:t>
      </w:r>
      <w:r w:rsidR="00137934">
        <w:t>ta etapa se encarga de enfriar el filamento hasta la temperatura de cristal, para luego poder moldear el filamento.</w:t>
      </w:r>
    </w:p>
    <w:p w14:paraId="11A88852" w14:textId="49AD1FBE" w:rsidR="00137934" w:rsidRDefault="00137934" w:rsidP="006C6FAE">
      <w:pPr>
        <w:ind w:firstLine="360"/>
        <w:jc w:val="both"/>
      </w:pPr>
      <w:r>
        <w:t xml:space="preserve">Existen varias soluciones para este problema, lo que se busca es refrigerar el filamento, y existen </w:t>
      </w:r>
      <w:r w:rsidR="00D05952">
        <w:t>varios</w:t>
      </w:r>
      <w:r>
        <w:t xml:space="preserve"> tipos de refrigeraciones.</w:t>
      </w:r>
      <w:r w:rsidR="00D05952">
        <w:t xml:space="preserve"> </w:t>
      </w:r>
      <w:r w:rsidR="00986223">
        <w:t xml:space="preserve">Las </w:t>
      </w:r>
      <w:r w:rsidR="00D05952">
        <w:t>más comunes son</w:t>
      </w:r>
      <w:r>
        <w:t xml:space="preserve"> </w:t>
      </w:r>
      <w:r w:rsidR="00D05952">
        <w:t>r</w:t>
      </w:r>
      <w:r>
        <w:t xml:space="preserve">efrigeración </w:t>
      </w:r>
      <w:r w:rsidR="00D05952">
        <w:t xml:space="preserve">líquida </w:t>
      </w:r>
      <w:r w:rsidR="00986223">
        <w:t>y</w:t>
      </w:r>
      <w:r w:rsidR="00D05952">
        <w:t xml:space="preserve"> refrigeración </w:t>
      </w:r>
      <w:r w:rsidR="00986223">
        <w:t>por</w:t>
      </w:r>
      <w:r w:rsidR="00D05952">
        <w:t xml:space="preserve"> aire.</w:t>
      </w:r>
    </w:p>
    <w:p w14:paraId="6E28F6A8" w14:textId="0ABEF226" w:rsidR="00986223" w:rsidRDefault="00986223" w:rsidP="006C6FAE">
      <w:pPr>
        <w:ind w:firstLine="360"/>
        <w:jc w:val="both"/>
      </w:pPr>
      <w:r>
        <w:t>La refrigeración líquida es simple, solo hace falta un compartimento sellado donde se encuentra el líquido y el filamento entra en este compartimento</w:t>
      </w:r>
      <w:r w:rsidR="006F19F1">
        <w:t xml:space="preserve"> así</w:t>
      </w:r>
      <w:r>
        <w:t xml:space="preserve"> </w:t>
      </w:r>
      <w:r w:rsidR="006F19F1">
        <w:t>enfriándose</w:t>
      </w:r>
      <w:r>
        <w:t>. El problema principal</w:t>
      </w:r>
      <w:r w:rsidR="006F19F1">
        <w:t>,</w:t>
      </w:r>
      <w:r>
        <w:t xml:space="preserve"> es que es un poco complicado de controlar. Se podría controlar la temperatura del líquido y con eso se controlaría la temperatura de salida del filamento.</w:t>
      </w:r>
    </w:p>
    <w:p w14:paraId="603E16E4" w14:textId="2A09F35E" w:rsidR="00986223" w:rsidRDefault="00986223" w:rsidP="006C6FAE">
      <w:pPr>
        <w:ind w:firstLine="360"/>
        <w:jc w:val="both"/>
      </w:pPr>
      <w:r>
        <w:t>La refrigeración líquida también es algo compleja de manejar, ya</w:t>
      </w:r>
      <w:r w:rsidR="006F19F1">
        <w:t xml:space="preserve"> al</w:t>
      </w:r>
      <w:r>
        <w:t xml:space="preserve"> que tener un compartimento lleno de líquido es algo que puede producir problemas a largo plazo. Se podría picar el material con el que </w:t>
      </w:r>
      <w:r w:rsidR="007B0F48">
        <w:t>está</w:t>
      </w:r>
      <w:r>
        <w:t xml:space="preserve"> hecho el compartimento y tener fugas</w:t>
      </w:r>
      <w:r w:rsidR="006F19F1">
        <w:t>,</w:t>
      </w:r>
      <w:r>
        <w:t xml:space="preserve"> </w:t>
      </w:r>
      <w:r w:rsidR="006F19F1">
        <w:t>e</w:t>
      </w:r>
      <w:r>
        <w:t>sto puede provocar que no se controle bien la temperatura o incluso hacer algún cortocircuito con algún componente el</w:t>
      </w:r>
      <w:r w:rsidR="0033765E">
        <w:t>e</w:t>
      </w:r>
      <w:r>
        <w:t>ctr</w:t>
      </w:r>
      <w:r w:rsidR="0033765E">
        <w:t>ónico</w:t>
      </w:r>
      <w:r>
        <w:t>. Para evitar esto</w:t>
      </w:r>
      <w:r w:rsidR="006F19F1">
        <w:t>,</w:t>
      </w:r>
      <w:r>
        <w:t xml:space="preserve"> se debe usar líquidos dieléctricos</w:t>
      </w:r>
      <w:r w:rsidR="006F19F1">
        <w:t>, e</w:t>
      </w:r>
      <w:r>
        <w:t>s decir, líquidos que no conduzcan la electricidad. Como por ejemplo</w:t>
      </w:r>
      <w:r w:rsidR="006F19F1">
        <w:t>,</w:t>
      </w:r>
      <w:r>
        <w:t xml:space="preserve"> el agua destilada</w:t>
      </w:r>
      <w:r w:rsidR="00A273EA">
        <w:t xml:space="preserve"> o algún refrigerante de ordenador.</w:t>
      </w:r>
    </w:p>
    <w:p w14:paraId="74AB76AA" w14:textId="049B84D4" w:rsidR="007B0F48" w:rsidRDefault="007C52FA" w:rsidP="007C52FA">
      <w:pPr>
        <w:ind w:firstLine="360"/>
        <w:jc w:val="center"/>
      </w:pPr>
      <w:r w:rsidRPr="007C52FA">
        <w:rPr>
          <w:noProof/>
        </w:rPr>
        <w:lastRenderedPageBreak/>
        <w:drawing>
          <wp:inline distT="0" distB="0" distL="0" distR="0" wp14:anchorId="5D436FA3" wp14:editId="2563437E">
            <wp:extent cx="1685925" cy="1966064"/>
            <wp:effectExtent l="0" t="0" r="0" b="0"/>
            <wp:docPr id="45" name="Imagen 45" descr="Una taza de cafe&#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Una taza de cafe&#10;&#10;Descripción generada automáticamente con confianza media"/>
                    <pic:cNvPicPr/>
                  </pic:nvPicPr>
                  <pic:blipFill>
                    <a:blip r:embed="rId20"/>
                    <a:stretch>
                      <a:fillRect/>
                    </a:stretch>
                  </pic:blipFill>
                  <pic:spPr>
                    <a:xfrm>
                      <a:off x="0" y="0"/>
                      <a:ext cx="1691708" cy="1972807"/>
                    </a:xfrm>
                    <a:prstGeom prst="rect">
                      <a:avLst/>
                    </a:prstGeom>
                  </pic:spPr>
                </pic:pic>
              </a:graphicData>
            </a:graphic>
          </wp:inline>
        </w:drawing>
      </w:r>
    </w:p>
    <w:p w14:paraId="4FA301E8" w14:textId="0AD10262" w:rsidR="00AF73B7" w:rsidRDefault="00AF73B7" w:rsidP="00AF73B7">
      <w:pPr>
        <w:pStyle w:val="Ttulo7"/>
        <w:jc w:val="center"/>
      </w:pPr>
      <w:r w:rsidRPr="00A54CBB">
        <w:fldChar w:fldCharType="begin"/>
      </w:r>
      <w:r w:rsidRPr="00A54CBB">
        <w:instrText xml:space="preserve"> TC  "</w:instrText>
      </w:r>
      <w:bookmarkStart w:id="11" w:name="_Toc117015165"/>
      <w:r w:rsidRPr="00A54CBB">
        <w:instrText xml:space="preserve">Figura 1. </w:instrText>
      </w:r>
      <w:r>
        <w:instrText>Refrigeración líquida para filamento 3D</w:instrText>
      </w:r>
      <w:bookmarkEnd w:id="11"/>
      <w:r w:rsidRPr="00A54CBB">
        <w:instrText xml:space="preserve">" \f i\l 1 </w:instrText>
      </w:r>
      <w:r w:rsidRPr="00A54CBB">
        <w:fldChar w:fldCharType="end"/>
      </w:r>
      <w:r w:rsidRPr="00A54CBB">
        <w:t xml:space="preserve">Figura 1. </w:t>
      </w:r>
      <w:r>
        <w:t>Refrigeración líquida para filamento 3D</w:t>
      </w:r>
    </w:p>
    <w:p w14:paraId="1066B7BA" w14:textId="77777777" w:rsidR="00AF73B7" w:rsidRDefault="00AF73B7" w:rsidP="00986223">
      <w:pPr>
        <w:ind w:firstLine="360"/>
      </w:pPr>
    </w:p>
    <w:p w14:paraId="3185C23D" w14:textId="0507544D" w:rsidR="00A273EA" w:rsidRDefault="00A273EA" w:rsidP="006C6FAE">
      <w:pPr>
        <w:ind w:firstLine="360"/>
        <w:jc w:val="both"/>
      </w:pPr>
      <w:r>
        <w:t xml:space="preserve">La refrigeración por aire es más simple de manejar y controlar, ya que </w:t>
      </w:r>
      <w:r w:rsidR="00797333">
        <w:t>este tipo de</w:t>
      </w:r>
      <w:r>
        <w:t xml:space="preserve"> refrigeración consta de uno o más ventiladores que se pueden controlar por independiente. El control de esta refrigeración es más simple, debido a que se puede controlar los ventiladores por separado, y según la temperatura de salida se pueden encender o apagar los ventiladores. </w:t>
      </w:r>
    </w:p>
    <w:p w14:paraId="05541112" w14:textId="7431189C" w:rsidR="00A273EA" w:rsidRDefault="00A273EA" w:rsidP="006C6FAE">
      <w:pPr>
        <w:ind w:firstLine="360"/>
        <w:jc w:val="both"/>
      </w:pPr>
      <w:r>
        <w:t>La refrigeración por aire se realiza colocando uno o varios ventiladores en una estructura por donde pasa el filamento, esta estructura puede ser un tubo de metal o un perfil donde se colocan los ventiladores.</w:t>
      </w:r>
    </w:p>
    <w:p w14:paraId="78B6A7C3" w14:textId="33F9F41C" w:rsidR="00B5228B" w:rsidRPr="00EF6322" w:rsidRDefault="007F11B6" w:rsidP="00B5228B">
      <w:pPr>
        <w:jc w:val="center"/>
      </w:pPr>
      <w:r>
        <w:rPr>
          <w:noProof/>
        </w:rPr>
        <w:drawing>
          <wp:inline distT="0" distB="0" distL="0" distR="0" wp14:anchorId="1A8CD15E" wp14:editId="621CC86B">
            <wp:extent cx="3105150" cy="31051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l="1874" t="24892" r="21780" b="40129"/>
                    <a:stretch/>
                  </pic:blipFill>
                  <pic:spPr bwMode="auto">
                    <a:xfrm>
                      <a:off x="0" y="0"/>
                      <a:ext cx="3105150" cy="3105150"/>
                    </a:xfrm>
                    <a:prstGeom prst="rect">
                      <a:avLst/>
                    </a:prstGeom>
                    <a:noFill/>
                    <a:ln>
                      <a:noFill/>
                    </a:ln>
                    <a:extLst>
                      <a:ext uri="{53640926-AAD7-44D8-BBD7-CCE9431645EC}">
                        <a14:shadowObscured xmlns:a14="http://schemas.microsoft.com/office/drawing/2010/main"/>
                      </a:ext>
                    </a:extLst>
                  </pic:spPr>
                </pic:pic>
              </a:graphicData>
            </a:graphic>
          </wp:inline>
        </w:drawing>
      </w:r>
    </w:p>
    <w:p w14:paraId="74839682" w14:textId="14D59413" w:rsidR="00A273EA" w:rsidRPr="00A54CBB" w:rsidRDefault="00A273EA" w:rsidP="00A273EA">
      <w:pPr>
        <w:pStyle w:val="Ttulo7"/>
        <w:jc w:val="center"/>
      </w:pPr>
      <w:r w:rsidRPr="00A54CBB">
        <w:fldChar w:fldCharType="begin"/>
      </w:r>
      <w:r w:rsidRPr="00A54CBB">
        <w:instrText xml:space="preserve"> TC  "</w:instrText>
      </w:r>
      <w:bookmarkStart w:id="12" w:name="_Toc117015166"/>
      <w:r w:rsidRPr="00A54CBB">
        <w:instrText xml:space="preserve">Figura </w:instrText>
      </w:r>
      <w:r w:rsidR="00AF73B7">
        <w:instrText>2</w:instrText>
      </w:r>
      <w:r w:rsidRPr="00A54CBB">
        <w:instrText xml:space="preserve">. </w:instrText>
      </w:r>
      <w:r w:rsidR="00AF73B7">
        <w:instrText>Refrigeración por aire para filamento 3D</w:instrText>
      </w:r>
      <w:bookmarkEnd w:id="12"/>
      <w:r w:rsidRPr="00A54CBB">
        <w:instrText xml:space="preserve">" \f i\l 1 </w:instrText>
      </w:r>
      <w:r w:rsidRPr="00A54CBB">
        <w:fldChar w:fldCharType="end"/>
      </w:r>
      <w:r w:rsidR="00AF73B7" w:rsidRPr="00AF73B7">
        <w:t xml:space="preserve"> </w:t>
      </w:r>
      <w:r w:rsidR="00AF73B7" w:rsidRPr="00A54CBB">
        <w:t xml:space="preserve">Figura </w:t>
      </w:r>
      <w:r w:rsidR="00AF73B7">
        <w:t>2</w:t>
      </w:r>
      <w:r w:rsidR="00AF73B7" w:rsidRPr="00A54CBB">
        <w:t xml:space="preserve">. </w:t>
      </w:r>
      <w:r w:rsidR="00AF73B7">
        <w:t>Refrigeración por aire para filamento 3D</w:t>
      </w:r>
    </w:p>
    <w:p w14:paraId="642D6301" w14:textId="05419654" w:rsidR="005D7DD1" w:rsidRDefault="005D7DD1"/>
    <w:p w14:paraId="4030C5BE" w14:textId="77777777" w:rsidR="007F11B6" w:rsidRDefault="007F11B6"/>
    <w:p w14:paraId="17B064AB" w14:textId="6FCA9DD8" w:rsidR="005D7DD1" w:rsidRDefault="003706EC" w:rsidP="001B393B">
      <w:pPr>
        <w:pStyle w:val="Ttulo4"/>
        <w:numPr>
          <w:ilvl w:val="2"/>
          <w:numId w:val="9"/>
        </w:numPr>
      </w:pPr>
      <w:r>
        <w:lastRenderedPageBreak/>
        <w:t>Segunda etapa</w:t>
      </w:r>
      <w:r w:rsidR="00290C90">
        <w:fldChar w:fldCharType="begin"/>
      </w:r>
      <w:r w:rsidR="00290C90">
        <w:instrText xml:space="preserve"> TC  </w:instrText>
      </w:r>
      <w:r w:rsidR="0057278A">
        <w:instrText>“</w:instrText>
      </w:r>
      <w:bookmarkStart w:id="13" w:name="_Toc117015194"/>
      <w:r w:rsidR="004905BE">
        <w:instrText>2</w:instrText>
      </w:r>
      <w:r w:rsidR="00290C90">
        <w:instrText>.1.2.</w:instrText>
      </w:r>
      <w:r w:rsidR="00290C90">
        <w:tab/>
      </w:r>
      <w:r>
        <w:instrText>Segunda etapa</w:instrText>
      </w:r>
      <w:bookmarkEnd w:id="13"/>
      <w:r>
        <w:instrText xml:space="preserve"> </w:instrText>
      </w:r>
      <w:r w:rsidR="00290C90">
        <w:instrText xml:space="preserve">" \f c \l </w:instrText>
      </w:r>
      <w:r w:rsidR="004905BE">
        <w:instrText>4</w:instrText>
      </w:r>
      <w:r w:rsidR="00290C90">
        <w:instrText xml:space="preserve"> </w:instrText>
      </w:r>
      <w:r w:rsidR="00290C90">
        <w:fldChar w:fldCharType="end"/>
      </w:r>
    </w:p>
    <w:p w14:paraId="6BC3F8D3" w14:textId="60B37954" w:rsidR="003157D7" w:rsidRDefault="003706EC" w:rsidP="006C6FAE">
      <w:pPr>
        <w:ind w:firstLine="360"/>
        <w:jc w:val="both"/>
      </w:pPr>
      <w:r>
        <w:t>En esta etapa se pretende controlar el espesor del filamento cuando este se encuentre a temperatura de cristal.</w:t>
      </w:r>
      <w:r w:rsidR="00C70BC7">
        <w:t xml:space="preserve"> Existen varias posibilidades</w:t>
      </w:r>
      <w:r w:rsidR="00797333">
        <w:t xml:space="preserve"> y</w:t>
      </w:r>
      <w:r w:rsidR="00C70BC7">
        <w:t xml:space="preserve"> se van a analizar dos posibles soluciones. Ambas soluciones se basan en controlar la tensión del filamento. Al variar la tensión del filamento, se puede variar el espesor. </w:t>
      </w:r>
    </w:p>
    <w:p w14:paraId="0FE6CBB3" w14:textId="1AF837F2" w:rsidR="003157D7" w:rsidRDefault="003157D7" w:rsidP="006C6FAE">
      <w:pPr>
        <w:ind w:firstLine="360"/>
        <w:jc w:val="both"/>
      </w:pPr>
      <w:r>
        <w:t>Existen varias formas de aplicar tensión al filamento, una de ellas es modificando la velocidad</w:t>
      </w:r>
      <w:r w:rsidR="00797333">
        <w:t xml:space="preserve"> de los motores que mueven el filamento. E</w:t>
      </w:r>
      <w:r>
        <w:t>sto aplica</w:t>
      </w:r>
      <w:r w:rsidR="00797333">
        <w:t xml:space="preserve"> una fuerza de</w:t>
      </w:r>
      <w:r>
        <w:t xml:space="preserve"> tracción al filamento.</w:t>
      </w:r>
    </w:p>
    <w:p w14:paraId="74EC28EA" w14:textId="4AD959C2" w:rsidR="003157D7" w:rsidRDefault="003157D7" w:rsidP="003157D7">
      <w:pPr>
        <w:ind w:firstLine="360"/>
        <w:jc w:val="center"/>
      </w:pPr>
      <w:r w:rsidRPr="003157D7">
        <w:rPr>
          <w:noProof/>
        </w:rPr>
        <w:drawing>
          <wp:inline distT="0" distB="0" distL="0" distR="0" wp14:anchorId="2E2049D6" wp14:editId="23973A7C">
            <wp:extent cx="4898570" cy="2276475"/>
            <wp:effectExtent l="0" t="0" r="0" b="0"/>
            <wp:docPr id="1" name="Imagen 1"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Interfaz de usuario gráfica&#10;&#10;Descripción generada automáticamente"/>
                    <pic:cNvPicPr/>
                  </pic:nvPicPr>
                  <pic:blipFill>
                    <a:blip r:embed="rId22"/>
                    <a:stretch>
                      <a:fillRect/>
                    </a:stretch>
                  </pic:blipFill>
                  <pic:spPr>
                    <a:xfrm>
                      <a:off x="0" y="0"/>
                      <a:ext cx="4917338" cy="2285197"/>
                    </a:xfrm>
                    <a:prstGeom prst="rect">
                      <a:avLst/>
                    </a:prstGeom>
                  </pic:spPr>
                </pic:pic>
              </a:graphicData>
            </a:graphic>
          </wp:inline>
        </w:drawing>
      </w:r>
    </w:p>
    <w:p w14:paraId="535BC1BF" w14:textId="3CDD3EDC" w:rsidR="003157D7" w:rsidRPr="00A54CBB" w:rsidRDefault="003157D7" w:rsidP="003157D7">
      <w:pPr>
        <w:pStyle w:val="Ttulo7"/>
        <w:jc w:val="center"/>
      </w:pPr>
      <w:r w:rsidRPr="00A54CBB">
        <w:fldChar w:fldCharType="begin"/>
      </w:r>
      <w:r w:rsidRPr="00A54CBB">
        <w:instrText xml:space="preserve"> TC  "</w:instrText>
      </w:r>
      <w:bookmarkStart w:id="14" w:name="_Toc117015167"/>
      <w:r w:rsidRPr="00A54CBB">
        <w:instrText xml:space="preserve">Figura </w:instrText>
      </w:r>
      <w:r>
        <w:instrText>3</w:instrText>
      </w:r>
      <w:r w:rsidRPr="00A54CBB">
        <w:instrText xml:space="preserve">. </w:instrText>
      </w:r>
      <w:r>
        <w:instrText>Tensión aplicando tracción</w:instrText>
      </w:r>
      <w:bookmarkEnd w:id="14"/>
      <w:r w:rsidRPr="00A54CBB">
        <w:instrText xml:space="preserve">" \f i\l 1 </w:instrText>
      </w:r>
      <w:r w:rsidRPr="00A54CBB">
        <w:fldChar w:fldCharType="end"/>
      </w:r>
      <w:r w:rsidRPr="00AF73B7">
        <w:t xml:space="preserve"> </w:t>
      </w:r>
      <w:r w:rsidRPr="00A54CBB">
        <w:t xml:space="preserve">Figura </w:t>
      </w:r>
      <w:r>
        <w:t>3</w:t>
      </w:r>
      <w:r w:rsidRPr="00A54CBB">
        <w:t xml:space="preserve">. </w:t>
      </w:r>
      <w:r>
        <w:t>Tensión aplicando tracción</w:t>
      </w:r>
    </w:p>
    <w:p w14:paraId="1759FD67" w14:textId="77777777" w:rsidR="003157D7" w:rsidRDefault="003157D7" w:rsidP="003157D7">
      <w:pPr>
        <w:ind w:firstLine="360"/>
      </w:pPr>
    </w:p>
    <w:p w14:paraId="7BA299C7" w14:textId="3F870F76" w:rsidR="003157D7" w:rsidRDefault="003157D7" w:rsidP="006C6FAE">
      <w:pPr>
        <w:ind w:firstLine="360"/>
        <w:jc w:val="both"/>
      </w:pPr>
      <w:r>
        <w:t>Si</w:t>
      </w:r>
      <w:r w:rsidR="00DA0D84">
        <w:t>endo</w:t>
      </w:r>
      <w:r>
        <w:t xml:space="preserve"> V</w:t>
      </w:r>
      <w:r w:rsidRPr="003157D7">
        <w:rPr>
          <w:vertAlign w:val="subscript"/>
        </w:rPr>
        <w:t>1</w:t>
      </w:r>
      <w:r>
        <w:t xml:space="preserve"> </w:t>
      </w:r>
      <w:r w:rsidR="00DA0D84">
        <w:t>la velocidad del motor principal y</w:t>
      </w:r>
      <w:r>
        <w:t xml:space="preserve"> V</w:t>
      </w:r>
      <w:r w:rsidRPr="003157D7">
        <w:rPr>
          <w:vertAlign w:val="subscript"/>
        </w:rPr>
        <w:t>2</w:t>
      </w:r>
      <w:r>
        <w:t xml:space="preserve"> </w:t>
      </w:r>
      <w:r w:rsidR="00DA0D84">
        <w:t>la velocidad del motor que gira más rápido para</w:t>
      </w:r>
      <w:r>
        <w:t xml:space="preserve"> ejerce</w:t>
      </w:r>
      <w:r w:rsidR="00DA0D84">
        <w:t>r</w:t>
      </w:r>
      <w:r>
        <w:t xml:space="preserve"> una fuerza a tracción</w:t>
      </w:r>
      <w:r w:rsidR="00DA0D84">
        <w:t>. Esta solución es simple pero compleja de controlar y además es costosa ya que se requieren dos motores.</w:t>
      </w:r>
    </w:p>
    <w:p w14:paraId="181D6392" w14:textId="5F40070F" w:rsidR="00DA0D84" w:rsidRDefault="00DA0D84" w:rsidP="006C6FAE">
      <w:pPr>
        <w:ind w:firstLine="360"/>
        <w:jc w:val="both"/>
      </w:pPr>
      <w:r>
        <w:t>Otra posible solución</w:t>
      </w:r>
      <w:r w:rsidR="008268B7">
        <w:t xml:space="preserve"> es aplicar una tensión directamente en el filamento, de forma similar </w:t>
      </w:r>
      <w:r w:rsidR="00797333">
        <w:t>al</w:t>
      </w:r>
      <w:r w:rsidR="008268B7">
        <w:t xml:space="preserve"> control </w:t>
      </w:r>
      <w:r w:rsidR="00797333">
        <w:t>de</w:t>
      </w:r>
      <w:r w:rsidR="008268B7">
        <w:t xml:space="preserve"> espesor de las planchas metálicas. Esto se consigue ejerciendo fuerza sobre el filamento</w:t>
      </w:r>
      <w:r w:rsidR="00855A82">
        <w:t xml:space="preserve"> </w:t>
      </w:r>
      <w:r w:rsidR="00C056B0">
        <w:t>moviendo un pistón con un rodamiento en la punta, como puede verse en la figura 4.</w:t>
      </w:r>
    </w:p>
    <w:p w14:paraId="28651BA1" w14:textId="10FF0E7C" w:rsidR="003157D7" w:rsidRDefault="00855A82" w:rsidP="003157D7">
      <w:pPr>
        <w:ind w:firstLine="360"/>
      </w:pPr>
      <w:r w:rsidRPr="00855A82">
        <w:rPr>
          <w:noProof/>
        </w:rPr>
        <w:drawing>
          <wp:inline distT="0" distB="0" distL="0" distR="0" wp14:anchorId="357AA614" wp14:editId="07A4A3BB">
            <wp:extent cx="5181600" cy="2353168"/>
            <wp:effectExtent l="0" t="0" r="0" b="9525"/>
            <wp:docPr id="39" name="Imagen 3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descr="Diagrama&#10;&#10;Descripción generada automáticamente"/>
                    <pic:cNvPicPr/>
                  </pic:nvPicPr>
                  <pic:blipFill>
                    <a:blip r:embed="rId23"/>
                    <a:stretch>
                      <a:fillRect/>
                    </a:stretch>
                  </pic:blipFill>
                  <pic:spPr>
                    <a:xfrm>
                      <a:off x="0" y="0"/>
                      <a:ext cx="5220834" cy="2370986"/>
                    </a:xfrm>
                    <a:prstGeom prst="rect">
                      <a:avLst/>
                    </a:prstGeom>
                  </pic:spPr>
                </pic:pic>
              </a:graphicData>
            </a:graphic>
          </wp:inline>
        </w:drawing>
      </w:r>
    </w:p>
    <w:p w14:paraId="6609073C" w14:textId="3863BDB0" w:rsidR="00C056B0" w:rsidRDefault="00855A82" w:rsidP="00C056B0">
      <w:pPr>
        <w:pStyle w:val="Ttulo7"/>
        <w:jc w:val="center"/>
      </w:pPr>
      <w:r w:rsidRPr="00A54CBB">
        <w:fldChar w:fldCharType="begin"/>
      </w:r>
      <w:r w:rsidRPr="00A54CBB">
        <w:instrText xml:space="preserve"> TC  "</w:instrText>
      </w:r>
      <w:bookmarkStart w:id="15" w:name="_Toc117015168"/>
      <w:r w:rsidRPr="00A54CBB">
        <w:instrText xml:space="preserve">Figura </w:instrText>
      </w:r>
      <w:r>
        <w:instrText>4</w:instrText>
      </w:r>
      <w:r w:rsidRPr="00A54CBB">
        <w:instrText xml:space="preserve">. </w:instrText>
      </w:r>
      <w:r>
        <w:instrText>Tensión aplicando fuerza</w:instrText>
      </w:r>
      <w:bookmarkEnd w:id="15"/>
      <w:r w:rsidRPr="00A54CBB">
        <w:instrText xml:space="preserve">" \f i\l 1 </w:instrText>
      </w:r>
      <w:r w:rsidRPr="00A54CBB">
        <w:fldChar w:fldCharType="end"/>
      </w:r>
      <w:r w:rsidRPr="00AF73B7">
        <w:t xml:space="preserve"> </w:t>
      </w:r>
      <w:r w:rsidRPr="00A54CBB">
        <w:t xml:space="preserve">Figura </w:t>
      </w:r>
      <w:r>
        <w:t>4</w:t>
      </w:r>
      <w:r w:rsidRPr="00A54CBB">
        <w:t xml:space="preserve">. </w:t>
      </w:r>
      <w:r>
        <w:t>Tensión aplicando fuerza</w:t>
      </w:r>
    </w:p>
    <w:p w14:paraId="20B9738B" w14:textId="77777777" w:rsidR="00C056B0" w:rsidRDefault="00C056B0" w:rsidP="00C056B0">
      <w:pPr>
        <w:ind w:firstLine="360"/>
      </w:pPr>
    </w:p>
    <w:p w14:paraId="4EFCAE6B" w14:textId="0C2C0682" w:rsidR="00C056B0" w:rsidRDefault="00C056B0" w:rsidP="006C6FAE">
      <w:pPr>
        <w:ind w:firstLine="360"/>
        <w:jc w:val="both"/>
      </w:pPr>
      <w:r>
        <w:lastRenderedPageBreak/>
        <w:t>También es posible controlar la tensión ejercida</w:t>
      </w:r>
      <w:r w:rsidR="007312A2">
        <w:t xml:space="preserve">, con un motor paso a paso, </w:t>
      </w:r>
      <w:r w:rsidR="00A22C27">
        <w:t>variando</w:t>
      </w:r>
      <w:r w:rsidR="007312A2">
        <w:t xml:space="preserve"> el ángulo </w:t>
      </w:r>
      <w:r w:rsidR="00F84F0D">
        <w:t>de un eje de pivote</w:t>
      </w:r>
      <w:r w:rsidR="00A22C27">
        <w:t xml:space="preserve">. Este sistema se usa en el sistema de laminación de planchas de acero. El modelo puede identificarse en la figura </w:t>
      </w:r>
      <w:r w:rsidR="007F5D21">
        <w:t>5</w:t>
      </w:r>
      <w:r w:rsidR="00F84F0D">
        <w:t>.</w:t>
      </w:r>
    </w:p>
    <w:p w14:paraId="62D5B64B" w14:textId="66AB99B6" w:rsidR="007F5D21" w:rsidRDefault="007312A2" w:rsidP="007F5D21">
      <w:pPr>
        <w:ind w:firstLine="360"/>
        <w:jc w:val="center"/>
      </w:pPr>
      <w:r w:rsidRPr="007312A2">
        <w:rPr>
          <w:noProof/>
        </w:rPr>
        <w:drawing>
          <wp:inline distT="0" distB="0" distL="0" distR="0" wp14:anchorId="461978E8" wp14:editId="5A4035F8">
            <wp:extent cx="4058216" cy="2953162"/>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058216" cy="2953162"/>
                    </a:xfrm>
                    <a:prstGeom prst="rect">
                      <a:avLst/>
                    </a:prstGeom>
                  </pic:spPr>
                </pic:pic>
              </a:graphicData>
            </a:graphic>
          </wp:inline>
        </w:drawing>
      </w:r>
    </w:p>
    <w:p w14:paraId="574E01E5" w14:textId="586ADFF5" w:rsidR="007F5D21" w:rsidRDefault="007F5D21" w:rsidP="007F5D21">
      <w:pPr>
        <w:pStyle w:val="Ttulo7"/>
        <w:jc w:val="center"/>
      </w:pPr>
      <w:r w:rsidRPr="00A54CBB">
        <w:fldChar w:fldCharType="begin"/>
      </w:r>
      <w:r w:rsidRPr="00A54CBB">
        <w:instrText xml:space="preserve"> TC  "</w:instrText>
      </w:r>
      <w:bookmarkStart w:id="16" w:name="_Toc117015169"/>
      <w:r w:rsidRPr="00A54CBB">
        <w:instrText xml:space="preserve">Figura </w:instrText>
      </w:r>
      <w:r>
        <w:instrText>5</w:instrText>
      </w:r>
      <w:r w:rsidRPr="00A54CBB">
        <w:instrText xml:space="preserve">. </w:instrText>
      </w:r>
      <w:r w:rsidR="00BF5D10">
        <w:instrText>S</w:instrText>
      </w:r>
      <w:r>
        <w:instrText>istema no lineal para el control del espesor de planchas de acero</w:instrText>
      </w:r>
      <w:bookmarkEnd w:id="16"/>
      <w:r w:rsidRPr="00A54CBB">
        <w:instrText xml:space="preserve"> " \f i\l 1 </w:instrText>
      </w:r>
      <w:r w:rsidRPr="00A54CBB">
        <w:fldChar w:fldCharType="end"/>
      </w:r>
      <w:r w:rsidRPr="00AF73B7">
        <w:t xml:space="preserve"> </w:t>
      </w:r>
      <w:r w:rsidRPr="00A54CBB">
        <w:t xml:space="preserve">Figura </w:t>
      </w:r>
      <w:r>
        <w:t>5</w:t>
      </w:r>
      <w:r w:rsidRPr="00A54CBB">
        <w:t xml:space="preserve">. </w:t>
      </w:r>
      <w:r w:rsidR="00BF5D10">
        <w:t>S</w:t>
      </w:r>
      <w:r>
        <w:t>istema no lineal para el control del espesor de planchas de acero</w:t>
      </w:r>
    </w:p>
    <w:p w14:paraId="37D0B179" w14:textId="77777777" w:rsidR="008E50E0" w:rsidRDefault="008E50E0" w:rsidP="008E50E0">
      <w:pPr>
        <w:ind w:firstLine="360"/>
        <w:jc w:val="both"/>
      </w:pPr>
    </w:p>
    <w:p w14:paraId="1E062FCE" w14:textId="36966FBF" w:rsidR="00945FBF" w:rsidRDefault="00945FBF" w:rsidP="008E50E0">
      <w:pPr>
        <w:ind w:firstLine="360"/>
        <w:jc w:val="both"/>
      </w:pPr>
      <w:r>
        <w:t xml:space="preserve">El sistema no lineal de control de espesor se usa para el control de espesor en láminas de acero. </w:t>
      </w:r>
      <w:r w:rsidR="008E50E0">
        <w:t>Un sensor preciso toma la medida del e</w:t>
      </w:r>
      <w:r w:rsidR="00797333">
        <w:t>s</w:t>
      </w:r>
      <w:r w:rsidR="008E50E0">
        <w:t>pesor de la plancha y un controlador calcula el ángulo que debe de tener el eje pivotante para moldear la plancha</w:t>
      </w:r>
      <w:r w:rsidR="004E404C">
        <w:t>,</w:t>
      </w:r>
      <w:r w:rsidR="008E50E0">
        <w:t xml:space="preserve"> ajusta</w:t>
      </w:r>
      <w:r w:rsidR="004E404C">
        <w:t>ndo</w:t>
      </w:r>
      <w:r w:rsidR="008E50E0">
        <w:t xml:space="preserve"> su grosor a uno deseado. Este método se puede aplicar al control de espesor de filamento, adecuando los parámetros del control y modificando algún componente. Por ejemplo: en el control de las planchas de acero se usa un cilindro como “</w:t>
      </w:r>
      <w:r w:rsidR="008E50E0" w:rsidRPr="008E50E0">
        <w:rPr>
          <w:i/>
          <w:iCs/>
        </w:rPr>
        <w:t>looper rool</w:t>
      </w:r>
      <w:r w:rsidR="008E50E0">
        <w:t xml:space="preserve">” (es el punto de apoyo de la plancha que se mueve para ejercer la tensión, Circunferencia B en la figura 5). En cambio, esto no es necesario para el filamento, no hace falta un cilindro alargado, solo hace falta un pequeño cilindro con unas guías para que no se </w:t>
      </w:r>
      <w:r w:rsidR="004E404C">
        <w:t>s</w:t>
      </w:r>
      <w:r w:rsidR="008E50E0">
        <w:t>alga el filamento del punto de apoyo.</w:t>
      </w:r>
    </w:p>
    <w:p w14:paraId="034CB9D1" w14:textId="0B290A99" w:rsidR="00945FBF" w:rsidRDefault="002D09BF" w:rsidP="00945FBF">
      <w:pPr>
        <w:ind w:firstLine="360"/>
        <w:jc w:val="both"/>
      </w:pPr>
      <w:r>
        <w:t>El sistema no lineal de control de espesor es un sistema con retardo</w:t>
      </w:r>
      <w:r w:rsidR="007F11B6">
        <w:t xml:space="preserve">. El sensor </w:t>
      </w:r>
      <w:r>
        <w:t>es la entrada del sistema,</w:t>
      </w:r>
      <w:r w:rsidR="007F11B6">
        <w:t xml:space="preserve"> que</w:t>
      </w:r>
      <w:r>
        <w:t xml:space="preserve"> se encuentra alejado de la salida del sistema. Pero con la correcta calibración del sensor se puede obtener buen resultado.</w:t>
      </w:r>
      <w:r w:rsidR="00945FBF">
        <w:t xml:space="preserve"> La calibración se debe de hacer de forma práctica, ajustando los parámetros del controlador PID que se describirá en el apartado de programación. </w:t>
      </w:r>
    </w:p>
    <w:p w14:paraId="41DAAD92" w14:textId="0026711E" w:rsidR="002D09BF" w:rsidRDefault="007F11B6" w:rsidP="006C6FAE">
      <w:pPr>
        <w:ind w:firstLine="360"/>
        <w:jc w:val="both"/>
      </w:pPr>
      <w:r>
        <w:t xml:space="preserve">En el </w:t>
      </w:r>
      <w:r w:rsidR="005511D5">
        <w:t xml:space="preserve">mercado </w:t>
      </w:r>
      <w:r>
        <w:t xml:space="preserve">existen </w:t>
      </w:r>
      <w:r w:rsidR="005511D5">
        <w:t>varias opciones de sensores de espes</w:t>
      </w:r>
      <w:r w:rsidR="00305946">
        <w:t xml:space="preserve">or. </w:t>
      </w:r>
      <w:r w:rsidR="00A40D36">
        <w:t>La manera más sencilla es controlar el espesor con un sensor dial digital (Digital dial indicator, en inglés). Este sensor es simple de usar, ya que</w:t>
      </w:r>
      <w:r w:rsidR="00E27C90">
        <w:t xml:space="preserve"> indica el recorrido que recorre la punta del sensor </w:t>
      </w:r>
      <w:r w:rsidR="00A40D36">
        <w:t xml:space="preserve">con una </w:t>
      </w:r>
      <w:r w:rsidR="00E27C90">
        <w:t>precisión de 0,01mm. Si se coloca en la punta del sensor el filamento, se podrá medir con facilidad la variación de espesor del filamento.</w:t>
      </w:r>
      <w:r w:rsidR="00FC3D26">
        <w:t xml:space="preserve"> Para colocarlo, se puede diseñar un soporte a partir de modelos ya creados en internet.</w:t>
      </w:r>
      <w:r w:rsidR="00E27C90">
        <w:t xml:space="preserve"> </w:t>
      </w:r>
      <w:r w:rsidR="00FC3D26">
        <w:t>Véase un ejemplo en la figura 6</w:t>
      </w:r>
      <w:r w:rsidR="009B50BA">
        <w:t>.</w:t>
      </w:r>
    </w:p>
    <w:p w14:paraId="613FD00A" w14:textId="5C17CEC4" w:rsidR="00FC3D26" w:rsidRDefault="00FC3D26" w:rsidP="00FC3D26">
      <w:pPr>
        <w:ind w:firstLine="360"/>
        <w:jc w:val="center"/>
      </w:pPr>
      <w:r w:rsidRPr="00FC3D26">
        <w:rPr>
          <w:noProof/>
        </w:rPr>
        <w:lastRenderedPageBreak/>
        <w:drawing>
          <wp:inline distT="0" distB="0" distL="0" distR="0" wp14:anchorId="18642393" wp14:editId="7F01A00A">
            <wp:extent cx="1285875" cy="3314700"/>
            <wp:effectExtent l="0" t="0" r="9525" b="0"/>
            <wp:docPr id="46" name="Imagen 46" descr="Un reloj despertador&#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descr="Un reloj despertador&#10;&#10;Descripción generada automáticamente con confianza media"/>
                    <pic:cNvPicPr/>
                  </pic:nvPicPr>
                  <pic:blipFill rotWithShape="1">
                    <a:blip r:embed="rId25"/>
                    <a:srcRect t="1416"/>
                    <a:stretch/>
                  </pic:blipFill>
                  <pic:spPr bwMode="auto">
                    <a:xfrm>
                      <a:off x="0" y="0"/>
                      <a:ext cx="1286054" cy="3315162"/>
                    </a:xfrm>
                    <a:prstGeom prst="rect">
                      <a:avLst/>
                    </a:prstGeom>
                    <a:ln>
                      <a:noFill/>
                    </a:ln>
                    <a:extLst>
                      <a:ext uri="{53640926-AAD7-44D8-BBD7-CCE9431645EC}">
                        <a14:shadowObscured xmlns:a14="http://schemas.microsoft.com/office/drawing/2010/main"/>
                      </a:ext>
                    </a:extLst>
                  </pic:spPr>
                </pic:pic>
              </a:graphicData>
            </a:graphic>
          </wp:inline>
        </w:drawing>
      </w:r>
    </w:p>
    <w:p w14:paraId="6B476A2E" w14:textId="385DE897" w:rsidR="009B50BA" w:rsidRDefault="009B50BA" w:rsidP="009B50BA">
      <w:pPr>
        <w:pStyle w:val="Ttulo7"/>
        <w:jc w:val="center"/>
      </w:pPr>
      <w:r w:rsidRPr="00A54CBB">
        <w:fldChar w:fldCharType="begin"/>
      </w:r>
      <w:r w:rsidRPr="00A54CBB">
        <w:instrText xml:space="preserve"> TC  "</w:instrText>
      </w:r>
      <w:bookmarkStart w:id="17" w:name="_Toc117015170"/>
      <w:r w:rsidRPr="00A54CBB">
        <w:instrText xml:space="preserve">Figura </w:instrText>
      </w:r>
      <w:r>
        <w:instrText>6</w:instrText>
      </w:r>
      <w:r w:rsidR="00FC3D26">
        <w:instrText>. Soporte de dial digital, creado por dy chen</w:instrText>
      </w:r>
      <w:bookmarkEnd w:id="17"/>
      <w:r w:rsidRPr="00A54CBB">
        <w:instrText xml:space="preserve"> " \f i\l 1 </w:instrText>
      </w:r>
      <w:r w:rsidRPr="00A54CBB">
        <w:fldChar w:fldCharType="end"/>
      </w:r>
      <w:r w:rsidRPr="00AF73B7">
        <w:t xml:space="preserve"> </w:t>
      </w:r>
      <w:r w:rsidR="00FC3D26" w:rsidRPr="00A54CBB">
        <w:t xml:space="preserve">Figura </w:t>
      </w:r>
      <w:r w:rsidR="00FC3D26">
        <w:t>6. Soporte de dial digital, creado por dy chen</w:t>
      </w:r>
    </w:p>
    <w:p w14:paraId="07C7984D" w14:textId="77777777" w:rsidR="009B50BA" w:rsidRDefault="009B50BA" w:rsidP="002D09BF">
      <w:pPr>
        <w:ind w:firstLine="360"/>
      </w:pPr>
    </w:p>
    <w:p w14:paraId="253A9F30" w14:textId="5CA28054" w:rsidR="00E27C90" w:rsidRDefault="00E27C90" w:rsidP="006C6FAE">
      <w:pPr>
        <w:ind w:firstLine="360"/>
        <w:jc w:val="both"/>
      </w:pPr>
      <w:r>
        <w:t xml:space="preserve">Otra solución sería crear el propio sensor a través de un sistema de palancas. Estaría formado por imán y un sensor </w:t>
      </w:r>
      <w:r w:rsidR="009B50BA">
        <w:t xml:space="preserve">lineal </w:t>
      </w:r>
      <w:r>
        <w:t xml:space="preserve">de efecto hall. Se coloca el filamento en un lado del sistema de palancas y </w:t>
      </w:r>
      <w:r w:rsidR="009B50BA">
        <w:t>en lado opuesto se coloca el imán. Según la distancia entre el sensor y el imán determinará el espesor del filamento. Véase el esquema en la figura 7.</w:t>
      </w:r>
    </w:p>
    <w:p w14:paraId="6121F659" w14:textId="06EBDB17" w:rsidR="00F145C5" w:rsidRDefault="00F145C5" w:rsidP="002D09BF">
      <w:pPr>
        <w:ind w:firstLine="360"/>
      </w:pPr>
      <w:r w:rsidRPr="00F145C5">
        <w:rPr>
          <w:noProof/>
        </w:rPr>
        <w:drawing>
          <wp:inline distT="0" distB="0" distL="0" distR="0" wp14:anchorId="2140C864" wp14:editId="4D545F4C">
            <wp:extent cx="5325218" cy="2810267"/>
            <wp:effectExtent l="0" t="0" r="8890" b="9525"/>
            <wp:docPr id="47" name="Imagen 47" descr="Una mano muestra un objeto en la man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Una mano muestra un objeto en la mano&#10;&#10;Descripción generada automáticamente con confianza media"/>
                    <pic:cNvPicPr/>
                  </pic:nvPicPr>
                  <pic:blipFill>
                    <a:blip r:embed="rId26"/>
                    <a:stretch>
                      <a:fillRect/>
                    </a:stretch>
                  </pic:blipFill>
                  <pic:spPr>
                    <a:xfrm>
                      <a:off x="0" y="0"/>
                      <a:ext cx="5325218" cy="2810267"/>
                    </a:xfrm>
                    <a:prstGeom prst="rect">
                      <a:avLst/>
                    </a:prstGeom>
                  </pic:spPr>
                </pic:pic>
              </a:graphicData>
            </a:graphic>
          </wp:inline>
        </w:drawing>
      </w:r>
    </w:p>
    <w:p w14:paraId="72FAB080" w14:textId="2D93CC24" w:rsidR="00F145C5" w:rsidRDefault="009B50BA" w:rsidP="00F145C5">
      <w:pPr>
        <w:pStyle w:val="Ttulo7"/>
        <w:jc w:val="center"/>
      </w:pPr>
      <w:r w:rsidRPr="00A54CBB">
        <w:fldChar w:fldCharType="begin"/>
      </w:r>
      <w:r w:rsidRPr="00A54CBB">
        <w:instrText xml:space="preserve"> TC  "</w:instrText>
      </w:r>
      <w:bookmarkStart w:id="18" w:name="_Toc117015171"/>
      <w:r w:rsidRPr="00A54CBB">
        <w:instrText xml:space="preserve">Figura </w:instrText>
      </w:r>
      <w:r>
        <w:instrText>7</w:instrText>
      </w:r>
      <w:r w:rsidRPr="00A54CBB">
        <w:instrText xml:space="preserve">. </w:instrText>
      </w:r>
      <w:r w:rsidR="00FC3D26">
        <w:instrText>Sensor de espesor, efecto hall</w:instrText>
      </w:r>
      <w:bookmarkEnd w:id="18"/>
      <w:r w:rsidRPr="00A54CBB">
        <w:instrText xml:space="preserve">" \f i\l 1 </w:instrText>
      </w:r>
      <w:r w:rsidRPr="00A54CBB">
        <w:fldChar w:fldCharType="end"/>
      </w:r>
      <w:r w:rsidRPr="00AF73B7">
        <w:t xml:space="preserve"> </w:t>
      </w:r>
      <w:r w:rsidR="00F145C5" w:rsidRPr="00A54CBB">
        <w:t xml:space="preserve">Figura </w:t>
      </w:r>
      <w:r w:rsidR="00F145C5">
        <w:t>7</w:t>
      </w:r>
      <w:r w:rsidR="00F145C5" w:rsidRPr="00A54CBB">
        <w:t xml:space="preserve">. </w:t>
      </w:r>
      <w:r w:rsidR="00F145C5">
        <w:t>Sensor de espesor, efecto hall</w:t>
      </w:r>
    </w:p>
    <w:p w14:paraId="0D02A7CA" w14:textId="571ABEE3" w:rsidR="00B930DF" w:rsidRDefault="00B930DF" w:rsidP="00B930DF"/>
    <w:p w14:paraId="11630405" w14:textId="31ACD2DD" w:rsidR="00F145C5" w:rsidRDefault="00B930DF" w:rsidP="00172598">
      <w:pPr>
        <w:ind w:firstLine="360"/>
        <w:jc w:val="both"/>
      </w:pPr>
      <w:r>
        <w:t>Esta es una solución simple y barata de realizar. Debido a su bajo costo en materiales y a la eficacia que puede llegar a tener.</w:t>
      </w:r>
      <w:r w:rsidR="00172598">
        <w:t xml:space="preserve"> Para realizar este modelo se ha partido de un modelo funcional </w:t>
      </w:r>
      <w:r w:rsidR="00172598">
        <w:lastRenderedPageBreak/>
        <w:t xml:space="preserve">realizado por </w:t>
      </w:r>
      <w:r w:rsidR="00172598" w:rsidRPr="00172598">
        <w:t>Thomas Sanladerer</w:t>
      </w:r>
      <w:r w:rsidR="00172598">
        <w:t xml:space="preserve">, se puede obtener más información en </w:t>
      </w:r>
      <w:r w:rsidR="00172598">
        <w:fldChar w:fldCharType="begin"/>
      </w:r>
      <w:r w:rsidR="00172598">
        <w:instrText xml:space="preserve"> ADDIN ZOTERO_ITEM CSL_CITATION {"citationID":"xDXdF6Fs","properties":{"formattedCitation":"({\\i{}Welcome to InFiDEL\\uc0\\u8217{}s documentation! \\uc0\\u8212{} InFiDEL &lt;&gt; documentation}, s.\\uc0\\u160{}f.)","plainCitation":"(Welcome to InFiDEL’s documentation! — InFiDEL &lt;&gt; documentation, s. f.)","noteIndex":0},"citationItems":[{"id":17,"uris":["http://zotero.org/users/local/w14G4ARN/items/IS6TUTF2"],"itemData":{"id":17,"type":"document","title":"Welcome to InFiDEL’s documentation! — InFiDEL &lt;&gt; documentation","URL":"https://infidel-sensor.readthedocs.io/en/latest/","accessed":{"date-parts":[["2022",10,8]]}}}],"schema":"https://github.com/citation-style-language/schema/raw/master/csl-citation.json"} </w:instrText>
      </w:r>
      <w:r w:rsidR="00172598">
        <w:fldChar w:fldCharType="separate"/>
      </w:r>
      <w:r w:rsidR="00172598" w:rsidRPr="00172598">
        <w:rPr>
          <w:rFonts w:ascii="Calibri" w:hAnsi="Calibri" w:cs="Calibri"/>
          <w:szCs w:val="24"/>
        </w:rPr>
        <w:t>(</w:t>
      </w:r>
      <w:r w:rsidR="00172598" w:rsidRPr="00172598">
        <w:rPr>
          <w:rFonts w:ascii="Calibri" w:hAnsi="Calibri" w:cs="Calibri"/>
          <w:i/>
          <w:iCs/>
          <w:szCs w:val="24"/>
        </w:rPr>
        <w:t>Welcome to InFiDEL’s documentation! — InFiDEL &lt;&gt; documentation</w:t>
      </w:r>
      <w:r w:rsidR="00172598" w:rsidRPr="00172598">
        <w:rPr>
          <w:rFonts w:ascii="Calibri" w:hAnsi="Calibri" w:cs="Calibri"/>
          <w:szCs w:val="24"/>
        </w:rPr>
        <w:t>, s. f.)</w:t>
      </w:r>
      <w:r w:rsidR="00172598">
        <w:fldChar w:fldCharType="end"/>
      </w:r>
    </w:p>
    <w:p w14:paraId="4E222534" w14:textId="77777777" w:rsidR="009B04F7" w:rsidRDefault="009B04F7" w:rsidP="00172598">
      <w:pPr>
        <w:ind w:firstLine="360"/>
        <w:jc w:val="both"/>
      </w:pPr>
    </w:p>
    <w:p w14:paraId="673A137B" w14:textId="08D07A55" w:rsidR="00E32F0A" w:rsidRDefault="00B739A7" w:rsidP="001B393B">
      <w:pPr>
        <w:pStyle w:val="Ttulo4"/>
        <w:numPr>
          <w:ilvl w:val="2"/>
          <w:numId w:val="9"/>
        </w:numPr>
      </w:pPr>
      <w:r>
        <w:t>Tercera etapa</w:t>
      </w:r>
      <w:r w:rsidR="00290C90">
        <w:fldChar w:fldCharType="begin"/>
      </w:r>
      <w:r w:rsidR="00290C90">
        <w:instrText xml:space="preserve"> TC  "</w:instrText>
      </w:r>
      <w:bookmarkStart w:id="19" w:name="_Toc117015195"/>
      <w:r w:rsidR="004905BE">
        <w:instrText>2</w:instrText>
      </w:r>
      <w:r w:rsidR="00290C90">
        <w:instrText>.1.3.</w:instrText>
      </w:r>
      <w:r w:rsidR="00290C90">
        <w:tab/>
      </w:r>
      <w:r>
        <w:instrText>Tercera etapa</w:instrText>
      </w:r>
      <w:bookmarkEnd w:id="19"/>
      <w:r w:rsidR="00290C90">
        <w:instrText xml:space="preserve">" \f c \l </w:instrText>
      </w:r>
      <w:r w:rsidR="004905BE">
        <w:instrText>4</w:instrText>
      </w:r>
      <w:r w:rsidR="00290C90">
        <w:instrText xml:space="preserve"> </w:instrText>
      </w:r>
      <w:r w:rsidR="00290C90">
        <w:fldChar w:fldCharType="end"/>
      </w:r>
    </w:p>
    <w:p w14:paraId="39FF9830" w14:textId="2329113D" w:rsidR="00E32F0A" w:rsidRDefault="00E32F0A" w:rsidP="006C6FAE">
      <w:pPr>
        <w:ind w:firstLine="360"/>
        <w:jc w:val="both"/>
      </w:pPr>
      <w:r>
        <w:t xml:space="preserve">Esta </w:t>
      </w:r>
      <w:r w:rsidR="00C837A5">
        <w:t>etapa es la que se encarga de mover y almacenar de forma ordenada el filamento reciclado. El filamento debe de ser almacenado en una bobina, para su posterior uso en impresoras 3D.</w:t>
      </w:r>
    </w:p>
    <w:p w14:paraId="028363BA" w14:textId="0B4CCCAE" w:rsidR="00C837A5" w:rsidRDefault="00C837A5" w:rsidP="006C6FAE">
      <w:pPr>
        <w:ind w:firstLine="360"/>
        <w:jc w:val="both"/>
      </w:pPr>
      <w:r>
        <w:t xml:space="preserve">Esta </w:t>
      </w:r>
      <w:r w:rsidR="00921A47">
        <w:t>etapa</w:t>
      </w:r>
      <w:r>
        <w:t xml:space="preserve"> es la m</w:t>
      </w:r>
      <w:r w:rsidR="00921A47">
        <w:t>á</w:t>
      </w:r>
      <w:r>
        <w:t>s simple de diseñar, ya que solo consta de un soporte donde se coloque el rollo y este sea capaz de rotar con una velocidad controlable.</w:t>
      </w:r>
      <w:r w:rsidR="00921A47">
        <w:t xml:space="preserve"> Para ello se podría usar un motor paso a paso o un motor CC.</w:t>
      </w:r>
    </w:p>
    <w:p w14:paraId="49DA0B4F" w14:textId="1C54F785" w:rsidR="007E037D" w:rsidRDefault="00B930DF" w:rsidP="006C6FAE">
      <w:pPr>
        <w:ind w:firstLine="360"/>
        <w:jc w:val="both"/>
      </w:pPr>
      <w:r>
        <w:t xml:space="preserve">Se puede usar algunos modelos disponibles que se encuentran en internet. El problema de usar soportes de internet puede llegar a ser la compatibilidad de la bobina. La idea es que sea lo más universal posible y no todos los modelos son aptos para esta tarea. Por tanto, la mejor idea será desarrollar un soporte que sea universal a </w:t>
      </w:r>
      <w:r w:rsidR="007E037D">
        <w:t>todas las bobinas</w:t>
      </w:r>
      <w:r>
        <w:t xml:space="preserve"> que se encuentran en el laboratorio del grupo Marea Plastic.</w:t>
      </w:r>
    </w:p>
    <w:p w14:paraId="16D3D3D1" w14:textId="5E4938DD" w:rsidR="00981709" w:rsidRDefault="007E037D" w:rsidP="007E037D">
      <w:pPr>
        <w:ind w:firstLine="360"/>
        <w:jc w:val="center"/>
      </w:pPr>
      <w:r>
        <w:rPr>
          <w:noProof/>
        </w:rPr>
        <w:drawing>
          <wp:inline distT="0" distB="0" distL="0" distR="0" wp14:anchorId="26414BB9" wp14:editId="43B71C56">
            <wp:extent cx="1931535" cy="289560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44244" cy="2914653"/>
                    </a:xfrm>
                    <a:prstGeom prst="rect">
                      <a:avLst/>
                    </a:prstGeom>
                    <a:noFill/>
                    <a:ln>
                      <a:noFill/>
                    </a:ln>
                  </pic:spPr>
                </pic:pic>
              </a:graphicData>
            </a:graphic>
          </wp:inline>
        </w:drawing>
      </w:r>
      <w:r w:rsidR="00172598">
        <w:t xml:space="preserve">  </w:t>
      </w:r>
    </w:p>
    <w:p w14:paraId="3E0BE3B7" w14:textId="38A2CF3A" w:rsidR="004201FD" w:rsidRDefault="004201FD" w:rsidP="004201FD">
      <w:pPr>
        <w:pStyle w:val="Ttulo7"/>
        <w:jc w:val="center"/>
      </w:pPr>
      <w:r w:rsidRPr="00A54CBB">
        <w:fldChar w:fldCharType="begin"/>
      </w:r>
      <w:r w:rsidRPr="00A54CBB">
        <w:instrText xml:space="preserve"> TC  "</w:instrText>
      </w:r>
      <w:bookmarkStart w:id="20" w:name="_Toc117015172"/>
      <w:r w:rsidRPr="00A54CBB">
        <w:instrText xml:space="preserve">Figura </w:instrText>
      </w:r>
      <w:r>
        <w:instrText>8</w:instrText>
      </w:r>
      <w:r w:rsidRPr="00A54CBB">
        <w:instrText xml:space="preserve">. </w:instrText>
      </w:r>
      <w:r>
        <w:instrText>Soporte bobina</w:instrText>
      </w:r>
      <w:bookmarkEnd w:id="20"/>
      <w:r w:rsidRPr="00A54CBB">
        <w:instrText xml:space="preserve">" \f i\l 1 </w:instrText>
      </w:r>
      <w:r w:rsidRPr="00A54CBB">
        <w:fldChar w:fldCharType="end"/>
      </w:r>
      <w:r w:rsidRPr="00AF73B7">
        <w:t xml:space="preserve"> </w:t>
      </w:r>
      <w:r w:rsidRPr="00A54CBB">
        <w:t xml:space="preserve">Figura </w:t>
      </w:r>
      <w:r>
        <w:t>8</w:t>
      </w:r>
      <w:r w:rsidRPr="00A54CBB">
        <w:t xml:space="preserve">. </w:t>
      </w:r>
      <w:r>
        <w:t>Soporte bobina</w:t>
      </w:r>
    </w:p>
    <w:p w14:paraId="30B53F96" w14:textId="77777777" w:rsidR="00C837A5" w:rsidRDefault="00C837A5" w:rsidP="00B739A7">
      <w:pPr>
        <w:ind w:firstLine="360"/>
      </w:pPr>
    </w:p>
    <w:p w14:paraId="3DC32ECA" w14:textId="03E6CF9B" w:rsidR="00C9150B" w:rsidRDefault="00E5189E">
      <w:r>
        <w:br w:type="page"/>
      </w:r>
    </w:p>
    <w:p w14:paraId="30415983" w14:textId="6CC0DBEF" w:rsidR="005F61B0" w:rsidRDefault="00F65AB8" w:rsidP="001B393B">
      <w:pPr>
        <w:pStyle w:val="Ttulo3"/>
        <w:numPr>
          <w:ilvl w:val="1"/>
          <w:numId w:val="9"/>
        </w:numPr>
      </w:pPr>
      <w:r>
        <w:lastRenderedPageBreak/>
        <w:t>Soluciones concluidas</w:t>
      </w:r>
      <w:r w:rsidR="00290C90">
        <w:fldChar w:fldCharType="begin"/>
      </w:r>
      <w:r w:rsidR="00290C90">
        <w:instrText xml:space="preserve"> TC  "</w:instrText>
      </w:r>
      <w:bookmarkStart w:id="21" w:name="_Toc117015196"/>
      <w:r w:rsidR="004905BE">
        <w:instrText>2</w:instrText>
      </w:r>
      <w:r w:rsidR="00290C90">
        <w:instrText>.2.</w:instrText>
      </w:r>
      <w:r w:rsidR="00290C90">
        <w:tab/>
      </w:r>
      <w:r>
        <w:instrText>Soluciones concluidas</w:instrText>
      </w:r>
      <w:bookmarkEnd w:id="21"/>
      <w:r>
        <w:instrText xml:space="preserve"> </w:instrText>
      </w:r>
      <w:r w:rsidR="00290C90">
        <w:instrText xml:space="preserve">" \f c \l </w:instrText>
      </w:r>
      <w:r w:rsidR="004905BE">
        <w:instrText>3</w:instrText>
      </w:r>
      <w:r w:rsidR="00290C90">
        <w:instrText xml:space="preserve"> </w:instrText>
      </w:r>
      <w:r w:rsidR="00290C90">
        <w:fldChar w:fldCharType="end"/>
      </w:r>
    </w:p>
    <w:p w14:paraId="0B76BF88" w14:textId="21ED5DCD" w:rsidR="005F61B0" w:rsidRDefault="00F65AB8" w:rsidP="006C6FAE">
      <w:pPr>
        <w:ind w:firstLine="360"/>
        <w:jc w:val="both"/>
      </w:pPr>
      <w:r>
        <w:t>En este subapartado se van a concluir las soluciones aportadas para cada parte. Listando las piezas y materiales necesarias.</w:t>
      </w:r>
    </w:p>
    <w:p w14:paraId="2A343E9E" w14:textId="5CB6E4CB" w:rsidR="00F65AB8" w:rsidRDefault="00F65AB8" w:rsidP="006C6FAE">
      <w:pPr>
        <w:ind w:firstLine="360"/>
        <w:jc w:val="both"/>
      </w:pPr>
      <w:r>
        <w:t xml:space="preserve">Las soluciones aportadas son aquellas que sean simples de controlar y no supongan un gran gasto. Ya que la idea de este movimiento es </w:t>
      </w:r>
      <w:r w:rsidR="00580331">
        <w:t>concienciar</w:t>
      </w:r>
      <w:r>
        <w:t xml:space="preserve"> a la gente de que hay que reciclar y darle una segunda vida a los materiales que </w:t>
      </w:r>
      <w:r w:rsidR="00580331">
        <w:t xml:space="preserve">se tienen por casa. </w:t>
      </w:r>
    </w:p>
    <w:p w14:paraId="784429C2" w14:textId="7FC7FCD5" w:rsidR="00580331" w:rsidRDefault="00580331" w:rsidP="006C6FAE">
      <w:pPr>
        <w:ind w:firstLine="360"/>
        <w:jc w:val="both"/>
      </w:pPr>
      <w:r>
        <w:t>Por tanto, para desarrollar la bobinadora se han usado diseños simples pero funcionales y se ha reciclado la mayor cantidad de piezas. Ya que la idea es el reciclado, la máquina también debía tener partes recicladas.</w:t>
      </w:r>
    </w:p>
    <w:p w14:paraId="23E943D1" w14:textId="7AAA6DBD" w:rsidR="00580331" w:rsidRDefault="00580331" w:rsidP="006C6FAE">
      <w:pPr>
        <w:ind w:firstLine="360"/>
        <w:jc w:val="both"/>
      </w:pPr>
      <w:r>
        <w:t xml:space="preserve">Como en el apartado 2.1, se realizará un análisis de las soluciones aportadas </w:t>
      </w:r>
      <w:r w:rsidR="00264D4E">
        <w:t>de cada</w:t>
      </w:r>
      <w:r>
        <w:t xml:space="preserve"> etapa</w:t>
      </w:r>
      <w:r w:rsidR="00264D4E">
        <w:t xml:space="preserve"> por</w:t>
      </w:r>
      <w:r>
        <w:t xml:space="preserve"> separad</w:t>
      </w:r>
      <w:r w:rsidR="00264D4E">
        <w:t>o</w:t>
      </w:r>
      <w:r w:rsidR="004218F1">
        <w:t>, d</w:t>
      </w:r>
      <w:r>
        <w:t xml:space="preserve">ando una explicación del motivo </w:t>
      </w:r>
      <w:r w:rsidR="00BC2C46">
        <w:t xml:space="preserve">de la selección escogida. </w:t>
      </w:r>
    </w:p>
    <w:p w14:paraId="6849AB58" w14:textId="0AC17237" w:rsidR="00580331" w:rsidRDefault="00580331" w:rsidP="006C6FAE">
      <w:pPr>
        <w:ind w:firstLine="360"/>
        <w:jc w:val="both"/>
      </w:pPr>
      <w:r>
        <w:t>También se realizará un listado de piezas que se han usado y se mostrará los diseños necesarios para las diferentes etapas.</w:t>
      </w:r>
    </w:p>
    <w:p w14:paraId="163CCA46" w14:textId="35288E56" w:rsidR="00757E24" w:rsidRDefault="00757E24" w:rsidP="00757E24"/>
    <w:p w14:paraId="6FE947D7" w14:textId="18FA8DE0" w:rsidR="00757E24" w:rsidRDefault="00121AFE" w:rsidP="001B393B">
      <w:pPr>
        <w:pStyle w:val="Ttulo4"/>
        <w:numPr>
          <w:ilvl w:val="2"/>
          <w:numId w:val="9"/>
        </w:numPr>
      </w:pPr>
      <w:r>
        <w:t>Solución primera etapa</w:t>
      </w:r>
      <w:r w:rsidR="00290C90">
        <w:fldChar w:fldCharType="begin"/>
      </w:r>
      <w:r w:rsidR="00290C90">
        <w:instrText xml:space="preserve"> TC  "</w:instrText>
      </w:r>
      <w:bookmarkStart w:id="22" w:name="_Toc117015197"/>
      <w:r w:rsidR="004905BE">
        <w:instrText>2</w:instrText>
      </w:r>
      <w:r w:rsidR="00290C90">
        <w:instrText>.2.1.</w:instrText>
      </w:r>
      <w:r w:rsidR="00290C90">
        <w:tab/>
      </w:r>
      <w:r>
        <w:instrText>Solución primera etapa</w:instrText>
      </w:r>
      <w:bookmarkEnd w:id="22"/>
      <w:r>
        <w:instrText xml:space="preserve"> </w:instrText>
      </w:r>
      <w:r w:rsidR="00290C90">
        <w:instrText xml:space="preserve">" \f </w:instrText>
      </w:r>
      <w:r w:rsidR="00554FC9">
        <w:instrText xml:space="preserve">c </w:instrText>
      </w:r>
      <w:r w:rsidR="00290C90">
        <w:instrText xml:space="preserve">\l </w:instrText>
      </w:r>
      <w:r w:rsidR="004905BE">
        <w:instrText>4</w:instrText>
      </w:r>
      <w:r w:rsidR="00290C90">
        <w:instrText xml:space="preserve"> </w:instrText>
      </w:r>
      <w:r w:rsidR="00290C90">
        <w:fldChar w:fldCharType="end"/>
      </w:r>
    </w:p>
    <w:p w14:paraId="65A02AEE" w14:textId="2589535E" w:rsidR="00757E24" w:rsidRDefault="00757E24" w:rsidP="006C6FAE">
      <w:pPr>
        <w:ind w:firstLine="360"/>
        <w:jc w:val="both"/>
      </w:pPr>
      <w:r>
        <w:t>E</w:t>
      </w:r>
      <w:r w:rsidR="004573FB">
        <w:t xml:space="preserve">n la primera etapa se ha decidido escoger la refrigeración por aire, ya que es más fácil de controlar y se de usar. Además de que los ventiladores se pueden reciclar con facilidad. </w:t>
      </w:r>
    </w:p>
    <w:p w14:paraId="205015F1" w14:textId="3EF66C5E" w:rsidR="004573FB" w:rsidRDefault="004573FB" w:rsidP="006C6FAE">
      <w:pPr>
        <w:ind w:firstLine="360"/>
        <w:jc w:val="both"/>
      </w:pPr>
      <w:r>
        <w:t xml:space="preserve">Se pueden usar ventiladores de alto flujo, turbinas o incluso ventiladores de ordenador pequeño. </w:t>
      </w:r>
    </w:p>
    <w:p w14:paraId="0EA82D7D" w14:textId="3CE3A436" w:rsidR="004573FB" w:rsidRDefault="004573FB" w:rsidP="006C6FAE">
      <w:pPr>
        <w:ind w:firstLine="360"/>
        <w:jc w:val="both"/>
      </w:pPr>
      <w:r>
        <w:t>Se ha sele</w:t>
      </w:r>
      <w:r w:rsidR="00710CD1">
        <w:t>ccionado la refrigeración por aire debido a su sencillez y a la facilidad de encontrar los materiales necesarios.</w:t>
      </w:r>
    </w:p>
    <w:p w14:paraId="5E2A07C3" w14:textId="6D379891" w:rsidR="00710CD1" w:rsidRDefault="00710CD1" w:rsidP="006C6FAE">
      <w:pPr>
        <w:ind w:firstLine="360"/>
        <w:jc w:val="both"/>
      </w:pPr>
      <w:r>
        <w:t xml:space="preserve">En este caso se ha usado 3 ventiladores de corriente continua de ordenador de 70mm. Estos ventiladores pertenecían a la refrigeración de </w:t>
      </w:r>
      <w:r w:rsidR="00E23FD0">
        <w:t xml:space="preserve">una CPU </w:t>
      </w:r>
      <w:r>
        <w:t>de un ordenador antiguo.</w:t>
      </w:r>
    </w:p>
    <w:p w14:paraId="4D209AE8" w14:textId="61D0DC25" w:rsidR="00710CD1" w:rsidRDefault="00710CD1" w:rsidP="006C6FAE">
      <w:pPr>
        <w:ind w:firstLine="360"/>
        <w:jc w:val="both"/>
      </w:pPr>
      <w:r>
        <w:t>Otro material necesario para esta etapa es el soporte del ventilador, este se ha diseñado e impreso en 3D. Aunque otra solución ser</w:t>
      </w:r>
      <w:r w:rsidR="009D0E69">
        <w:t>í</w:t>
      </w:r>
      <w:r>
        <w:t xml:space="preserve">a </w:t>
      </w:r>
      <w:r w:rsidR="009D0E69">
        <w:t>usar embudos u otro material para sujetar los ventiladores y enviar el flujo de aire hacia el filamento.</w:t>
      </w:r>
    </w:p>
    <w:p w14:paraId="249A6C55" w14:textId="43B76BAB" w:rsidR="009D0E69" w:rsidRDefault="009D0E69" w:rsidP="006C6FAE">
      <w:pPr>
        <w:ind w:firstLine="360"/>
        <w:jc w:val="both"/>
      </w:pPr>
      <w:r>
        <w:t>Por último, se necesita un soporte de la refrigeración, por el</w:t>
      </w:r>
      <w:r w:rsidR="004218F1">
        <w:t xml:space="preserve"> que</w:t>
      </w:r>
      <w:r>
        <w:t xml:space="preserve"> </w:t>
      </w:r>
      <w:r w:rsidR="004218F1">
        <w:t xml:space="preserve">el </w:t>
      </w:r>
      <w:r>
        <w:t>filamento pueda circular libremente. Este puede ser un perfil metálico o de otro material. En este caso se ha seleccionado un perfil cuadrado</w:t>
      </w:r>
      <w:r w:rsidR="00BC2C46">
        <w:t>. Este perfil ha sido facilitado por</w:t>
      </w:r>
      <w:r>
        <w:t xml:space="preserve"> la universidad</w:t>
      </w:r>
      <w:r w:rsidR="00BC2C46">
        <w:t>, debido a que no se iba a usar</w:t>
      </w:r>
      <w:r>
        <w:t>. Se le han realizado tres agujeros donde se colocarán los embudos con el ventilador. Véase el esquema en la figura 9.</w:t>
      </w:r>
    </w:p>
    <w:p w14:paraId="4F2CBC0F" w14:textId="29A5B6CE" w:rsidR="00824618" w:rsidRDefault="00775E72" w:rsidP="00824618">
      <w:pPr>
        <w:ind w:firstLine="360"/>
        <w:jc w:val="center"/>
      </w:pPr>
      <w:r>
        <w:rPr>
          <w:noProof/>
        </w:rPr>
        <w:lastRenderedPageBreak/>
        <w:drawing>
          <wp:inline distT="0" distB="0" distL="0" distR="0" wp14:anchorId="7B356B91" wp14:editId="3EA0D681">
            <wp:extent cx="1435252" cy="2133306"/>
            <wp:effectExtent l="0" t="0" r="0" b="63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11295" r="12513" b="29127"/>
                    <a:stretch/>
                  </pic:blipFill>
                  <pic:spPr bwMode="auto">
                    <a:xfrm>
                      <a:off x="0" y="0"/>
                      <a:ext cx="1448497" cy="215299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6567ABD" wp14:editId="1A747FD3">
            <wp:extent cx="3175852" cy="1714500"/>
            <wp:effectExtent l="0" t="0" r="5715"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1168" t="3573" r="13626" b="7701"/>
                    <a:stretch/>
                  </pic:blipFill>
                  <pic:spPr bwMode="auto">
                    <a:xfrm>
                      <a:off x="0" y="0"/>
                      <a:ext cx="3198247" cy="1726590"/>
                    </a:xfrm>
                    <a:prstGeom prst="rect">
                      <a:avLst/>
                    </a:prstGeom>
                    <a:noFill/>
                    <a:ln>
                      <a:noFill/>
                    </a:ln>
                    <a:extLst>
                      <a:ext uri="{53640926-AAD7-44D8-BBD7-CCE9431645EC}">
                        <a14:shadowObscured xmlns:a14="http://schemas.microsoft.com/office/drawing/2010/main"/>
                      </a:ext>
                    </a:extLst>
                  </pic:spPr>
                </pic:pic>
              </a:graphicData>
            </a:graphic>
          </wp:inline>
        </w:drawing>
      </w:r>
    </w:p>
    <w:p w14:paraId="1176F26B" w14:textId="17589BBD" w:rsidR="00824618" w:rsidRDefault="00554FC9" w:rsidP="00BA582A">
      <w:pPr>
        <w:pStyle w:val="Ttulo7"/>
        <w:jc w:val="center"/>
      </w:pPr>
      <w:r>
        <w:fldChar w:fldCharType="begin"/>
      </w:r>
      <w:r>
        <w:instrText xml:space="preserve"> TC  "</w:instrText>
      </w:r>
      <w:bookmarkStart w:id="23" w:name="_Toc117015173"/>
      <w:r>
        <w:instrText xml:space="preserve">Figura </w:instrText>
      </w:r>
      <w:r w:rsidR="00121AFE">
        <w:instrText>9</w:instrText>
      </w:r>
      <w:r>
        <w:instrText xml:space="preserve">. </w:instrText>
      </w:r>
      <w:r w:rsidR="009D0E69">
        <w:instrText>Sistema de refrigeración</w:instrText>
      </w:r>
      <w:bookmarkEnd w:id="23"/>
      <w:r w:rsidR="009D0E69">
        <w:instrText xml:space="preserve"> </w:instrText>
      </w:r>
      <w:r>
        <w:instrText xml:space="preserve">" \f i \l 1 </w:instrText>
      </w:r>
      <w:r>
        <w:fldChar w:fldCharType="end"/>
      </w:r>
      <w:r w:rsidR="00824618">
        <w:t xml:space="preserve">Figura </w:t>
      </w:r>
      <w:r w:rsidR="00775E72">
        <w:t>9</w:t>
      </w:r>
      <w:r w:rsidR="00824618">
        <w:t xml:space="preserve">. </w:t>
      </w:r>
      <w:r w:rsidR="009D0E69">
        <w:t>Sistema refrigeración</w:t>
      </w:r>
    </w:p>
    <w:p w14:paraId="7A88A040" w14:textId="57FDF04B" w:rsidR="00824618" w:rsidRDefault="00824618" w:rsidP="00470CAE"/>
    <w:p w14:paraId="23C72E96" w14:textId="42136741" w:rsidR="00775E72" w:rsidRDefault="00775E72" w:rsidP="006C6FAE">
      <w:pPr>
        <w:ind w:firstLine="360"/>
        <w:jc w:val="both"/>
      </w:pPr>
      <w:r>
        <w:t>Para finalizar se ha diseñado un pequeño pie para apoyar el perfil metálico y poder atornillarlo a una mesa donde se está construyendo la máquina.</w:t>
      </w:r>
    </w:p>
    <w:p w14:paraId="00CABB43" w14:textId="46C6F916" w:rsidR="00470CAE" w:rsidRDefault="00470CAE" w:rsidP="006C6FAE">
      <w:pPr>
        <w:ind w:firstLine="360"/>
        <w:jc w:val="both"/>
      </w:pPr>
      <w:r>
        <w:t>Véase una lista de los materiales necesarios en el apartado 2.3.</w:t>
      </w:r>
    </w:p>
    <w:p w14:paraId="1032872C" w14:textId="7D785243" w:rsidR="00824618" w:rsidRDefault="00824618" w:rsidP="00824618">
      <w:pPr>
        <w:ind w:firstLine="360"/>
      </w:pPr>
    </w:p>
    <w:p w14:paraId="24A660DE" w14:textId="468E5B3A" w:rsidR="00824618" w:rsidRDefault="00121AFE" w:rsidP="001B393B">
      <w:pPr>
        <w:pStyle w:val="Ttulo4"/>
        <w:numPr>
          <w:ilvl w:val="2"/>
          <w:numId w:val="9"/>
        </w:numPr>
      </w:pPr>
      <w:r>
        <w:t>Solución segunda etapa</w:t>
      </w:r>
      <w:r w:rsidR="00554FC9">
        <w:fldChar w:fldCharType="begin"/>
      </w:r>
      <w:r w:rsidR="00554FC9">
        <w:instrText xml:space="preserve"> TC  "</w:instrText>
      </w:r>
      <w:bookmarkStart w:id="24" w:name="_Toc117015198"/>
      <w:r w:rsidR="004905BE">
        <w:instrText>2</w:instrText>
      </w:r>
      <w:r w:rsidR="00554FC9">
        <w:instrText>.2.2.</w:instrText>
      </w:r>
      <w:r w:rsidR="00554FC9">
        <w:tab/>
      </w:r>
      <w:r>
        <w:instrText>Solución segunda etapa</w:instrText>
      </w:r>
      <w:bookmarkEnd w:id="24"/>
      <w:r>
        <w:instrText xml:space="preserve"> </w:instrText>
      </w:r>
      <w:r w:rsidR="00554FC9">
        <w:instrText xml:space="preserve">" \f c \l </w:instrText>
      </w:r>
      <w:r w:rsidR="004905BE">
        <w:instrText>4</w:instrText>
      </w:r>
      <w:r w:rsidR="00554FC9">
        <w:instrText xml:space="preserve"> </w:instrText>
      </w:r>
      <w:r w:rsidR="00554FC9">
        <w:fldChar w:fldCharType="end"/>
      </w:r>
    </w:p>
    <w:p w14:paraId="69A2FE07" w14:textId="573B0DE2" w:rsidR="00824618" w:rsidRDefault="00824618" w:rsidP="006C6FAE">
      <w:pPr>
        <w:ind w:firstLine="360"/>
        <w:jc w:val="both"/>
      </w:pPr>
      <w:r>
        <w:t>E</w:t>
      </w:r>
      <w:r w:rsidR="005E007F">
        <w:t xml:space="preserve">n esta etapa se ha escogido la solución del control no lineal de espesor que se usa para controlar el espesor de las láminas de acero. Debido a que es un modelo que se puede encontrar bien detallado y no es complicado de implementar </w:t>
      </w:r>
      <w:r w:rsidR="00E23FD0">
        <w:t>aparte</w:t>
      </w:r>
      <w:r w:rsidR="005E007F">
        <w:t xml:space="preserve"> de que los materiales necesarios no son muy costosos.</w:t>
      </w:r>
    </w:p>
    <w:p w14:paraId="0E0436D6" w14:textId="4692BBA1" w:rsidR="00721DAD" w:rsidRDefault="00721DAD" w:rsidP="00721DAD">
      <w:pPr>
        <w:jc w:val="center"/>
      </w:pPr>
      <w:r>
        <w:rPr>
          <w:noProof/>
        </w:rPr>
        <w:drawing>
          <wp:inline distT="0" distB="0" distL="0" distR="0" wp14:anchorId="2264E6DE" wp14:editId="475F3EA2">
            <wp:extent cx="4516724" cy="2238375"/>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27830" b="6132"/>
                    <a:stretch/>
                  </pic:blipFill>
                  <pic:spPr bwMode="auto">
                    <a:xfrm flipH="1" flipV="1">
                      <a:off x="0" y="0"/>
                      <a:ext cx="4651331" cy="2305083"/>
                    </a:xfrm>
                    <a:prstGeom prst="rect">
                      <a:avLst/>
                    </a:prstGeom>
                    <a:noFill/>
                    <a:ln>
                      <a:noFill/>
                    </a:ln>
                    <a:extLst>
                      <a:ext uri="{53640926-AAD7-44D8-BBD7-CCE9431645EC}">
                        <a14:shadowObscured xmlns:a14="http://schemas.microsoft.com/office/drawing/2010/main"/>
                      </a:ext>
                    </a:extLst>
                  </pic:spPr>
                </pic:pic>
              </a:graphicData>
            </a:graphic>
          </wp:inline>
        </w:drawing>
      </w:r>
    </w:p>
    <w:p w14:paraId="2E4419FA" w14:textId="51490481" w:rsidR="003E0443" w:rsidRDefault="003E0443" w:rsidP="003E0443">
      <w:pPr>
        <w:pStyle w:val="Ttulo7"/>
        <w:jc w:val="center"/>
      </w:pPr>
      <w:r>
        <w:fldChar w:fldCharType="begin"/>
      </w:r>
      <w:r>
        <w:instrText xml:space="preserve"> TC  "</w:instrText>
      </w:r>
      <w:bookmarkStart w:id="25" w:name="_Toc117015174"/>
      <w:r>
        <w:instrText>Figura 10. Segunda etapa</w:instrText>
      </w:r>
      <w:bookmarkEnd w:id="25"/>
      <w:r>
        <w:instrText xml:space="preserve">" \f i \l 1 </w:instrText>
      </w:r>
      <w:r>
        <w:fldChar w:fldCharType="end"/>
      </w:r>
      <w:r>
        <w:t>Figura 10. Segunda etapa</w:t>
      </w:r>
    </w:p>
    <w:p w14:paraId="0C337CB6" w14:textId="77777777" w:rsidR="003E0443" w:rsidRDefault="003E0443" w:rsidP="003E0443"/>
    <w:p w14:paraId="0E6D3FAF" w14:textId="1D8A7AE3" w:rsidR="005E007F" w:rsidRDefault="005E007F" w:rsidP="006C6FAE">
      <w:pPr>
        <w:ind w:firstLine="360"/>
        <w:jc w:val="both"/>
      </w:pPr>
      <w:r>
        <w:t>El principal material necesario es un motor paso a paso, este realizará el control del ángulo, modificando así el espesor del filamento</w:t>
      </w:r>
      <w:r w:rsidR="00AA2EA5">
        <w:t>.</w:t>
      </w:r>
    </w:p>
    <w:p w14:paraId="6FB89833" w14:textId="6C82AC71" w:rsidR="003E0443" w:rsidRDefault="00AA2EA5" w:rsidP="006C6FAE">
      <w:pPr>
        <w:ind w:firstLine="360"/>
        <w:jc w:val="both"/>
      </w:pPr>
      <w:r>
        <w:t>El motor paso a paso controla el ángulo de un pivote de rotación. Para realizar la función de pivote se ha usado una varilla roscada, para que sea luego más fácil de insertar un rodamiento en la punta.</w:t>
      </w:r>
    </w:p>
    <w:p w14:paraId="1DB12501" w14:textId="7FF3E382" w:rsidR="00EA1C31" w:rsidRDefault="00EA1C31" w:rsidP="006C6FAE">
      <w:pPr>
        <w:ind w:firstLine="360"/>
        <w:jc w:val="both"/>
      </w:pPr>
      <w:r>
        <w:lastRenderedPageBreak/>
        <w:t>Para colocar un rodamiento en la varilla se ha realizado un diseño e impreso en 3D de un soporte con un hueco hexagonal para introducir a presión una tuerca. Con esta tuerca se facilita el roscado a la varilla roscada. Se puede ver la pieza en la figura 11.</w:t>
      </w:r>
    </w:p>
    <w:p w14:paraId="4A6BE5EA" w14:textId="599D3C09" w:rsidR="003904EA" w:rsidRDefault="00D23EF1" w:rsidP="00D23EF1">
      <w:pPr>
        <w:ind w:firstLine="360"/>
        <w:jc w:val="center"/>
      </w:pPr>
      <w:r>
        <w:rPr>
          <w:noProof/>
        </w:rPr>
        <w:drawing>
          <wp:inline distT="0" distB="0" distL="0" distR="0" wp14:anchorId="68B3DA54" wp14:editId="16ADBE2E">
            <wp:extent cx="2686050" cy="2184562"/>
            <wp:effectExtent l="0" t="0" r="0" b="635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5521" t="25397" r="15521" b="32540"/>
                    <a:stretch/>
                  </pic:blipFill>
                  <pic:spPr bwMode="auto">
                    <a:xfrm>
                      <a:off x="0" y="0"/>
                      <a:ext cx="2692047" cy="2189439"/>
                    </a:xfrm>
                    <a:prstGeom prst="rect">
                      <a:avLst/>
                    </a:prstGeom>
                    <a:noFill/>
                    <a:ln>
                      <a:noFill/>
                    </a:ln>
                    <a:extLst>
                      <a:ext uri="{53640926-AAD7-44D8-BBD7-CCE9431645EC}">
                        <a14:shadowObscured xmlns:a14="http://schemas.microsoft.com/office/drawing/2010/main"/>
                      </a:ext>
                    </a:extLst>
                  </pic:spPr>
                </pic:pic>
              </a:graphicData>
            </a:graphic>
          </wp:inline>
        </w:drawing>
      </w:r>
    </w:p>
    <w:p w14:paraId="6C1E5A02" w14:textId="39297EC2" w:rsidR="00EA1C31" w:rsidRDefault="00EA1C31" w:rsidP="003904EA">
      <w:pPr>
        <w:pStyle w:val="Ttulo7"/>
        <w:jc w:val="center"/>
      </w:pPr>
      <w:r>
        <w:t xml:space="preserve"> </w:t>
      </w:r>
      <w:r w:rsidR="003904EA">
        <w:fldChar w:fldCharType="begin"/>
      </w:r>
      <w:r w:rsidR="003904EA">
        <w:instrText xml:space="preserve"> TC  "</w:instrText>
      </w:r>
      <w:bookmarkStart w:id="26" w:name="_Toc117015175"/>
      <w:r w:rsidR="003904EA">
        <w:instrText>Figura 11. Soporte de rodamiento en el pivote de rotación</w:instrText>
      </w:r>
      <w:bookmarkEnd w:id="26"/>
      <w:r w:rsidR="003904EA">
        <w:instrText xml:space="preserve">" \f i \l 1 </w:instrText>
      </w:r>
      <w:r w:rsidR="003904EA">
        <w:fldChar w:fldCharType="end"/>
      </w:r>
      <w:r w:rsidR="003904EA">
        <w:t>Figura 11. Soporte de rodamiento en el pivote de rotación.</w:t>
      </w:r>
    </w:p>
    <w:p w14:paraId="2DADDC92" w14:textId="77777777" w:rsidR="006275F2" w:rsidRPr="006275F2" w:rsidRDefault="006275F2" w:rsidP="006275F2"/>
    <w:p w14:paraId="739F80DC" w14:textId="0C2A11D4" w:rsidR="006275F2" w:rsidRDefault="006275F2" w:rsidP="006C6FAE">
      <w:pPr>
        <w:ind w:firstLine="360"/>
        <w:jc w:val="both"/>
      </w:pPr>
      <w:r>
        <w:t>El rodamiento consta de un soporte con una entrada hexagonal para una tuerca y además de un hueco para introducir un rodamiento, que tenía por casa de unos patines, que es un modelo estándar. Se ha diseñado una guía que encaja con el rodamiento y así mejora la sujeción del filamento a la hora de ejercer la fuerza. Todo esto se sujeta al soporte con un pasante que se ha diseñado e impreso en 3D.</w:t>
      </w:r>
    </w:p>
    <w:p w14:paraId="51212777" w14:textId="77777777" w:rsidR="003904EA" w:rsidRPr="003904EA" w:rsidRDefault="003904EA" w:rsidP="003904EA"/>
    <w:p w14:paraId="63CAC969" w14:textId="16BDE7ED" w:rsidR="00AA2EA5" w:rsidRDefault="00AA2EA5" w:rsidP="006C6FAE">
      <w:pPr>
        <w:ind w:firstLine="360"/>
        <w:jc w:val="both"/>
      </w:pPr>
      <w:r>
        <w:t>Otro material necesario son los puntos de guía, es decir, puntos por donde pasa el filamento y esta ajustado y controlado. Restringiendo la libertad de movimiento del filamento. Solo tiene libertad de avanzar de forma horizontal.</w:t>
      </w:r>
    </w:p>
    <w:p w14:paraId="44A41E63" w14:textId="3A02DAE6" w:rsidR="00911060" w:rsidRDefault="00AA2EA5" w:rsidP="006C6FAE">
      <w:pPr>
        <w:ind w:firstLine="360"/>
        <w:jc w:val="both"/>
      </w:pPr>
      <w:r>
        <w:t>Los puntos de guía constan de unos rodamientos reutilizados de una impresora</w:t>
      </w:r>
      <w:r w:rsidR="003E0443">
        <w:t xml:space="preserve"> de papel. Se han diseñado unos soportes para estos puntos guía. El primer punto se encuentra justo a la salida de la refrigeración de aire y el segundo se encuentra al final de la etapa. Siendo el motor la parte que se encuentra en el medio. Véase los dos soportes con los rodamientos en la</w:t>
      </w:r>
      <w:r w:rsidR="006275F2">
        <w:t>s</w:t>
      </w:r>
      <w:r w:rsidR="003E0443">
        <w:t xml:space="preserve"> figura</w:t>
      </w:r>
      <w:r w:rsidR="006275F2">
        <w:t>s</w:t>
      </w:r>
      <w:r w:rsidR="003E0443">
        <w:t xml:space="preserve"> 1</w:t>
      </w:r>
      <w:r w:rsidR="00EA1C31">
        <w:t>2</w:t>
      </w:r>
      <w:r w:rsidR="003E0443">
        <w:t>.</w:t>
      </w:r>
    </w:p>
    <w:p w14:paraId="03D0B382" w14:textId="0985C928" w:rsidR="00911060" w:rsidRDefault="00EA1C31" w:rsidP="003E0443">
      <w:pPr>
        <w:pStyle w:val="Ttulo7"/>
        <w:jc w:val="center"/>
      </w:pPr>
      <w:r>
        <w:rPr>
          <w:noProof/>
        </w:rPr>
        <w:lastRenderedPageBreak/>
        <w:drawing>
          <wp:inline distT="0" distB="0" distL="0" distR="0" wp14:anchorId="5AFF95BB" wp14:editId="28AC001C">
            <wp:extent cx="2023745" cy="1600200"/>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2010" t="14909" b="32910"/>
                    <a:stretch/>
                  </pic:blipFill>
                  <pic:spPr bwMode="auto">
                    <a:xfrm>
                      <a:off x="0" y="0"/>
                      <a:ext cx="2028096" cy="160364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609EFC2C" wp14:editId="1E904DF5">
            <wp:extent cx="1362075" cy="1776618"/>
            <wp:effectExtent l="0" t="0" r="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3689" r="14749" b="29994"/>
                    <a:stretch/>
                  </pic:blipFill>
                  <pic:spPr bwMode="auto">
                    <a:xfrm>
                      <a:off x="0" y="0"/>
                      <a:ext cx="1380827" cy="1801077"/>
                    </a:xfrm>
                    <a:prstGeom prst="rect">
                      <a:avLst/>
                    </a:prstGeom>
                    <a:noFill/>
                    <a:ln>
                      <a:noFill/>
                    </a:ln>
                    <a:extLst>
                      <a:ext uri="{53640926-AAD7-44D8-BBD7-CCE9431645EC}">
                        <a14:shadowObscured xmlns:a14="http://schemas.microsoft.com/office/drawing/2010/main"/>
                      </a:ext>
                    </a:extLst>
                  </pic:spPr>
                </pic:pic>
              </a:graphicData>
            </a:graphic>
          </wp:inline>
        </w:drawing>
      </w:r>
    </w:p>
    <w:p w14:paraId="73F4B006" w14:textId="295B477B" w:rsidR="003E0443" w:rsidRDefault="003E0443" w:rsidP="003E0443">
      <w:pPr>
        <w:pStyle w:val="Ttulo7"/>
        <w:jc w:val="center"/>
      </w:pPr>
      <w:r>
        <w:fldChar w:fldCharType="begin"/>
      </w:r>
      <w:r>
        <w:instrText xml:space="preserve"> TC  "</w:instrText>
      </w:r>
      <w:bookmarkStart w:id="27" w:name="_Toc117015176"/>
      <w:r>
        <w:instrText>Figura 1</w:instrText>
      </w:r>
      <w:r w:rsidR="00EA1C31">
        <w:instrText>2</w:instrText>
      </w:r>
      <w:r>
        <w:instrText>A. Soporte guía principio</w:instrText>
      </w:r>
      <w:bookmarkEnd w:id="27"/>
      <w:r>
        <w:instrText xml:space="preserve">" \f i \l 1 </w:instrText>
      </w:r>
      <w:r>
        <w:fldChar w:fldCharType="end"/>
      </w:r>
      <w:r>
        <w:t>Figura 1</w:t>
      </w:r>
      <w:r w:rsidR="00EA1C31">
        <w:t>2</w:t>
      </w:r>
      <w:r>
        <w:t xml:space="preserve">A. Soporte guía principio </w:t>
      </w:r>
      <w:r w:rsidR="00911060">
        <w:tab/>
      </w:r>
      <w:r w:rsidR="00911060">
        <w:tab/>
      </w:r>
      <w:r>
        <w:fldChar w:fldCharType="begin"/>
      </w:r>
      <w:r>
        <w:instrText xml:space="preserve"> TC  "</w:instrText>
      </w:r>
      <w:bookmarkStart w:id="28" w:name="_Toc117015177"/>
      <w:r>
        <w:instrText>Figura 1</w:instrText>
      </w:r>
      <w:r w:rsidR="00EA1C31">
        <w:instrText>2</w:instrText>
      </w:r>
      <w:r>
        <w:instrText>B. Soporte guía final</w:instrText>
      </w:r>
      <w:bookmarkEnd w:id="28"/>
      <w:r>
        <w:instrText xml:space="preserve">" \f i \l 1 </w:instrText>
      </w:r>
      <w:r>
        <w:fldChar w:fldCharType="end"/>
      </w:r>
      <w:r>
        <w:t>Figura 1</w:t>
      </w:r>
      <w:r w:rsidR="00EA1C31">
        <w:t>2</w:t>
      </w:r>
      <w:r>
        <w:t>B. Soporte guía final</w:t>
      </w:r>
    </w:p>
    <w:p w14:paraId="7200500D" w14:textId="0D11CA19" w:rsidR="003E0443" w:rsidRDefault="003E0443" w:rsidP="003E0443">
      <w:pPr>
        <w:pStyle w:val="Ttulo7"/>
        <w:jc w:val="center"/>
      </w:pPr>
    </w:p>
    <w:p w14:paraId="78976625" w14:textId="12CABFFE" w:rsidR="006275F2" w:rsidRDefault="006275F2" w:rsidP="006C6FAE">
      <w:pPr>
        <w:ind w:firstLine="360"/>
        <w:jc w:val="both"/>
      </w:pPr>
      <w:r>
        <w:t>Como se puede apreciar en la figura 12</w:t>
      </w:r>
      <w:r w:rsidR="00AB1D27">
        <w:t>A</w:t>
      </w:r>
      <w:r>
        <w:t xml:space="preserve">, el soporte es fijo, consta de dos rodamientos uno encima del otro que restringe el movimiento del filamento en </w:t>
      </w:r>
      <w:r w:rsidR="004A0CB2">
        <w:t>todas las direcciones</w:t>
      </w:r>
      <w:r>
        <w:t xml:space="preserve"> menos en la que interesa.</w:t>
      </w:r>
      <w:r w:rsidR="004A0CB2">
        <w:t xml:space="preserve"> El soporte es fijo ya que la altura de la salida de la primera etapa es fija y no hace falta ajustarla.</w:t>
      </w:r>
      <w:r>
        <w:t xml:space="preserve"> En </w:t>
      </w:r>
      <w:r w:rsidR="004A0CB2">
        <w:t>cambio, el soporte final</w:t>
      </w:r>
      <w:r>
        <w:t xml:space="preserve"> e</w:t>
      </w:r>
      <w:r w:rsidR="004A0CB2">
        <w:t>s de altura variable, esto se debe a un mejor ajuste y así poder ajustar mejor las tensiones que se van a ejercer</w:t>
      </w:r>
      <w:r w:rsidR="004218F1">
        <w:t>. C</w:t>
      </w:r>
      <w:r w:rsidR="004A0CB2">
        <w:t>uanto más arriba esté menos tensión ejercerá el motor</w:t>
      </w:r>
      <w:r w:rsidR="004218F1">
        <w:t>,</w:t>
      </w:r>
      <w:r w:rsidR="004A0CB2">
        <w:t xml:space="preserve"> </w:t>
      </w:r>
      <w:r w:rsidR="004218F1">
        <w:t>d</w:t>
      </w:r>
      <w:r w:rsidR="004A0CB2">
        <w:t xml:space="preserve">ebido a que el ángulo que se genera es menor. Véase este ángulo (el ángulo del que se genera con el soporte final es el ángulo </w:t>
      </w:r>
      <w:r w:rsidR="004A0CB2">
        <w:rPr>
          <w:rFonts w:cstheme="minorHAnsi"/>
        </w:rPr>
        <w:t>β</w:t>
      </w:r>
      <w:r w:rsidR="004A0CB2">
        <w:t>) en la figura</w:t>
      </w:r>
      <w:r>
        <w:t xml:space="preserve"> </w:t>
      </w:r>
      <w:r w:rsidR="004A0CB2">
        <w:t>5.</w:t>
      </w:r>
    </w:p>
    <w:p w14:paraId="2E6D9CCB" w14:textId="0734246E" w:rsidR="004E0195" w:rsidRDefault="004E0195"/>
    <w:p w14:paraId="03D14585" w14:textId="7CF07601" w:rsidR="00B6411D" w:rsidRDefault="00A70EC8" w:rsidP="001B393B">
      <w:pPr>
        <w:pStyle w:val="Ttulo4"/>
        <w:numPr>
          <w:ilvl w:val="2"/>
          <w:numId w:val="9"/>
        </w:numPr>
      </w:pPr>
      <w:bookmarkStart w:id="29" w:name="_Toc72861184"/>
      <w:r>
        <w:t>Solución tercera etapa</w:t>
      </w:r>
      <w:r w:rsidR="004E0195">
        <w:t xml:space="preserve"> </w:t>
      </w:r>
      <w:bookmarkEnd w:id="29"/>
      <w:r w:rsidR="00554FC9">
        <w:fldChar w:fldCharType="begin"/>
      </w:r>
      <w:r w:rsidR="00554FC9">
        <w:instrText xml:space="preserve"> TC  "</w:instrText>
      </w:r>
      <w:bookmarkStart w:id="30" w:name="_Toc117015199"/>
      <w:r w:rsidR="004905BE">
        <w:instrText>2</w:instrText>
      </w:r>
      <w:r w:rsidR="00554FC9">
        <w:instrText>.2.3.</w:instrText>
      </w:r>
      <w:r w:rsidR="00554FC9">
        <w:tab/>
      </w:r>
      <w:r>
        <w:instrText>Solución tercera etapa</w:instrText>
      </w:r>
      <w:bookmarkEnd w:id="30"/>
      <w:r>
        <w:instrText xml:space="preserve"> </w:instrText>
      </w:r>
      <w:r w:rsidR="00554FC9">
        <w:instrText xml:space="preserve">" \f c \l </w:instrText>
      </w:r>
      <w:r w:rsidR="004905BE">
        <w:instrText>4</w:instrText>
      </w:r>
      <w:r w:rsidR="00554FC9">
        <w:instrText xml:space="preserve"> </w:instrText>
      </w:r>
      <w:r w:rsidR="00554FC9">
        <w:fldChar w:fldCharType="end"/>
      </w:r>
    </w:p>
    <w:p w14:paraId="3F0699FF" w14:textId="1AC927C6" w:rsidR="00AB1D27" w:rsidRDefault="00AB1D27" w:rsidP="006C6FAE">
      <w:pPr>
        <w:ind w:firstLine="360"/>
        <w:jc w:val="both"/>
      </w:pPr>
      <w:r>
        <w:t>La solución para esta etapa es simple. Se han comparado varios modelos por internet, pero ninguno era estándar y daría un buen resultado. Ya que la mayoría de los soportes de bobinas que existen en internet es para desbobinar el filamento y colocarlas en una impresora 3D. Esto es incompatible con la solución que se está buscando.</w:t>
      </w:r>
    </w:p>
    <w:p w14:paraId="320793FF" w14:textId="4C80E1F6" w:rsidR="00AB1D27" w:rsidRDefault="00AB1D27" w:rsidP="006C6FAE">
      <w:pPr>
        <w:ind w:firstLine="360"/>
        <w:jc w:val="both"/>
      </w:pPr>
      <w:r>
        <w:t>Se busca un soporte que sea capaz de girar la bobina con la finalidad de bobinar de forma ordenada el filamento. Por tanto, se ha diseñado un soporte desde cero.</w:t>
      </w:r>
    </w:p>
    <w:p w14:paraId="07697290" w14:textId="71E1845C" w:rsidR="00AB1D27" w:rsidRDefault="00AB1D27" w:rsidP="006C6FAE">
      <w:pPr>
        <w:ind w:firstLine="360"/>
        <w:jc w:val="both"/>
      </w:pPr>
      <w:r>
        <w:t xml:space="preserve">Como la velocidad tiene que ser controlable hace falta un motor paso a paso. </w:t>
      </w:r>
      <w:r w:rsidR="00BC6880">
        <w:t xml:space="preserve">El motor paso a paso se puede situar en la parte superior del soporte, ejerciendo la fuerza de rotación directamente en la bobina o situado en la mesa. Se ha </w:t>
      </w:r>
      <w:r w:rsidR="004218F1">
        <w:t xml:space="preserve">optado por </w:t>
      </w:r>
      <w:r w:rsidR="00BC6880">
        <w:t>colocarlo en la mesa atornillado</w:t>
      </w:r>
      <w:r w:rsidR="004218F1">
        <w:t>, para simplificar el modelo del soporte.</w:t>
      </w:r>
    </w:p>
    <w:p w14:paraId="15CD929F" w14:textId="76AD55DC" w:rsidR="00BC6880" w:rsidRDefault="00BC6880" w:rsidP="006C6FAE">
      <w:pPr>
        <w:ind w:firstLine="360"/>
        <w:jc w:val="both"/>
      </w:pPr>
      <w:r>
        <w:t>Para transmitir el movimiento de rotación existen varias opciones, una sería usar una cadena con dos engranajes o correa. Y la otra solución sería usar engranajes directamente. Se ha optado por la solución de los engranajes porque es más simple de implementar y así también se ahorra tiempo en buscar una correa adecuada.</w:t>
      </w:r>
    </w:p>
    <w:p w14:paraId="72C3CF9B" w14:textId="265CF688" w:rsidR="002A35FA" w:rsidRDefault="002A35FA" w:rsidP="002A35FA">
      <w:pPr>
        <w:jc w:val="center"/>
      </w:pPr>
      <w:r>
        <w:rPr>
          <w:noProof/>
        </w:rPr>
        <w:lastRenderedPageBreak/>
        <w:drawing>
          <wp:inline distT="0" distB="0" distL="0" distR="0" wp14:anchorId="1B8A2D92" wp14:editId="61D64852">
            <wp:extent cx="2253179" cy="3006536"/>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260270" cy="3015997"/>
                    </a:xfrm>
                    <a:prstGeom prst="rect">
                      <a:avLst/>
                    </a:prstGeom>
                    <a:noFill/>
                    <a:ln>
                      <a:noFill/>
                    </a:ln>
                  </pic:spPr>
                </pic:pic>
              </a:graphicData>
            </a:graphic>
          </wp:inline>
        </w:drawing>
      </w:r>
    </w:p>
    <w:p w14:paraId="7C0FD9BC" w14:textId="1677ED9E" w:rsidR="00925C25" w:rsidRDefault="00925C25" w:rsidP="006644BD">
      <w:pPr>
        <w:pStyle w:val="Ttulo7"/>
        <w:jc w:val="center"/>
      </w:pPr>
      <w:r>
        <w:fldChar w:fldCharType="begin"/>
      </w:r>
      <w:r>
        <w:instrText xml:space="preserve"> TC  "</w:instrText>
      </w:r>
      <w:r w:rsidR="006644BD" w:rsidRPr="006644BD">
        <w:instrText xml:space="preserve"> </w:instrText>
      </w:r>
      <w:bookmarkStart w:id="31" w:name="_Toc117015178"/>
      <w:r w:rsidR="006644BD">
        <w:instrText>Figura 13. Engranajes.</w:instrText>
      </w:r>
      <w:bookmarkEnd w:id="31"/>
      <w:r>
        <w:instrText xml:space="preserve">" \f i \l 1 </w:instrText>
      </w:r>
      <w:r>
        <w:fldChar w:fldCharType="end"/>
      </w:r>
      <w:r w:rsidRPr="003904EA">
        <w:t xml:space="preserve"> </w:t>
      </w:r>
      <w:r>
        <w:t xml:space="preserve">Figura 13. </w:t>
      </w:r>
      <w:r w:rsidR="000F5150">
        <w:t>Engranajes</w:t>
      </w:r>
      <w:r>
        <w:t>.</w:t>
      </w:r>
    </w:p>
    <w:p w14:paraId="38F7D4FD" w14:textId="77777777" w:rsidR="00925C25" w:rsidRDefault="00925C25" w:rsidP="006E79E7">
      <w:pPr>
        <w:ind w:firstLine="360"/>
      </w:pPr>
    </w:p>
    <w:p w14:paraId="4E66A83E" w14:textId="29076822" w:rsidR="00386029" w:rsidRDefault="00BC6880" w:rsidP="006C6FAE">
      <w:pPr>
        <w:ind w:firstLine="360"/>
        <w:jc w:val="both"/>
      </w:pPr>
      <w:r>
        <w:t xml:space="preserve">Los engranajes están diseñados para transmitir el mismo par y velocidad que transmite el motor. </w:t>
      </w:r>
      <w:r w:rsidR="00FE75F6">
        <w:t xml:space="preserve">La relación de transmisión es 1:1. Existen dos engranajes pequeños de 13 dientes y otro engranaje en medio de </w:t>
      </w:r>
      <w:r w:rsidR="00EE64CE">
        <w:t xml:space="preserve">58 </w:t>
      </w:r>
      <w:r w:rsidR="00FE75F6">
        <w:t xml:space="preserve">dientes. Si se usa la </w:t>
      </w:r>
      <w:r w:rsidR="00A633D7">
        <w:t>fórmula</w:t>
      </w:r>
      <w:r w:rsidR="00FE75F6">
        <w:t xml:space="preserve"> de transmisión se obtiene que la relación es 1:1.</w:t>
      </w:r>
    </w:p>
    <w:p w14:paraId="1BC40C9C" w14:textId="1E65DEC8" w:rsidR="00BC6880" w:rsidRPr="00386029" w:rsidRDefault="00386029" w:rsidP="006E79E7">
      <w:pPr>
        <w:ind w:firstLine="360"/>
        <w:rPr>
          <w:rFonts w:eastAsiaTheme="minorEastAsia"/>
        </w:rPr>
      </w:pPr>
      <m:oMathPara>
        <m:oMath>
          <m:r>
            <w:rPr>
              <w:rFonts w:ascii="Cambria Math" w:hAnsi="Cambria Math"/>
            </w:rPr>
            <m:t>Vi*Zi=Vo*Zo</m:t>
          </m:r>
        </m:oMath>
      </m:oMathPara>
    </w:p>
    <w:p w14:paraId="2C6F8E9B" w14:textId="5DBDE3C9" w:rsidR="00386029" w:rsidRDefault="00386029" w:rsidP="006C6FAE">
      <w:pPr>
        <w:ind w:firstLine="360"/>
        <w:jc w:val="both"/>
        <w:rPr>
          <w:rFonts w:eastAsiaTheme="minorEastAsia"/>
        </w:rPr>
      </w:pPr>
      <w:r>
        <w:rPr>
          <w:rFonts w:eastAsiaTheme="minorEastAsia"/>
        </w:rPr>
        <w:t>Siendo V</w:t>
      </w:r>
      <w:r w:rsidRPr="00386029">
        <w:rPr>
          <w:rFonts w:eastAsiaTheme="minorEastAsia"/>
          <w:vertAlign w:val="subscript"/>
        </w:rPr>
        <w:t>i</w:t>
      </w:r>
      <w:r>
        <w:rPr>
          <w:rFonts w:eastAsiaTheme="minorEastAsia"/>
        </w:rPr>
        <w:t xml:space="preserve"> y </w:t>
      </w:r>
      <w:r w:rsidR="00023B45">
        <w:rPr>
          <w:rFonts w:eastAsiaTheme="minorEastAsia"/>
        </w:rPr>
        <w:t>Z</w:t>
      </w:r>
      <w:r w:rsidRPr="00386029">
        <w:rPr>
          <w:rFonts w:eastAsiaTheme="minorEastAsia"/>
          <w:vertAlign w:val="subscript"/>
        </w:rPr>
        <w:t>i</w:t>
      </w:r>
      <w:r>
        <w:rPr>
          <w:rFonts w:eastAsiaTheme="minorEastAsia"/>
        </w:rPr>
        <w:t xml:space="preserve"> la velocidad y el número de dientes de la rueda de entrada</w:t>
      </w:r>
      <w:r w:rsidR="00023B45">
        <w:rPr>
          <w:rFonts w:eastAsiaTheme="minorEastAsia"/>
        </w:rPr>
        <w:t>. V</w:t>
      </w:r>
      <w:r w:rsidR="00023B45" w:rsidRPr="00023B45">
        <w:rPr>
          <w:rFonts w:eastAsiaTheme="minorEastAsia"/>
          <w:vertAlign w:val="subscript"/>
        </w:rPr>
        <w:t>o</w:t>
      </w:r>
      <w:r w:rsidR="00023B45">
        <w:rPr>
          <w:rFonts w:eastAsiaTheme="minorEastAsia"/>
        </w:rPr>
        <w:t xml:space="preserve"> y Z</w:t>
      </w:r>
      <w:r w:rsidR="00023B45" w:rsidRPr="00023B45">
        <w:rPr>
          <w:rFonts w:eastAsiaTheme="minorEastAsia"/>
          <w:vertAlign w:val="subscript"/>
        </w:rPr>
        <w:t>o</w:t>
      </w:r>
      <w:r w:rsidR="00023B45">
        <w:rPr>
          <w:rFonts w:eastAsiaTheme="minorEastAsia"/>
        </w:rPr>
        <w:t xml:space="preserve"> son la velocidad y el número de dientes respectivamente del engranaje de salida. La relación que se obtiene es:</w:t>
      </w:r>
    </w:p>
    <w:p w14:paraId="3BFA2BF5" w14:textId="71CDB160" w:rsidR="00023B45" w:rsidRPr="00023B45" w:rsidRDefault="00023B45" w:rsidP="006E79E7">
      <w:pPr>
        <w:ind w:firstLine="360"/>
        <w:rPr>
          <w:rFonts w:eastAsiaTheme="minorEastAsia"/>
        </w:rPr>
      </w:pPr>
      <m:oMathPara>
        <m:oMath>
          <m:r>
            <w:rPr>
              <w:rFonts w:ascii="Cambria Math" w:hAnsi="Cambria Math"/>
            </w:rPr>
            <m:t>rt=</m:t>
          </m:r>
          <m:f>
            <m:fPr>
              <m:ctrlPr>
                <w:rPr>
                  <w:rFonts w:ascii="Cambria Math" w:hAnsi="Cambria Math"/>
                  <w:i/>
                </w:rPr>
              </m:ctrlPr>
            </m:fPr>
            <m:num>
              <m:r>
                <w:rPr>
                  <w:rFonts w:ascii="Cambria Math" w:hAnsi="Cambria Math"/>
                </w:rPr>
                <m:t>Zi</m:t>
              </m:r>
            </m:num>
            <m:den>
              <m:r>
                <w:rPr>
                  <w:rFonts w:ascii="Cambria Math" w:hAnsi="Cambria Math"/>
                </w:rPr>
                <m:t>Zo</m:t>
              </m:r>
            </m:den>
          </m:f>
        </m:oMath>
      </m:oMathPara>
    </w:p>
    <w:p w14:paraId="7B1AA4AF" w14:textId="075CACB8" w:rsidR="00023B45" w:rsidRDefault="00023B45" w:rsidP="006C6FAE">
      <w:pPr>
        <w:ind w:firstLine="360"/>
        <w:jc w:val="both"/>
        <w:rPr>
          <w:rFonts w:eastAsiaTheme="minorEastAsia"/>
        </w:rPr>
      </w:pPr>
      <w:r>
        <w:rPr>
          <w:rFonts w:eastAsiaTheme="minorEastAsia"/>
        </w:rPr>
        <w:t>Si se tiene 3 engranajes como es el caso quedaría:</w:t>
      </w:r>
    </w:p>
    <w:p w14:paraId="095AD26F" w14:textId="0F0D0BA6" w:rsidR="00023B45" w:rsidRPr="0035772A" w:rsidRDefault="0035772A" w:rsidP="0035772A">
      <w:pPr>
        <w:ind w:firstLine="360"/>
        <w:rPr>
          <w:rFonts w:eastAsiaTheme="minorEastAsia"/>
        </w:rPr>
      </w:pPr>
      <m:oMathPara>
        <m:oMath>
          <m:r>
            <w:rPr>
              <w:rFonts w:ascii="Cambria Math" w:eastAsiaTheme="minorEastAsia" w:hAnsi="Cambria Math"/>
            </w:rPr>
            <m:t>r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pequeñ</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nput</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grande</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grand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pequeñ</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output</m:t>
                      </m:r>
                    </m:sub>
                  </m:sSub>
                </m:sub>
              </m:sSub>
            </m:den>
          </m:f>
        </m:oMath>
      </m:oMathPara>
    </w:p>
    <w:p w14:paraId="02849D59" w14:textId="279A8B76" w:rsidR="0035772A" w:rsidRDefault="0035772A" w:rsidP="006C6FAE">
      <w:pPr>
        <w:ind w:firstLine="360"/>
        <w:jc w:val="both"/>
        <w:rPr>
          <w:rFonts w:eastAsiaTheme="minorEastAsia"/>
        </w:rPr>
      </w:pPr>
      <w:r>
        <w:rPr>
          <w:rFonts w:eastAsiaTheme="minorEastAsia"/>
        </w:rPr>
        <w:t>Si Z</w:t>
      </w:r>
      <w:r w:rsidRPr="0035772A">
        <w:rPr>
          <w:rFonts w:eastAsiaTheme="minorEastAsia"/>
          <w:vertAlign w:val="subscript"/>
        </w:rPr>
        <w:t>pequeñainput</w:t>
      </w:r>
      <w:r>
        <w:rPr>
          <w:rFonts w:eastAsiaTheme="minorEastAsia"/>
        </w:rPr>
        <w:t xml:space="preserve"> y Z</w:t>
      </w:r>
      <w:r w:rsidRPr="0035772A">
        <w:rPr>
          <w:rFonts w:eastAsiaTheme="minorEastAsia"/>
          <w:vertAlign w:val="subscript"/>
        </w:rPr>
        <w:t>pequeñaoutput</w:t>
      </w:r>
      <w:r>
        <w:rPr>
          <w:rFonts w:eastAsiaTheme="minorEastAsia"/>
        </w:rPr>
        <w:t xml:space="preserve"> son iguales, la relación de transmisión es 1.</w:t>
      </w:r>
    </w:p>
    <w:p w14:paraId="5864280D" w14:textId="6975836D" w:rsidR="00925C25" w:rsidRDefault="0035772A" w:rsidP="006C6FAE">
      <w:pPr>
        <w:ind w:firstLine="360"/>
        <w:jc w:val="both"/>
        <w:rPr>
          <w:rFonts w:eastAsiaTheme="minorEastAsia"/>
        </w:rPr>
      </w:pPr>
      <w:r>
        <w:rPr>
          <w:rFonts w:eastAsiaTheme="minorEastAsia"/>
        </w:rPr>
        <w:t>A continuación</w:t>
      </w:r>
      <w:r w:rsidR="009B2B91">
        <w:rPr>
          <w:rFonts w:eastAsiaTheme="minorEastAsia"/>
        </w:rPr>
        <w:t>,</w:t>
      </w:r>
      <w:r>
        <w:rPr>
          <w:rFonts w:eastAsiaTheme="minorEastAsia"/>
        </w:rPr>
        <w:t xml:space="preserve"> </w:t>
      </w:r>
      <w:r w:rsidR="009B2B91">
        <w:rPr>
          <w:rFonts w:eastAsiaTheme="minorEastAsia"/>
        </w:rPr>
        <w:t>s</w:t>
      </w:r>
      <w:r>
        <w:rPr>
          <w:rFonts w:eastAsiaTheme="minorEastAsia"/>
        </w:rPr>
        <w:t xml:space="preserve">e modela el soporte. Para realizar esta tarea se necesita conocer las medidas del orificio de la bobina. Usando varios modelos de bobina, se obtiene que el orificio de media tiene </w:t>
      </w:r>
      <w:r w:rsidR="009B2B91">
        <w:rPr>
          <w:rFonts w:eastAsiaTheme="minorEastAsia"/>
        </w:rPr>
        <w:t>53</w:t>
      </w:r>
      <w:r>
        <w:rPr>
          <w:rFonts w:eastAsiaTheme="minorEastAsia"/>
        </w:rPr>
        <w:t>mm</w:t>
      </w:r>
      <w:r w:rsidR="00925C25">
        <w:rPr>
          <w:rFonts w:eastAsiaTheme="minorEastAsia"/>
        </w:rPr>
        <w:t>. Ahora viene el principal problema. ¿Qué sistema hay que implementar para hacer girar la bobina? Hay diversas soluciones. Que el pasante donde se coloca la bobina este muy ajustado y por fricción es capaz de mover la bobina. Pero esta solución no es común a todas las bobinas e incluso puede fallar resbalando y no se bobinará de forma correcta.</w:t>
      </w:r>
    </w:p>
    <w:p w14:paraId="141DFE6D" w14:textId="5FBC724D" w:rsidR="0035772A" w:rsidRPr="0035772A" w:rsidRDefault="00925C25" w:rsidP="006C6FAE">
      <w:pPr>
        <w:ind w:firstLine="360"/>
        <w:jc w:val="both"/>
        <w:rPr>
          <w:rFonts w:eastAsiaTheme="minorEastAsia"/>
        </w:rPr>
      </w:pPr>
      <w:r>
        <w:rPr>
          <w:rFonts w:eastAsiaTheme="minorEastAsia"/>
        </w:rPr>
        <w:t xml:space="preserve">Otra solución posible es usar algún punto de apoyo para impulsar la bobina. Si </w:t>
      </w:r>
      <w:r w:rsidR="009B2B91">
        <w:rPr>
          <w:rFonts w:eastAsiaTheme="minorEastAsia"/>
        </w:rPr>
        <w:t>s</w:t>
      </w:r>
      <w:r>
        <w:rPr>
          <w:rFonts w:eastAsiaTheme="minorEastAsia"/>
        </w:rPr>
        <w:t xml:space="preserve">e observa varios modelos de bobinas (Véase en la figura 14) existe un hueco pequeño. Si se usara un pasante pequeño, este podría impulsar sin problemas a la bobina. El problema </w:t>
      </w:r>
      <w:r w:rsidR="009B2B91">
        <w:rPr>
          <w:rFonts w:eastAsiaTheme="minorEastAsia"/>
        </w:rPr>
        <w:t xml:space="preserve">de </w:t>
      </w:r>
      <w:r>
        <w:rPr>
          <w:rFonts w:eastAsiaTheme="minorEastAsia"/>
        </w:rPr>
        <w:t>este hueco</w:t>
      </w:r>
      <w:r w:rsidR="009B2B91">
        <w:rPr>
          <w:rFonts w:eastAsiaTheme="minorEastAsia"/>
        </w:rPr>
        <w:t xml:space="preserve"> es que no están situados en la misma posición en todas las bobinas ni tienen la misma dimensión</w:t>
      </w:r>
      <w:r>
        <w:rPr>
          <w:rFonts w:eastAsiaTheme="minorEastAsia"/>
        </w:rPr>
        <w:t xml:space="preserve">. </w:t>
      </w:r>
      <w:r>
        <w:rPr>
          <w:rFonts w:eastAsiaTheme="minorEastAsia"/>
        </w:rPr>
        <w:lastRenderedPageBreak/>
        <w:t>No obstante, se puede hacer una media y hacer un pasante que se pueda adaptar a todas las bobinas. Así se consigue una solución bastante buena</w:t>
      </w:r>
      <w:r w:rsidR="000F5150">
        <w:rPr>
          <w:rFonts w:eastAsiaTheme="minorEastAsia"/>
        </w:rPr>
        <w:t xml:space="preserve"> y sin problemas de deslizamiento.</w:t>
      </w:r>
    </w:p>
    <w:p w14:paraId="6BAE27D9" w14:textId="6657D141" w:rsidR="002A35FA" w:rsidRPr="0035772A" w:rsidRDefault="002A35FA" w:rsidP="002A35FA">
      <w:pPr>
        <w:jc w:val="center"/>
        <w:rPr>
          <w:rFonts w:eastAsiaTheme="minorEastAsia"/>
        </w:rPr>
      </w:pPr>
      <w:r>
        <w:rPr>
          <w:rFonts w:eastAsiaTheme="minorEastAsia"/>
          <w:noProof/>
        </w:rPr>
        <w:drawing>
          <wp:inline distT="0" distB="0" distL="0" distR="0" wp14:anchorId="644910C3" wp14:editId="14B3C70B">
            <wp:extent cx="2546117" cy="2819803"/>
            <wp:effectExtent l="0" t="3492" r="3492" b="3493"/>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9296" r="13048"/>
                    <a:stretch/>
                  </pic:blipFill>
                  <pic:spPr bwMode="auto">
                    <a:xfrm rot="5400000">
                      <a:off x="0" y="0"/>
                      <a:ext cx="2562065" cy="2837465"/>
                    </a:xfrm>
                    <a:prstGeom prst="rect">
                      <a:avLst/>
                    </a:prstGeom>
                    <a:noFill/>
                    <a:ln>
                      <a:noFill/>
                    </a:ln>
                    <a:extLst>
                      <a:ext uri="{53640926-AAD7-44D8-BBD7-CCE9431645EC}">
                        <a14:shadowObscured xmlns:a14="http://schemas.microsoft.com/office/drawing/2010/main"/>
                      </a:ext>
                    </a:extLst>
                  </pic:spPr>
                </pic:pic>
              </a:graphicData>
            </a:graphic>
          </wp:inline>
        </w:drawing>
      </w:r>
    </w:p>
    <w:p w14:paraId="5A6764A8" w14:textId="36D9631A" w:rsidR="00925C25" w:rsidRDefault="00925C25" w:rsidP="00925C25">
      <w:pPr>
        <w:pStyle w:val="Ttulo7"/>
        <w:jc w:val="center"/>
      </w:pPr>
      <w:r>
        <w:fldChar w:fldCharType="begin"/>
      </w:r>
      <w:r>
        <w:instrText xml:space="preserve"> TC  "</w:instrText>
      </w:r>
      <w:r w:rsidR="006644BD" w:rsidRPr="006644BD">
        <w:instrText xml:space="preserve"> </w:instrText>
      </w:r>
      <w:bookmarkStart w:id="32" w:name="_Toc117015179"/>
      <w:r w:rsidR="006644BD">
        <w:instrText>Figura 14. Diferentes bobinas.</w:instrText>
      </w:r>
      <w:bookmarkEnd w:id="32"/>
      <w:r>
        <w:instrText xml:space="preserve">" \f i \l 1 </w:instrText>
      </w:r>
      <w:r>
        <w:fldChar w:fldCharType="end"/>
      </w:r>
      <w:r w:rsidRPr="003904EA">
        <w:t xml:space="preserve"> </w:t>
      </w:r>
      <w:r>
        <w:t>Figura 1</w:t>
      </w:r>
      <w:r w:rsidR="000F5150">
        <w:t>4</w:t>
      </w:r>
      <w:r>
        <w:t xml:space="preserve">. </w:t>
      </w:r>
      <w:r w:rsidR="000F5150">
        <w:t>Diferentes bobinas</w:t>
      </w:r>
      <w:r>
        <w:t>.</w:t>
      </w:r>
    </w:p>
    <w:p w14:paraId="35AC01A1" w14:textId="77777777" w:rsidR="000F5150" w:rsidRPr="000F5150" w:rsidRDefault="000F5150" w:rsidP="000F5150"/>
    <w:p w14:paraId="59C6081C" w14:textId="79795AB8" w:rsidR="000F5150" w:rsidRDefault="000F5150" w:rsidP="006C6FAE">
      <w:pPr>
        <w:ind w:firstLine="360"/>
        <w:jc w:val="both"/>
        <w:rPr>
          <w:rFonts w:eastAsiaTheme="minorEastAsia"/>
        </w:rPr>
      </w:pPr>
      <w:r>
        <w:rPr>
          <w:rFonts w:eastAsiaTheme="minorEastAsia"/>
        </w:rPr>
        <w:t xml:space="preserve">Por último, se ha diseñado un soporte que mantiene y sujeta todo el sistema. El diseño consta de 4 pies con una tuerca incrustada, que va atornillada a la base (una mesa). En el pie se introduce una varilla roscada M8 con una altura de 150mm. La siguiente parte que se diseña es un punto de apoyo para el engranaje grande que se encuentra a mitad de altura. </w:t>
      </w:r>
      <w:r w:rsidR="006644BD">
        <w:rPr>
          <w:rFonts w:eastAsiaTheme="minorEastAsia"/>
        </w:rPr>
        <w:t>P</w:t>
      </w:r>
      <w:r>
        <w:rPr>
          <w:rFonts w:eastAsiaTheme="minorEastAsia"/>
        </w:rPr>
        <w:t>or último, se diseña el soporte donde irá el pasante de la bobina que realiza el movimiento.</w:t>
      </w:r>
    </w:p>
    <w:p w14:paraId="316D102A" w14:textId="3AEFE080" w:rsidR="00023B45" w:rsidRPr="00023B45" w:rsidRDefault="000F5150" w:rsidP="006C6FAE">
      <w:pPr>
        <w:ind w:firstLine="360"/>
        <w:jc w:val="both"/>
        <w:rPr>
          <w:rFonts w:eastAsiaTheme="minorEastAsia"/>
        </w:rPr>
      </w:pPr>
      <w:r>
        <w:rPr>
          <w:rFonts w:eastAsiaTheme="minorEastAsia"/>
        </w:rPr>
        <w:t>Para evitar rozamientos y problemas con la fricción</w:t>
      </w:r>
      <w:r w:rsidR="009B2B91">
        <w:rPr>
          <w:rFonts w:eastAsiaTheme="minorEastAsia"/>
        </w:rPr>
        <w:t>,</w:t>
      </w:r>
      <w:r>
        <w:rPr>
          <w:rFonts w:eastAsiaTheme="minorEastAsia"/>
        </w:rPr>
        <w:t xml:space="preserve"> se ha usado un poco de grasa de litio</w:t>
      </w:r>
      <w:r w:rsidR="006644BD">
        <w:rPr>
          <w:rFonts w:eastAsiaTheme="minorEastAsia"/>
        </w:rPr>
        <w:t>, mejorando la efectividad, y disminuyendo el esfuerzo del motor.</w:t>
      </w:r>
    </w:p>
    <w:p w14:paraId="1B486C3D" w14:textId="41531EDC" w:rsidR="00FE75F6" w:rsidRDefault="002A35FA" w:rsidP="002A35FA">
      <w:pPr>
        <w:jc w:val="center"/>
      </w:pPr>
      <w:r>
        <w:rPr>
          <w:noProof/>
        </w:rPr>
        <w:drawing>
          <wp:inline distT="0" distB="0" distL="0" distR="0" wp14:anchorId="2E3BE7B2" wp14:editId="692FEF99">
            <wp:extent cx="2286000" cy="3137082"/>
            <wp:effectExtent l="0" t="0" r="0"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8475" t="3090" r="6867" b="20129"/>
                    <a:stretch/>
                  </pic:blipFill>
                  <pic:spPr bwMode="auto">
                    <a:xfrm>
                      <a:off x="0" y="0"/>
                      <a:ext cx="2299499" cy="3155606"/>
                    </a:xfrm>
                    <a:prstGeom prst="rect">
                      <a:avLst/>
                    </a:prstGeom>
                    <a:noFill/>
                    <a:ln>
                      <a:noFill/>
                    </a:ln>
                    <a:extLst>
                      <a:ext uri="{53640926-AAD7-44D8-BBD7-CCE9431645EC}">
                        <a14:shadowObscured xmlns:a14="http://schemas.microsoft.com/office/drawing/2010/main"/>
                      </a:ext>
                    </a:extLst>
                  </pic:spPr>
                </pic:pic>
              </a:graphicData>
            </a:graphic>
          </wp:inline>
        </w:drawing>
      </w:r>
    </w:p>
    <w:p w14:paraId="1115CCB8" w14:textId="7FEC7497" w:rsidR="006644BD" w:rsidRDefault="00AB1D27" w:rsidP="006644BD">
      <w:pPr>
        <w:pStyle w:val="Ttulo7"/>
        <w:jc w:val="center"/>
      </w:pPr>
      <w:r>
        <w:t xml:space="preserve"> </w:t>
      </w:r>
      <w:r w:rsidR="006644BD">
        <w:fldChar w:fldCharType="begin"/>
      </w:r>
      <w:r w:rsidR="006644BD">
        <w:instrText xml:space="preserve"> TC  "</w:instrText>
      </w:r>
      <w:r w:rsidR="006644BD" w:rsidRPr="006644BD">
        <w:instrText xml:space="preserve"> </w:instrText>
      </w:r>
      <w:bookmarkStart w:id="33" w:name="_Toc117015180"/>
      <w:r w:rsidR="006644BD">
        <w:instrText>Figura 15. Soporte completo.</w:instrText>
      </w:r>
      <w:bookmarkEnd w:id="33"/>
      <w:r w:rsidR="006644BD">
        <w:instrText xml:space="preserve">" \f i \l 1 </w:instrText>
      </w:r>
      <w:r w:rsidR="006644BD">
        <w:fldChar w:fldCharType="end"/>
      </w:r>
      <w:r w:rsidR="006644BD" w:rsidRPr="003904EA">
        <w:t xml:space="preserve"> </w:t>
      </w:r>
      <w:r w:rsidR="006644BD">
        <w:t>Figura 15. Soporte completo.</w:t>
      </w:r>
    </w:p>
    <w:p w14:paraId="35353A8A" w14:textId="56138C2F" w:rsidR="00063A75" w:rsidRDefault="00063A75" w:rsidP="00063A75"/>
    <w:p w14:paraId="46F5CEED" w14:textId="63463DFB" w:rsidR="00063A75" w:rsidRDefault="00470CAE" w:rsidP="001B393B">
      <w:pPr>
        <w:pStyle w:val="Ttulo3"/>
        <w:numPr>
          <w:ilvl w:val="1"/>
          <w:numId w:val="9"/>
        </w:numPr>
      </w:pPr>
      <w:r>
        <w:lastRenderedPageBreak/>
        <w:t>Lista de materiales</w:t>
      </w:r>
      <w:r w:rsidR="00554FC9">
        <w:fldChar w:fldCharType="begin"/>
      </w:r>
      <w:r w:rsidR="00554FC9">
        <w:instrText xml:space="preserve"> TC  "</w:instrText>
      </w:r>
      <w:bookmarkStart w:id="34" w:name="_Toc117015200"/>
      <w:r w:rsidR="004905BE">
        <w:instrText>2</w:instrText>
      </w:r>
      <w:r w:rsidR="00554FC9">
        <w:instrText>.3.</w:instrText>
      </w:r>
      <w:r w:rsidR="00554FC9">
        <w:tab/>
      </w:r>
      <w:r>
        <w:instrText>Lista de materiales</w:instrText>
      </w:r>
      <w:bookmarkEnd w:id="34"/>
      <w:r w:rsidR="00554FC9">
        <w:instrText xml:space="preserve">" \f c \l </w:instrText>
      </w:r>
      <w:r w:rsidR="004905BE">
        <w:instrText>3</w:instrText>
      </w:r>
      <w:r w:rsidR="00554FC9">
        <w:instrText xml:space="preserve"> </w:instrText>
      </w:r>
      <w:r w:rsidR="00554FC9">
        <w:fldChar w:fldCharType="end"/>
      </w:r>
    </w:p>
    <w:p w14:paraId="52F44178" w14:textId="7750ED32" w:rsidR="004428D7" w:rsidRDefault="004428D7" w:rsidP="006C6FAE">
      <w:pPr>
        <w:ind w:firstLine="360"/>
        <w:jc w:val="both"/>
      </w:pPr>
      <w:r>
        <w:t>E</w:t>
      </w:r>
      <w:r w:rsidR="00C07068">
        <w:t>n este apartado se recogen un resumen de los materiales necesarios para las diferentes partes.</w:t>
      </w:r>
    </w:p>
    <w:p w14:paraId="76A89797" w14:textId="77777777" w:rsidR="008676B3" w:rsidRDefault="008676B3" w:rsidP="008676B3">
      <w:pPr>
        <w:ind w:firstLine="360"/>
      </w:pPr>
    </w:p>
    <w:p w14:paraId="1E3DF77C" w14:textId="562C34F8" w:rsidR="00BA582A" w:rsidRPr="00BA582A" w:rsidRDefault="00C07068" w:rsidP="008676B3">
      <w:pPr>
        <w:pStyle w:val="Ttulo4"/>
        <w:numPr>
          <w:ilvl w:val="2"/>
          <w:numId w:val="9"/>
        </w:numPr>
      </w:pPr>
      <w:r>
        <w:t>Lista materiales primera etapa</w:t>
      </w:r>
      <w:r w:rsidR="00554FC9">
        <w:fldChar w:fldCharType="begin"/>
      </w:r>
      <w:r w:rsidR="00554FC9">
        <w:instrText xml:space="preserve"> TC  "</w:instrText>
      </w:r>
      <w:bookmarkStart w:id="35" w:name="_Toc117015201"/>
      <w:r w:rsidR="004905BE">
        <w:instrText>2</w:instrText>
      </w:r>
      <w:r w:rsidR="00554FC9">
        <w:instrText>.3.1.</w:instrText>
      </w:r>
      <w:r w:rsidR="00554FC9">
        <w:tab/>
      </w:r>
      <w:r>
        <w:instrText xml:space="preserve">Lista </w:instrText>
      </w:r>
      <w:r w:rsidR="008676B3">
        <w:instrText xml:space="preserve">materiales </w:instrText>
      </w:r>
      <w:r>
        <w:instrText>primera etapa</w:instrText>
      </w:r>
      <w:bookmarkEnd w:id="35"/>
      <w:r>
        <w:instrText xml:space="preserve"> </w:instrText>
      </w:r>
      <w:r w:rsidR="00554FC9">
        <w:instrText xml:space="preserve">" \f c \l </w:instrText>
      </w:r>
      <w:r w:rsidR="004905BE">
        <w:instrText>4</w:instrText>
      </w:r>
      <w:r w:rsidR="00554FC9">
        <w:instrText xml:space="preserve"> </w:instrText>
      </w:r>
      <w:r w:rsidR="00554FC9">
        <w:fldChar w:fldCharType="end"/>
      </w:r>
      <w:r w:rsidR="004428D7" w:rsidRPr="004428D7">
        <w:rPr>
          <w:noProof/>
        </w:rPr>
        <w:t xml:space="preserve"> </w:t>
      </w:r>
    </w:p>
    <w:p w14:paraId="1F8CA6AF" w14:textId="1BAA13B2" w:rsidR="00C06A86" w:rsidRDefault="008676B3" w:rsidP="003615D0">
      <w:pPr>
        <w:ind w:firstLine="360"/>
        <w:jc w:val="both"/>
      </w:pPr>
      <w:r w:rsidRPr="008676B3">
        <w:t>En este punto se concluyen la lista de materiales necesarios para construir la primera etapa de</w:t>
      </w:r>
      <w:r>
        <w:t xml:space="preserve"> la bobinadora. </w:t>
      </w:r>
    </w:p>
    <w:tbl>
      <w:tblPr>
        <w:tblW w:w="9436" w:type="dxa"/>
        <w:tblInd w:w="-436" w:type="dxa"/>
        <w:tblCellMar>
          <w:left w:w="70" w:type="dxa"/>
          <w:right w:w="70" w:type="dxa"/>
        </w:tblCellMar>
        <w:tblLook w:val="04A0" w:firstRow="1" w:lastRow="0" w:firstColumn="1" w:lastColumn="0" w:noHBand="0" w:noVBand="1"/>
      </w:tblPr>
      <w:tblGrid>
        <w:gridCol w:w="3176"/>
        <w:gridCol w:w="2120"/>
        <w:gridCol w:w="1740"/>
        <w:gridCol w:w="1200"/>
        <w:gridCol w:w="1200"/>
      </w:tblGrid>
      <w:tr w:rsidR="00C06A86" w:rsidRPr="00C06A86" w14:paraId="2C37C417" w14:textId="77777777" w:rsidTr="00BA2E1A">
        <w:trPr>
          <w:trHeight w:val="315"/>
        </w:trPr>
        <w:tc>
          <w:tcPr>
            <w:tcW w:w="3176" w:type="dxa"/>
            <w:tcBorders>
              <w:top w:val="single" w:sz="8" w:space="0" w:color="auto"/>
              <w:left w:val="single" w:sz="8" w:space="0" w:color="auto"/>
              <w:bottom w:val="single" w:sz="8" w:space="0" w:color="auto"/>
              <w:right w:val="nil"/>
            </w:tcBorders>
            <w:shd w:val="clear" w:color="000000" w:fill="548235"/>
            <w:noWrap/>
            <w:vAlign w:val="center"/>
            <w:hideMark/>
          </w:tcPr>
          <w:p w14:paraId="17FDC50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Lista</w:t>
            </w:r>
          </w:p>
        </w:tc>
        <w:tc>
          <w:tcPr>
            <w:tcW w:w="2120" w:type="dxa"/>
            <w:tcBorders>
              <w:top w:val="single" w:sz="8" w:space="0" w:color="auto"/>
              <w:left w:val="nil"/>
              <w:bottom w:val="single" w:sz="8" w:space="0" w:color="auto"/>
              <w:right w:val="nil"/>
            </w:tcBorders>
            <w:shd w:val="clear" w:color="000000" w:fill="548235"/>
            <w:noWrap/>
            <w:vAlign w:val="center"/>
            <w:hideMark/>
          </w:tcPr>
          <w:p w14:paraId="7D7D8558"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Número de unidades</w:t>
            </w:r>
          </w:p>
        </w:tc>
        <w:tc>
          <w:tcPr>
            <w:tcW w:w="1740" w:type="dxa"/>
            <w:tcBorders>
              <w:top w:val="single" w:sz="8" w:space="0" w:color="auto"/>
              <w:left w:val="nil"/>
              <w:bottom w:val="single" w:sz="8" w:space="0" w:color="auto"/>
              <w:right w:val="nil"/>
            </w:tcBorders>
            <w:shd w:val="clear" w:color="000000" w:fill="548235"/>
            <w:noWrap/>
            <w:vAlign w:val="center"/>
            <w:hideMark/>
          </w:tcPr>
          <w:p w14:paraId="53718A5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Medidas</w:t>
            </w:r>
          </w:p>
        </w:tc>
        <w:tc>
          <w:tcPr>
            <w:tcW w:w="1200" w:type="dxa"/>
            <w:tcBorders>
              <w:top w:val="single" w:sz="8" w:space="0" w:color="auto"/>
              <w:left w:val="nil"/>
              <w:bottom w:val="single" w:sz="8" w:space="0" w:color="auto"/>
              <w:right w:val="nil"/>
            </w:tcBorders>
            <w:shd w:val="clear" w:color="000000" w:fill="548235"/>
            <w:noWrap/>
            <w:vAlign w:val="center"/>
            <w:hideMark/>
          </w:tcPr>
          <w:p w14:paraId="45D3F6F4"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Material</w:t>
            </w:r>
          </w:p>
        </w:tc>
        <w:tc>
          <w:tcPr>
            <w:tcW w:w="1200" w:type="dxa"/>
            <w:tcBorders>
              <w:top w:val="single" w:sz="8" w:space="0" w:color="auto"/>
              <w:left w:val="nil"/>
              <w:bottom w:val="single" w:sz="8" w:space="0" w:color="auto"/>
              <w:right w:val="single" w:sz="8" w:space="0" w:color="auto"/>
            </w:tcBorders>
            <w:shd w:val="clear" w:color="000000" w:fill="548235"/>
            <w:noWrap/>
            <w:vAlign w:val="center"/>
            <w:hideMark/>
          </w:tcPr>
          <w:p w14:paraId="6FB5CAF3"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Impreso 3D</w:t>
            </w:r>
          </w:p>
        </w:tc>
      </w:tr>
      <w:tr w:rsidR="00C06A86" w:rsidRPr="00C06A86" w14:paraId="77822C28"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726A6AE9"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Ventiladores</w:t>
            </w:r>
          </w:p>
        </w:tc>
        <w:tc>
          <w:tcPr>
            <w:tcW w:w="2120" w:type="dxa"/>
            <w:tcBorders>
              <w:top w:val="nil"/>
              <w:left w:val="nil"/>
              <w:bottom w:val="nil"/>
              <w:right w:val="nil"/>
            </w:tcBorders>
            <w:shd w:val="clear" w:color="000000" w:fill="C6E0B4"/>
            <w:noWrap/>
            <w:vAlign w:val="center"/>
            <w:hideMark/>
          </w:tcPr>
          <w:p w14:paraId="7794749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3</w:t>
            </w:r>
          </w:p>
        </w:tc>
        <w:tc>
          <w:tcPr>
            <w:tcW w:w="1740" w:type="dxa"/>
            <w:tcBorders>
              <w:top w:val="nil"/>
              <w:left w:val="nil"/>
              <w:bottom w:val="nil"/>
              <w:right w:val="nil"/>
            </w:tcBorders>
            <w:shd w:val="clear" w:color="000000" w:fill="C6E0B4"/>
            <w:noWrap/>
            <w:vAlign w:val="center"/>
            <w:hideMark/>
          </w:tcPr>
          <w:p w14:paraId="1548A556"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70mm</w:t>
            </w:r>
          </w:p>
        </w:tc>
        <w:tc>
          <w:tcPr>
            <w:tcW w:w="1200" w:type="dxa"/>
            <w:tcBorders>
              <w:top w:val="nil"/>
              <w:left w:val="nil"/>
              <w:bottom w:val="nil"/>
              <w:right w:val="nil"/>
            </w:tcBorders>
            <w:shd w:val="clear" w:color="000000" w:fill="C6E0B4"/>
            <w:noWrap/>
            <w:vAlign w:val="center"/>
            <w:hideMark/>
          </w:tcPr>
          <w:p w14:paraId="1EFB92C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343BDC6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r>
      <w:tr w:rsidR="00C06A86" w:rsidRPr="00C06A86" w14:paraId="316B3939"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57E50034"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Soporte ventilador</w:t>
            </w:r>
          </w:p>
        </w:tc>
        <w:tc>
          <w:tcPr>
            <w:tcW w:w="2120" w:type="dxa"/>
            <w:tcBorders>
              <w:top w:val="nil"/>
              <w:left w:val="nil"/>
              <w:bottom w:val="nil"/>
              <w:right w:val="nil"/>
            </w:tcBorders>
            <w:shd w:val="clear" w:color="000000" w:fill="C6E0B4"/>
            <w:noWrap/>
            <w:vAlign w:val="center"/>
            <w:hideMark/>
          </w:tcPr>
          <w:p w14:paraId="0745A688"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3</w:t>
            </w:r>
          </w:p>
        </w:tc>
        <w:tc>
          <w:tcPr>
            <w:tcW w:w="1740" w:type="dxa"/>
            <w:tcBorders>
              <w:top w:val="nil"/>
              <w:left w:val="nil"/>
              <w:bottom w:val="nil"/>
              <w:right w:val="nil"/>
            </w:tcBorders>
            <w:shd w:val="clear" w:color="000000" w:fill="C6E0B4"/>
            <w:noWrap/>
            <w:vAlign w:val="center"/>
            <w:hideMark/>
          </w:tcPr>
          <w:p w14:paraId="16126881"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70mm</w:t>
            </w:r>
          </w:p>
        </w:tc>
        <w:tc>
          <w:tcPr>
            <w:tcW w:w="1200" w:type="dxa"/>
            <w:tcBorders>
              <w:top w:val="nil"/>
              <w:left w:val="nil"/>
              <w:bottom w:val="nil"/>
              <w:right w:val="nil"/>
            </w:tcBorders>
            <w:shd w:val="clear" w:color="000000" w:fill="C6E0B4"/>
            <w:noWrap/>
            <w:vAlign w:val="center"/>
            <w:hideMark/>
          </w:tcPr>
          <w:p w14:paraId="5B3FE013"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C84101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Si</w:t>
            </w:r>
          </w:p>
        </w:tc>
      </w:tr>
      <w:tr w:rsidR="00C06A86" w:rsidRPr="00C06A86" w14:paraId="1FB604F7"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797F0FE1"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Tubo de enfriamiento</w:t>
            </w:r>
          </w:p>
        </w:tc>
        <w:tc>
          <w:tcPr>
            <w:tcW w:w="2120" w:type="dxa"/>
            <w:tcBorders>
              <w:top w:val="nil"/>
              <w:left w:val="nil"/>
              <w:bottom w:val="nil"/>
              <w:right w:val="nil"/>
            </w:tcBorders>
            <w:shd w:val="clear" w:color="000000" w:fill="C6E0B4"/>
            <w:noWrap/>
            <w:vAlign w:val="center"/>
            <w:hideMark/>
          </w:tcPr>
          <w:p w14:paraId="1A911238"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4A749BFA"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310x30x30mm</w:t>
            </w:r>
          </w:p>
        </w:tc>
        <w:tc>
          <w:tcPr>
            <w:tcW w:w="1200" w:type="dxa"/>
            <w:tcBorders>
              <w:top w:val="nil"/>
              <w:left w:val="nil"/>
              <w:bottom w:val="nil"/>
              <w:right w:val="nil"/>
            </w:tcBorders>
            <w:shd w:val="clear" w:color="000000" w:fill="C6E0B4"/>
            <w:noWrap/>
            <w:vAlign w:val="center"/>
            <w:hideMark/>
          </w:tcPr>
          <w:p w14:paraId="7690910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23196149"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r>
      <w:tr w:rsidR="00C06A86" w:rsidRPr="00C06A86" w14:paraId="6AC87B49"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24E92A3C" w14:textId="2F4E03D9"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Pie</w:t>
            </w:r>
            <w:r w:rsidR="00EC2C59">
              <w:rPr>
                <w:rFonts w:ascii="Calibri" w:eastAsia="Times New Roman" w:hAnsi="Calibri" w:cs="Calibri"/>
                <w:b/>
                <w:bCs/>
                <w:color w:val="000000"/>
                <w:lang w:eastAsia="es-ES"/>
              </w:rPr>
              <w:t xml:space="preserve"> refrigerador</w:t>
            </w:r>
            <w:r w:rsidRPr="00C06A86">
              <w:rPr>
                <w:rFonts w:ascii="Calibri" w:eastAsia="Times New Roman" w:hAnsi="Calibri" w:cs="Calibri"/>
                <w:b/>
                <w:bCs/>
                <w:color w:val="000000"/>
                <w:lang w:eastAsia="es-ES"/>
              </w:rPr>
              <w:t xml:space="preserve"> </w:t>
            </w:r>
          </w:p>
        </w:tc>
        <w:tc>
          <w:tcPr>
            <w:tcW w:w="2120" w:type="dxa"/>
            <w:tcBorders>
              <w:top w:val="nil"/>
              <w:left w:val="nil"/>
              <w:bottom w:val="nil"/>
              <w:right w:val="nil"/>
            </w:tcBorders>
            <w:shd w:val="clear" w:color="000000" w:fill="C6E0B4"/>
            <w:noWrap/>
            <w:vAlign w:val="center"/>
            <w:hideMark/>
          </w:tcPr>
          <w:p w14:paraId="2006039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2</w:t>
            </w:r>
          </w:p>
        </w:tc>
        <w:tc>
          <w:tcPr>
            <w:tcW w:w="1740" w:type="dxa"/>
            <w:tcBorders>
              <w:top w:val="nil"/>
              <w:left w:val="nil"/>
              <w:bottom w:val="nil"/>
              <w:right w:val="nil"/>
            </w:tcBorders>
            <w:shd w:val="clear" w:color="000000" w:fill="C6E0B4"/>
            <w:noWrap/>
            <w:vAlign w:val="center"/>
            <w:hideMark/>
          </w:tcPr>
          <w:p w14:paraId="21C539E9"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64B690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607F82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Si</w:t>
            </w:r>
          </w:p>
        </w:tc>
      </w:tr>
      <w:tr w:rsidR="00C06A86" w:rsidRPr="00C06A86" w14:paraId="02494FE4" w14:textId="77777777" w:rsidTr="00BA2E1A">
        <w:trPr>
          <w:trHeight w:val="315"/>
        </w:trPr>
        <w:tc>
          <w:tcPr>
            <w:tcW w:w="3176" w:type="dxa"/>
            <w:tcBorders>
              <w:top w:val="nil"/>
              <w:left w:val="single" w:sz="8" w:space="0" w:color="auto"/>
              <w:bottom w:val="single" w:sz="8" w:space="0" w:color="auto"/>
              <w:right w:val="nil"/>
            </w:tcBorders>
            <w:shd w:val="clear" w:color="000000" w:fill="C6E0B4"/>
            <w:noWrap/>
            <w:vAlign w:val="center"/>
            <w:hideMark/>
          </w:tcPr>
          <w:p w14:paraId="282E8E6A"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Tornillos</w:t>
            </w:r>
          </w:p>
        </w:tc>
        <w:tc>
          <w:tcPr>
            <w:tcW w:w="2120" w:type="dxa"/>
            <w:tcBorders>
              <w:top w:val="nil"/>
              <w:left w:val="nil"/>
              <w:bottom w:val="single" w:sz="8" w:space="0" w:color="auto"/>
              <w:right w:val="nil"/>
            </w:tcBorders>
            <w:shd w:val="clear" w:color="000000" w:fill="C6E0B4"/>
            <w:noWrap/>
            <w:vAlign w:val="center"/>
            <w:hideMark/>
          </w:tcPr>
          <w:p w14:paraId="1D1A4BC1"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4</w:t>
            </w:r>
          </w:p>
        </w:tc>
        <w:tc>
          <w:tcPr>
            <w:tcW w:w="1740" w:type="dxa"/>
            <w:tcBorders>
              <w:top w:val="nil"/>
              <w:left w:val="nil"/>
              <w:bottom w:val="single" w:sz="8" w:space="0" w:color="auto"/>
              <w:right w:val="nil"/>
            </w:tcBorders>
            <w:shd w:val="clear" w:color="000000" w:fill="C6E0B4"/>
            <w:noWrap/>
            <w:vAlign w:val="center"/>
            <w:hideMark/>
          </w:tcPr>
          <w:p w14:paraId="14D8FD63"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M4</w:t>
            </w:r>
          </w:p>
        </w:tc>
        <w:tc>
          <w:tcPr>
            <w:tcW w:w="1200" w:type="dxa"/>
            <w:tcBorders>
              <w:top w:val="nil"/>
              <w:left w:val="nil"/>
              <w:bottom w:val="single" w:sz="8" w:space="0" w:color="auto"/>
              <w:right w:val="nil"/>
            </w:tcBorders>
            <w:shd w:val="clear" w:color="000000" w:fill="C6E0B4"/>
            <w:noWrap/>
            <w:vAlign w:val="center"/>
            <w:hideMark/>
          </w:tcPr>
          <w:p w14:paraId="637D835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c>
          <w:tcPr>
            <w:tcW w:w="1200" w:type="dxa"/>
            <w:tcBorders>
              <w:top w:val="nil"/>
              <w:left w:val="nil"/>
              <w:bottom w:val="single" w:sz="8" w:space="0" w:color="auto"/>
              <w:right w:val="single" w:sz="8" w:space="0" w:color="auto"/>
            </w:tcBorders>
            <w:shd w:val="clear" w:color="000000" w:fill="C6E0B4"/>
            <w:noWrap/>
            <w:vAlign w:val="center"/>
            <w:hideMark/>
          </w:tcPr>
          <w:p w14:paraId="6125CD7E"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r>
    </w:tbl>
    <w:p w14:paraId="71B88301" w14:textId="77777777" w:rsidR="00C06A86" w:rsidRDefault="00C06A86" w:rsidP="00C06A86"/>
    <w:p w14:paraId="6EA844B2" w14:textId="5BCABEFC" w:rsidR="008676B3" w:rsidRDefault="008676B3" w:rsidP="00C06A86">
      <w:pPr>
        <w:pStyle w:val="Ttulo7"/>
        <w:jc w:val="center"/>
      </w:pPr>
      <w:r>
        <w:fldChar w:fldCharType="begin"/>
      </w:r>
      <w:r>
        <w:instrText xml:space="preserve"> TC  "</w:instrText>
      </w:r>
      <w:bookmarkStart w:id="36" w:name="_Toc117005164"/>
      <w:r>
        <w:instrText>Tabla 1. Listado de materiales etapa 1</w:instrText>
      </w:r>
      <w:bookmarkEnd w:id="36"/>
      <w:r>
        <w:instrText xml:space="preserve">" \f t \l 1 </w:instrText>
      </w:r>
      <w:r>
        <w:fldChar w:fldCharType="end"/>
      </w:r>
      <w:r>
        <w:t>Tabla 1. Listado de materiales etapa 1</w:t>
      </w:r>
    </w:p>
    <w:p w14:paraId="0C0DC2DC" w14:textId="77777777" w:rsidR="00C06A86" w:rsidRPr="00C06A86" w:rsidRDefault="00C06A86" w:rsidP="00C06A86"/>
    <w:p w14:paraId="084788F5" w14:textId="1DA9AD26" w:rsidR="00C06A86" w:rsidRPr="00C06A86" w:rsidRDefault="00C06A86" w:rsidP="00F16BFD">
      <w:pPr>
        <w:ind w:firstLine="360"/>
        <w:jc w:val="both"/>
      </w:pPr>
      <w:r>
        <w:t xml:space="preserve">Los diseños de las piezas impresas en 3D se pueden encontrar en el </w:t>
      </w:r>
      <w:r w:rsidR="00F16BFD">
        <w:t>capítulo de planos</w:t>
      </w:r>
      <w:r>
        <w:t>.</w:t>
      </w:r>
    </w:p>
    <w:p w14:paraId="07EEC92C" w14:textId="77777777" w:rsidR="008676B3" w:rsidRDefault="008676B3" w:rsidP="008676B3">
      <w:pPr>
        <w:ind w:firstLine="360"/>
      </w:pPr>
    </w:p>
    <w:p w14:paraId="39B6E6BF" w14:textId="3CD7ADE4" w:rsidR="008676B3" w:rsidRDefault="00C07068" w:rsidP="008676B3">
      <w:pPr>
        <w:pStyle w:val="Ttulo4"/>
        <w:numPr>
          <w:ilvl w:val="2"/>
          <w:numId w:val="9"/>
        </w:numPr>
      </w:pPr>
      <w:r>
        <w:t>Lista materiales segunda etapa</w:t>
      </w:r>
      <w:r w:rsidR="008676B3">
        <w:fldChar w:fldCharType="begin"/>
      </w:r>
      <w:r w:rsidR="008676B3">
        <w:instrText xml:space="preserve"> TC  "</w:instrText>
      </w:r>
      <w:bookmarkStart w:id="37" w:name="_Toc117015202"/>
      <w:r w:rsidR="008676B3">
        <w:instrText>2.3.2.</w:instrText>
      </w:r>
      <w:r w:rsidR="008676B3">
        <w:tab/>
        <w:instrText>Lista materiales segunda etapa</w:instrText>
      </w:r>
      <w:bookmarkEnd w:id="37"/>
      <w:r w:rsidR="008676B3">
        <w:instrText xml:space="preserve"> " \f c \l 4 </w:instrText>
      </w:r>
      <w:r w:rsidR="008676B3">
        <w:fldChar w:fldCharType="end"/>
      </w:r>
    </w:p>
    <w:p w14:paraId="150DEEDC" w14:textId="2D338CA6" w:rsidR="00CF0F73" w:rsidRDefault="00CF0F73" w:rsidP="006C6FAE">
      <w:pPr>
        <w:ind w:firstLine="360"/>
        <w:jc w:val="both"/>
      </w:pPr>
      <w:r w:rsidRPr="008676B3">
        <w:t xml:space="preserve">En este punto se concluyen la lista de materiales necesarios para construir la </w:t>
      </w:r>
      <w:r>
        <w:t xml:space="preserve">segunda </w:t>
      </w:r>
      <w:r w:rsidRPr="008676B3">
        <w:t>etapa de</w:t>
      </w:r>
      <w:r>
        <w:t xml:space="preserve"> la bobinadora. </w:t>
      </w:r>
    </w:p>
    <w:tbl>
      <w:tblPr>
        <w:tblW w:w="9436" w:type="dxa"/>
        <w:tblInd w:w="-436" w:type="dxa"/>
        <w:tblCellMar>
          <w:left w:w="70" w:type="dxa"/>
          <w:right w:w="70" w:type="dxa"/>
        </w:tblCellMar>
        <w:tblLook w:val="04A0" w:firstRow="1" w:lastRow="0" w:firstColumn="1" w:lastColumn="0" w:noHBand="0" w:noVBand="1"/>
      </w:tblPr>
      <w:tblGrid>
        <w:gridCol w:w="3261"/>
        <w:gridCol w:w="1843"/>
        <w:gridCol w:w="1932"/>
        <w:gridCol w:w="1200"/>
        <w:gridCol w:w="1200"/>
      </w:tblGrid>
      <w:tr w:rsidR="008D4622" w:rsidRPr="008D4622" w14:paraId="4F3F774C" w14:textId="77777777" w:rsidTr="001D46A3">
        <w:trPr>
          <w:trHeight w:val="315"/>
        </w:trPr>
        <w:tc>
          <w:tcPr>
            <w:tcW w:w="3261" w:type="dxa"/>
            <w:tcBorders>
              <w:top w:val="single" w:sz="8" w:space="0" w:color="auto"/>
              <w:left w:val="single" w:sz="8" w:space="0" w:color="auto"/>
              <w:bottom w:val="single" w:sz="8" w:space="0" w:color="auto"/>
              <w:right w:val="nil"/>
            </w:tcBorders>
            <w:shd w:val="clear" w:color="000000" w:fill="548235"/>
            <w:noWrap/>
            <w:vAlign w:val="center"/>
            <w:hideMark/>
          </w:tcPr>
          <w:p w14:paraId="02F800F0"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Lista</w:t>
            </w:r>
          </w:p>
        </w:tc>
        <w:tc>
          <w:tcPr>
            <w:tcW w:w="1843" w:type="dxa"/>
            <w:tcBorders>
              <w:top w:val="single" w:sz="8" w:space="0" w:color="auto"/>
              <w:left w:val="nil"/>
              <w:bottom w:val="single" w:sz="8" w:space="0" w:color="auto"/>
              <w:right w:val="nil"/>
            </w:tcBorders>
            <w:shd w:val="clear" w:color="000000" w:fill="548235"/>
            <w:noWrap/>
            <w:vAlign w:val="center"/>
            <w:hideMark/>
          </w:tcPr>
          <w:p w14:paraId="7F489E5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Número de unidades</w:t>
            </w:r>
          </w:p>
        </w:tc>
        <w:tc>
          <w:tcPr>
            <w:tcW w:w="1932" w:type="dxa"/>
            <w:tcBorders>
              <w:top w:val="single" w:sz="8" w:space="0" w:color="auto"/>
              <w:left w:val="nil"/>
              <w:bottom w:val="single" w:sz="8" w:space="0" w:color="auto"/>
              <w:right w:val="nil"/>
            </w:tcBorders>
            <w:shd w:val="clear" w:color="000000" w:fill="548235"/>
            <w:noWrap/>
            <w:vAlign w:val="center"/>
            <w:hideMark/>
          </w:tcPr>
          <w:p w14:paraId="1FF0A2A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edidas</w:t>
            </w:r>
          </w:p>
        </w:tc>
        <w:tc>
          <w:tcPr>
            <w:tcW w:w="1200" w:type="dxa"/>
            <w:tcBorders>
              <w:top w:val="single" w:sz="8" w:space="0" w:color="auto"/>
              <w:left w:val="nil"/>
              <w:bottom w:val="single" w:sz="8" w:space="0" w:color="auto"/>
              <w:right w:val="nil"/>
            </w:tcBorders>
            <w:shd w:val="clear" w:color="000000" w:fill="548235"/>
            <w:noWrap/>
            <w:vAlign w:val="center"/>
            <w:hideMark/>
          </w:tcPr>
          <w:p w14:paraId="6D9C4F5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aterial</w:t>
            </w:r>
          </w:p>
        </w:tc>
        <w:tc>
          <w:tcPr>
            <w:tcW w:w="1200" w:type="dxa"/>
            <w:tcBorders>
              <w:top w:val="single" w:sz="8" w:space="0" w:color="auto"/>
              <w:left w:val="nil"/>
              <w:bottom w:val="single" w:sz="8" w:space="0" w:color="auto"/>
              <w:right w:val="single" w:sz="8" w:space="0" w:color="auto"/>
            </w:tcBorders>
            <w:shd w:val="clear" w:color="000000" w:fill="548235"/>
            <w:noWrap/>
            <w:vAlign w:val="center"/>
            <w:hideMark/>
          </w:tcPr>
          <w:p w14:paraId="209D57D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Impreso 3D</w:t>
            </w:r>
          </w:p>
        </w:tc>
      </w:tr>
      <w:tr w:rsidR="008D4622" w:rsidRPr="008D4622" w14:paraId="19401D4A" w14:textId="77777777" w:rsidTr="001D46A3">
        <w:trPr>
          <w:trHeight w:val="300"/>
        </w:trPr>
        <w:tc>
          <w:tcPr>
            <w:tcW w:w="3261" w:type="dxa"/>
            <w:tcBorders>
              <w:top w:val="nil"/>
              <w:left w:val="single" w:sz="8" w:space="0" w:color="auto"/>
              <w:bottom w:val="nil"/>
              <w:right w:val="nil"/>
            </w:tcBorders>
            <w:shd w:val="clear" w:color="000000" w:fill="C6E0B4"/>
            <w:noWrap/>
            <w:vAlign w:val="center"/>
            <w:hideMark/>
          </w:tcPr>
          <w:p w14:paraId="50D06E2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Puntos guía </w:t>
            </w:r>
          </w:p>
        </w:tc>
        <w:tc>
          <w:tcPr>
            <w:tcW w:w="1843" w:type="dxa"/>
            <w:tcBorders>
              <w:top w:val="nil"/>
              <w:left w:val="nil"/>
              <w:bottom w:val="nil"/>
              <w:right w:val="nil"/>
            </w:tcBorders>
            <w:shd w:val="clear" w:color="000000" w:fill="C6E0B4"/>
            <w:noWrap/>
            <w:vAlign w:val="center"/>
            <w:hideMark/>
          </w:tcPr>
          <w:p w14:paraId="671FD72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2</w:t>
            </w:r>
          </w:p>
        </w:tc>
        <w:tc>
          <w:tcPr>
            <w:tcW w:w="1932" w:type="dxa"/>
            <w:tcBorders>
              <w:top w:val="nil"/>
              <w:left w:val="nil"/>
              <w:bottom w:val="nil"/>
              <w:right w:val="nil"/>
            </w:tcBorders>
            <w:shd w:val="clear" w:color="000000" w:fill="C6E0B4"/>
            <w:noWrap/>
            <w:vAlign w:val="center"/>
            <w:hideMark/>
          </w:tcPr>
          <w:p w14:paraId="4B8E5B2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F4B821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VC</w:t>
            </w:r>
          </w:p>
        </w:tc>
        <w:tc>
          <w:tcPr>
            <w:tcW w:w="1200" w:type="dxa"/>
            <w:tcBorders>
              <w:top w:val="nil"/>
              <w:left w:val="nil"/>
              <w:bottom w:val="nil"/>
              <w:right w:val="single" w:sz="8" w:space="0" w:color="auto"/>
            </w:tcBorders>
            <w:shd w:val="clear" w:color="000000" w:fill="C6E0B4"/>
            <w:noWrap/>
            <w:vAlign w:val="center"/>
            <w:hideMark/>
          </w:tcPr>
          <w:p w14:paraId="7EC9A80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46CF136A" w14:textId="77777777" w:rsidTr="001D46A3">
        <w:trPr>
          <w:trHeight w:val="300"/>
        </w:trPr>
        <w:tc>
          <w:tcPr>
            <w:tcW w:w="3261" w:type="dxa"/>
            <w:tcBorders>
              <w:top w:val="nil"/>
              <w:left w:val="single" w:sz="8" w:space="0" w:color="auto"/>
              <w:bottom w:val="nil"/>
              <w:right w:val="nil"/>
            </w:tcBorders>
            <w:shd w:val="clear" w:color="000000" w:fill="C6E0B4"/>
            <w:noWrap/>
            <w:vAlign w:val="center"/>
            <w:hideMark/>
          </w:tcPr>
          <w:p w14:paraId="4BB0666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Soporte primera guía </w:t>
            </w:r>
          </w:p>
        </w:tc>
        <w:tc>
          <w:tcPr>
            <w:tcW w:w="1843" w:type="dxa"/>
            <w:tcBorders>
              <w:top w:val="nil"/>
              <w:left w:val="nil"/>
              <w:bottom w:val="nil"/>
              <w:right w:val="nil"/>
            </w:tcBorders>
            <w:shd w:val="clear" w:color="000000" w:fill="C6E0B4"/>
            <w:noWrap/>
            <w:vAlign w:val="center"/>
            <w:hideMark/>
          </w:tcPr>
          <w:p w14:paraId="4954E13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932" w:type="dxa"/>
            <w:tcBorders>
              <w:top w:val="nil"/>
              <w:left w:val="nil"/>
              <w:bottom w:val="nil"/>
              <w:right w:val="nil"/>
            </w:tcBorders>
            <w:shd w:val="clear" w:color="000000" w:fill="C6E0B4"/>
            <w:noWrap/>
            <w:vAlign w:val="center"/>
            <w:hideMark/>
          </w:tcPr>
          <w:p w14:paraId="5851FC5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5C4A4FE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29E8108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42BF224F" w14:textId="77777777" w:rsidTr="001D46A3">
        <w:trPr>
          <w:trHeight w:val="300"/>
        </w:trPr>
        <w:tc>
          <w:tcPr>
            <w:tcW w:w="3261" w:type="dxa"/>
            <w:tcBorders>
              <w:top w:val="nil"/>
              <w:left w:val="single" w:sz="8" w:space="0" w:color="auto"/>
              <w:bottom w:val="nil"/>
              <w:right w:val="nil"/>
            </w:tcBorders>
            <w:shd w:val="clear" w:color="000000" w:fill="C6E0B4"/>
            <w:noWrap/>
            <w:vAlign w:val="center"/>
            <w:hideMark/>
          </w:tcPr>
          <w:p w14:paraId="1128937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oporte segunda guía</w:t>
            </w:r>
          </w:p>
        </w:tc>
        <w:tc>
          <w:tcPr>
            <w:tcW w:w="1843" w:type="dxa"/>
            <w:tcBorders>
              <w:top w:val="nil"/>
              <w:left w:val="nil"/>
              <w:bottom w:val="nil"/>
              <w:right w:val="nil"/>
            </w:tcBorders>
            <w:shd w:val="clear" w:color="000000" w:fill="C6E0B4"/>
            <w:noWrap/>
            <w:vAlign w:val="center"/>
            <w:hideMark/>
          </w:tcPr>
          <w:p w14:paraId="5CADFA6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932" w:type="dxa"/>
            <w:tcBorders>
              <w:top w:val="nil"/>
              <w:left w:val="nil"/>
              <w:bottom w:val="nil"/>
              <w:right w:val="nil"/>
            </w:tcBorders>
            <w:shd w:val="clear" w:color="000000" w:fill="C6E0B4"/>
            <w:noWrap/>
            <w:vAlign w:val="center"/>
            <w:hideMark/>
          </w:tcPr>
          <w:p w14:paraId="196CD1E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7EBE895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6EA81F2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486B8FE8" w14:textId="77777777" w:rsidTr="001D46A3">
        <w:trPr>
          <w:trHeight w:val="300"/>
        </w:trPr>
        <w:tc>
          <w:tcPr>
            <w:tcW w:w="3261" w:type="dxa"/>
            <w:tcBorders>
              <w:top w:val="nil"/>
              <w:left w:val="single" w:sz="8" w:space="0" w:color="auto"/>
              <w:bottom w:val="nil"/>
              <w:right w:val="nil"/>
            </w:tcBorders>
            <w:shd w:val="clear" w:color="000000" w:fill="C6E0B4"/>
            <w:noWrap/>
            <w:vAlign w:val="center"/>
            <w:hideMark/>
          </w:tcPr>
          <w:p w14:paraId="39940B2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Tuercas</w:t>
            </w:r>
          </w:p>
        </w:tc>
        <w:tc>
          <w:tcPr>
            <w:tcW w:w="1843" w:type="dxa"/>
            <w:tcBorders>
              <w:top w:val="nil"/>
              <w:left w:val="nil"/>
              <w:bottom w:val="nil"/>
              <w:right w:val="nil"/>
            </w:tcBorders>
            <w:shd w:val="clear" w:color="000000" w:fill="C6E0B4"/>
            <w:noWrap/>
            <w:vAlign w:val="center"/>
            <w:hideMark/>
          </w:tcPr>
          <w:p w14:paraId="7F7C20C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2</w:t>
            </w:r>
          </w:p>
        </w:tc>
        <w:tc>
          <w:tcPr>
            <w:tcW w:w="1932" w:type="dxa"/>
            <w:tcBorders>
              <w:top w:val="nil"/>
              <w:left w:val="nil"/>
              <w:bottom w:val="nil"/>
              <w:right w:val="nil"/>
            </w:tcBorders>
            <w:shd w:val="clear" w:color="000000" w:fill="C6E0B4"/>
            <w:noWrap/>
            <w:vAlign w:val="center"/>
            <w:hideMark/>
          </w:tcPr>
          <w:p w14:paraId="5802045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M8 </w:t>
            </w:r>
          </w:p>
        </w:tc>
        <w:tc>
          <w:tcPr>
            <w:tcW w:w="1200" w:type="dxa"/>
            <w:tcBorders>
              <w:top w:val="nil"/>
              <w:left w:val="nil"/>
              <w:bottom w:val="nil"/>
              <w:right w:val="nil"/>
            </w:tcBorders>
            <w:shd w:val="clear" w:color="000000" w:fill="C6E0B4"/>
            <w:noWrap/>
            <w:vAlign w:val="center"/>
            <w:hideMark/>
          </w:tcPr>
          <w:p w14:paraId="606DC1F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6DB80A2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275B76C1" w14:textId="77777777" w:rsidTr="001D46A3">
        <w:trPr>
          <w:trHeight w:val="315"/>
        </w:trPr>
        <w:tc>
          <w:tcPr>
            <w:tcW w:w="3261" w:type="dxa"/>
            <w:tcBorders>
              <w:top w:val="nil"/>
              <w:left w:val="single" w:sz="8" w:space="0" w:color="auto"/>
              <w:bottom w:val="nil"/>
              <w:right w:val="nil"/>
            </w:tcBorders>
            <w:shd w:val="clear" w:color="000000" w:fill="C6E0B4"/>
            <w:noWrap/>
            <w:vAlign w:val="center"/>
            <w:hideMark/>
          </w:tcPr>
          <w:p w14:paraId="617C813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Varilla roscada</w:t>
            </w:r>
          </w:p>
        </w:tc>
        <w:tc>
          <w:tcPr>
            <w:tcW w:w="1843" w:type="dxa"/>
            <w:tcBorders>
              <w:top w:val="nil"/>
              <w:left w:val="nil"/>
              <w:bottom w:val="nil"/>
              <w:right w:val="nil"/>
            </w:tcBorders>
            <w:shd w:val="clear" w:color="000000" w:fill="C6E0B4"/>
            <w:noWrap/>
            <w:vAlign w:val="center"/>
            <w:hideMark/>
          </w:tcPr>
          <w:p w14:paraId="0076BF5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932" w:type="dxa"/>
            <w:tcBorders>
              <w:top w:val="nil"/>
              <w:left w:val="nil"/>
              <w:bottom w:val="nil"/>
              <w:right w:val="nil"/>
            </w:tcBorders>
            <w:shd w:val="clear" w:color="000000" w:fill="C6E0B4"/>
            <w:noWrap/>
            <w:vAlign w:val="center"/>
            <w:hideMark/>
          </w:tcPr>
          <w:p w14:paraId="6697B06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8 x 120mm</w:t>
            </w:r>
          </w:p>
        </w:tc>
        <w:tc>
          <w:tcPr>
            <w:tcW w:w="1200" w:type="dxa"/>
            <w:tcBorders>
              <w:top w:val="nil"/>
              <w:left w:val="nil"/>
              <w:bottom w:val="nil"/>
              <w:right w:val="nil"/>
            </w:tcBorders>
            <w:shd w:val="clear" w:color="000000" w:fill="C6E0B4"/>
            <w:noWrap/>
            <w:vAlign w:val="center"/>
            <w:hideMark/>
          </w:tcPr>
          <w:p w14:paraId="6456DE3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7397F33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119E0F1F" w14:textId="77777777" w:rsidTr="001D46A3">
        <w:trPr>
          <w:trHeight w:val="300"/>
        </w:trPr>
        <w:tc>
          <w:tcPr>
            <w:tcW w:w="3261" w:type="dxa"/>
            <w:tcBorders>
              <w:top w:val="nil"/>
              <w:left w:val="single" w:sz="8" w:space="0" w:color="auto"/>
              <w:bottom w:val="nil"/>
              <w:right w:val="nil"/>
            </w:tcBorders>
            <w:shd w:val="clear" w:color="000000" w:fill="C6E0B4"/>
            <w:noWrap/>
            <w:vAlign w:val="center"/>
            <w:hideMark/>
          </w:tcPr>
          <w:p w14:paraId="7AE78CDF" w14:textId="444200F6" w:rsidR="008D4622" w:rsidRPr="008D4622" w:rsidRDefault="001D46A3" w:rsidP="008D4622">
            <w:pPr>
              <w:spacing w:after="0" w:line="240" w:lineRule="auto"/>
              <w:jc w:val="center"/>
              <w:rPr>
                <w:rFonts w:ascii="Calibri" w:eastAsia="Times New Roman" w:hAnsi="Calibri" w:cs="Calibri"/>
                <w:b/>
                <w:bCs/>
                <w:color w:val="000000"/>
                <w:lang w:eastAsia="es-ES"/>
              </w:rPr>
            </w:pPr>
            <w:r>
              <w:rPr>
                <w:rFonts w:ascii="Calibri" w:eastAsia="Times New Roman" w:hAnsi="Calibri" w:cs="Calibri"/>
                <w:b/>
                <w:bCs/>
                <w:color w:val="000000"/>
                <w:lang w:eastAsia="es-ES"/>
              </w:rPr>
              <w:t xml:space="preserve">Soporte </w:t>
            </w:r>
            <w:r w:rsidR="008D4622" w:rsidRPr="008D4622">
              <w:rPr>
                <w:rFonts w:ascii="Calibri" w:eastAsia="Times New Roman" w:hAnsi="Calibri" w:cs="Calibri"/>
                <w:b/>
                <w:bCs/>
                <w:color w:val="000000"/>
                <w:lang w:eastAsia="es-ES"/>
              </w:rPr>
              <w:t>motor paso a paso</w:t>
            </w:r>
          </w:p>
        </w:tc>
        <w:tc>
          <w:tcPr>
            <w:tcW w:w="1843" w:type="dxa"/>
            <w:tcBorders>
              <w:top w:val="nil"/>
              <w:left w:val="nil"/>
              <w:bottom w:val="nil"/>
              <w:right w:val="nil"/>
            </w:tcBorders>
            <w:shd w:val="clear" w:color="000000" w:fill="C6E0B4"/>
            <w:noWrap/>
            <w:vAlign w:val="center"/>
            <w:hideMark/>
          </w:tcPr>
          <w:p w14:paraId="2014412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932" w:type="dxa"/>
            <w:tcBorders>
              <w:top w:val="nil"/>
              <w:left w:val="nil"/>
              <w:bottom w:val="nil"/>
              <w:right w:val="nil"/>
            </w:tcBorders>
            <w:shd w:val="clear" w:color="000000" w:fill="C6E0B4"/>
            <w:noWrap/>
            <w:vAlign w:val="center"/>
            <w:hideMark/>
          </w:tcPr>
          <w:p w14:paraId="4414054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4F1B50A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65F20B0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4546C542" w14:textId="77777777" w:rsidTr="001D46A3">
        <w:trPr>
          <w:trHeight w:val="300"/>
        </w:trPr>
        <w:tc>
          <w:tcPr>
            <w:tcW w:w="3261" w:type="dxa"/>
            <w:tcBorders>
              <w:top w:val="nil"/>
              <w:left w:val="single" w:sz="8" w:space="0" w:color="auto"/>
              <w:bottom w:val="nil"/>
              <w:right w:val="nil"/>
            </w:tcBorders>
            <w:shd w:val="clear" w:color="000000" w:fill="C6E0B4"/>
            <w:noWrap/>
            <w:vAlign w:val="center"/>
            <w:hideMark/>
          </w:tcPr>
          <w:p w14:paraId="77B6CA3C" w14:textId="3714FCD2"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oporte rodamiento pivot</w:t>
            </w:r>
            <w:r w:rsidR="00BA2E1A">
              <w:rPr>
                <w:rFonts w:ascii="Calibri" w:eastAsia="Times New Roman" w:hAnsi="Calibri" w:cs="Calibri"/>
                <w:b/>
                <w:bCs/>
                <w:color w:val="000000"/>
                <w:lang w:eastAsia="es-ES"/>
              </w:rPr>
              <w:t>ante</w:t>
            </w:r>
          </w:p>
        </w:tc>
        <w:tc>
          <w:tcPr>
            <w:tcW w:w="1843" w:type="dxa"/>
            <w:tcBorders>
              <w:top w:val="nil"/>
              <w:left w:val="nil"/>
              <w:bottom w:val="nil"/>
              <w:right w:val="nil"/>
            </w:tcBorders>
            <w:shd w:val="clear" w:color="000000" w:fill="C6E0B4"/>
            <w:noWrap/>
            <w:vAlign w:val="center"/>
            <w:hideMark/>
          </w:tcPr>
          <w:p w14:paraId="3A7965E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932" w:type="dxa"/>
            <w:tcBorders>
              <w:top w:val="nil"/>
              <w:left w:val="nil"/>
              <w:bottom w:val="nil"/>
              <w:right w:val="nil"/>
            </w:tcBorders>
            <w:shd w:val="clear" w:color="000000" w:fill="C6E0B4"/>
            <w:noWrap/>
            <w:vAlign w:val="center"/>
            <w:hideMark/>
          </w:tcPr>
          <w:p w14:paraId="5E47C79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02C159F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4EA5AF6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41C0D76C" w14:textId="77777777" w:rsidTr="001D46A3">
        <w:trPr>
          <w:trHeight w:val="300"/>
        </w:trPr>
        <w:tc>
          <w:tcPr>
            <w:tcW w:w="3261" w:type="dxa"/>
            <w:tcBorders>
              <w:top w:val="nil"/>
              <w:left w:val="single" w:sz="8" w:space="0" w:color="auto"/>
              <w:bottom w:val="nil"/>
              <w:right w:val="nil"/>
            </w:tcBorders>
            <w:shd w:val="clear" w:color="000000" w:fill="C6E0B4"/>
            <w:noWrap/>
            <w:vAlign w:val="center"/>
            <w:hideMark/>
          </w:tcPr>
          <w:p w14:paraId="470A405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Rodamiento patines</w:t>
            </w:r>
          </w:p>
        </w:tc>
        <w:tc>
          <w:tcPr>
            <w:tcW w:w="1843" w:type="dxa"/>
            <w:tcBorders>
              <w:top w:val="nil"/>
              <w:left w:val="nil"/>
              <w:bottom w:val="nil"/>
              <w:right w:val="nil"/>
            </w:tcBorders>
            <w:shd w:val="clear" w:color="000000" w:fill="C6E0B4"/>
            <w:noWrap/>
            <w:vAlign w:val="center"/>
            <w:hideMark/>
          </w:tcPr>
          <w:p w14:paraId="6F53B28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932" w:type="dxa"/>
            <w:tcBorders>
              <w:top w:val="nil"/>
              <w:left w:val="nil"/>
              <w:bottom w:val="nil"/>
              <w:right w:val="nil"/>
            </w:tcBorders>
            <w:shd w:val="clear" w:color="000000" w:fill="C6E0B4"/>
            <w:noWrap/>
            <w:vAlign w:val="center"/>
            <w:hideMark/>
          </w:tcPr>
          <w:p w14:paraId="78F5E71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R</w:t>
            </w:r>
            <w:r w:rsidRPr="008D4622">
              <w:rPr>
                <w:rFonts w:ascii="Calibri" w:eastAsia="Times New Roman" w:hAnsi="Calibri" w:cs="Calibri"/>
                <w:b/>
                <w:bCs/>
                <w:color w:val="000000"/>
                <w:sz w:val="16"/>
                <w:szCs w:val="16"/>
                <w:lang w:eastAsia="es-ES"/>
              </w:rPr>
              <w:t>ext</w:t>
            </w:r>
            <w:r w:rsidRPr="008D4622">
              <w:rPr>
                <w:rFonts w:ascii="Calibri" w:eastAsia="Times New Roman" w:hAnsi="Calibri" w:cs="Calibri"/>
                <w:b/>
                <w:bCs/>
                <w:color w:val="000000"/>
                <w:lang w:eastAsia="es-ES"/>
              </w:rPr>
              <w:t xml:space="preserve"> 22, R</w:t>
            </w:r>
            <w:r w:rsidRPr="008D4622">
              <w:rPr>
                <w:rFonts w:ascii="Calibri" w:eastAsia="Times New Roman" w:hAnsi="Calibri" w:cs="Calibri"/>
                <w:b/>
                <w:bCs/>
                <w:color w:val="000000"/>
                <w:sz w:val="16"/>
                <w:szCs w:val="16"/>
                <w:lang w:eastAsia="es-ES"/>
              </w:rPr>
              <w:t>int</w:t>
            </w:r>
            <w:r w:rsidRPr="008D4622">
              <w:rPr>
                <w:rFonts w:ascii="Calibri" w:eastAsia="Times New Roman" w:hAnsi="Calibri" w:cs="Calibri"/>
                <w:b/>
                <w:bCs/>
                <w:color w:val="000000"/>
                <w:lang w:eastAsia="es-ES"/>
              </w:rPr>
              <w:t xml:space="preserve"> 8 mm</w:t>
            </w:r>
          </w:p>
        </w:tc>
        <w:tc>
          <w:tcPr>
            <w:tcW w:w="1200" w:type="dxa"/>
            <w:tcBorders>
              <w:top w:val="nil"/>
              <w:left w:val="nil"/>
              <w:bottom w:val="nil"/>
              <w:right w:val="nil"/>
            </w:tcBorders>
            <w:shd w:val="clear" w:color="000000" w:fill="C6E0B4"/>
            <w:noWrap/>
            <w:vAlign w:val="center"/>
            <w:hideMark/>
          </w:tcPr>
          <w:p w14:paraId="0CAE968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20D26030"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3E3BC940" w14:textId="77777777" w:rsidTr="001D46A3">
        <w:trPr>
          <w:trHeight w:val="300"/>
        </w:trPr>
        <w:tc>
          <w:tcPr>
            <w:tcW w:w="3261" w:type="dxa"/>
            <w:tcBorders>
              <w:top w:val="nil"/>
              <w:left w:val="single" w:sz="8" w:space="0" w:color="auto"/>
              <w:bottom w:val="nil"/>
              <w:right w:val="nil"/>
            </w:tcBorders>
            <w:shd w:val="clear" w:color="000000" w:fill="C6E0B4"/>
            <w:noWrap/>
            <w:vAlign w:val="center"/>
            <w:hideMark/>
          </w:tcPr>
          <w:p w14:paraId="1E1516BD" w14:textId="319D84AD" w:rsidR="008D4622" w:rsidRPr="001D46A3" w:rsidRDefault="001D46A3" w:rsidP="008D4622">
            <w:pPr>
              <w:spacing w:after="0" w:line="240" w:lineRule="auto"/>
              <w:jc w:val="center"/>
              <w:rPr>
                <w:rFonts w:ascii="Calibri" w:eastAsia="Times New Roman" w:hAnsi="Calibri" w:cs="Calibri"/>
                <w:b/>
                <w:bCs/>
                <w:color w:val="000000"/>
                <w:lang w:eastAsia="es-ES"/>
              </w:rPr>
            </w:pPr>
            <w:r>
              <w:rPr>
                <w:rFonts w:ascii="Calibri" w:eastAsia="Times New Roman" w:hAnsi="Calibri" w:cs="Calibri"/>
                <w:b/>
                <w:bCs/>
                <w:color w:val="000000"/>
                <w:lang w:eastAsia="es-ES"/>
              </w:rPr>
              <w:t xml:space="preserve">Guía de </w:t>
            </w:r>
            <w:r w:rsidR="008D4622" w:rsidRPr="008D4622">
              <w:rPr>
                <w:rFonts w:ascii="Calibri" w:eastAsia="Times New Roman" w:hAnsi="Calibri" w:cs="Calibri"/>
                <w:b/>
                <w:bCs/>
                <w:color w:val="000000"/>
                <w:lang w:eastAsia="es-ES"/>
              </w:rPr>
              <w:t>rodamiento</w:t>
            </w:r>
          </w:p>
        </w:tc>
        <w:tc>
          <w:tcPr>
            <w:tcW w:w="1843" w:type="dxa"/>
            <w:tcBorders>
              <w:top w:val="nil"/>
              <w:left w:val="nil"/>
              <w:bottom w:val="nil"/>
              <w:right w:val="nil"/>
            </w:tcBorders>
            <w:shd w:val="clear" w:color="000000" w:fill="C6E0B4"/>
            <w:noWrap/>
            <w:vAlign w:val="center"/>
            <w:hideMark/>
          </w:tcPr>
          <w:p w14:paraId="2A16159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932" w:type="dxa"/>
            <w:tcBorders>
              <w:top w:val="nil"/>
              <w:left w:val="nil"/>
              <w:bottom w:val="nil"/>
              <w:right w:val="nil"/>
            </w:tcBorders>
            <w:shd w:val="clear" w:color="000000" w:fill="C6E0B4"/>
            <w:noWrap/>
            <w:vAlign w:val="center"/>
            <w:hideMark/>
          </w:tcPr>
          <w:p w14:paraId="2C47464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R</w:t>
            </w:r>
            <w:r w:rsidRPr="008D4622">
              <w:rPr>
                <w:rFonts w:ascii="Calibri" w:eastAsia="Times New Roman" w:hAnsi="Calibri" w:cs="Calibri"/>
                <w:b/>
                <w:bCs/>
                <w:color w:val="000000"/>
                <w:sz w:val="16"/>
                <w:szCs w:val="16"/>
                <w:lang w:eastAsia="es-ES"/>
              </w:rPr>
              <w:t>ext</w:t>
            </w:r>
            <w:r w:rsidRPr="008D4622">
              <w:rPr>
                <w:rFonts w:ascii="Calibri" w:eastAsia="Times New Roman" w:hAnsi="Calibri" w:cs="Calibri"/>
                <w:b/>
                <w:bCs/>
                <w:color w:val="000000"/>
                <w:lang w:eastAsia="es-ES"/>
              </w:rPr>
              <w:t xml:space="preserve"> 24, R</w:t>
            </w:r>
            <w:r w:rsidRPr="008D4622">
              <w:rPr>
                <w:rFonts w:ascii="Calibri" w:eastAsia="Times New Roman" w:hAnsi="Calibri" w:cs="Calibri"/>
                <w:b/>
                <w:bCs/>
                <w:color w:val="000000"/>
                <w:sz w:val="16"/>
                <w:szCs w:val="16"/>
                <w:lang w:eastAsia="es-ES"/>
              </w:rPr>
              <w:t xml:space="preserve">int </w:t>
            </w:r>
            <w:r w:rsidRPr="008D4622">
              <w:rPr>
                <w:rFonts w:ascii="Calibri" w:eastAsia="Times New Roman" w:hAnsi="Calibri" w:cs="Calibri"/>
                <w:b/>
                <w:bCs/>
                <w:color w:val="000000"/>
                <w:lang w:eastAsia="es-ES"/>
              </w:rPr>
              <w:t>22 mm</w:t>
            </w:r>
          </w:p>
        </w:tc>
        <w:tc>
          <w:tcPr>
            <w:tcW w:w="1200" w:type="dxa"/>
            <w:tcBorders>
              <w:top w:val="nil"/>
              <w:left w:val="nil"/>
              <w:bottom w:val="nil"/>
              <w:right w:val="nil"/>
            </w:tcBorders>
            <w:shd w:val="clear" w:color="000000" w:fill="C6E0B4"/>
            <w:noWrap/>
            <w:vAlign w:val="center"/>
            <w:hideMark/>
          </w:tcPr>
          <w:p w14:paraId="455F03E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6924A78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2D1C38A0" w14:textId="77777777" w:rsidTr="001D46A3">
        <w:trPr>
          <w:trHeight w:val="300"/>
        </w:trPr>
        <w:tc>
          <w:tcPr>
            <w:tcW w:w="3261" w:type="dxa"/>
            <w:tcBorders>
              <w:top w:val="nil"/>
              <w:left w:val="single" w:sz="8" w:space="0" w:color="auto"/>
              <w:bottom w:val="nil"/>
              <w:right w:val="nil"/>
            </w:tcBorders>
            <w:shd w:val="clear" w:color="000000" w:fill="C6E0B4"/>
            <w:noWrap/>
            <w:vAlign w:val="center"/>
            <w:hideMark/>
          </w:tcPr>
          <w:p w14:paraId="16A4629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Tuercas</w:t>
            </w:r>
          </w:p>
        </w:tc>
        <w:tc>
          <w:tcPr>
            <w:tcW w:w="1843" w:type="dxa"/>
            <w:tcBorders>
              <w:top w:val="nil"/>
              <w:left w:val="nil"/>
              <w:bottom w:val="nil"/>
              <w:right w:val="nil"/>
            </w:tcBorders>
            <w:shd w:val="clear" w:color="000000" w:fill="C6E0B4"/>
            <w:noWrap/>
            <w:vAlign w:val="center"/>
            <w:hideMark/>
          </w:tcPr>
          <w:p w14:paraId="3B67C3A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2</w:t>
            </w:r>
          </w:p>
        </w:tc>
        <w:tc>
          <w:tcPr>
            <w:tcW w:w="1932" w:type="dxa"/>
            <w:tcBorders>
              <w:top w:val="nil"/>
              <w:left w:val="nil"/>
              <w:bottom w:val="nil"/>
              <w:right w:val="nil"/>
            </w:tcBorders>
            <w:shd w:val="clear" w:color="000000" w:fill="C6E0B4"/>
            <w:noWrap/>
            <w:vAlign w:val="center"/>
            <w:hideMark/>
          </w:tcPr>
          <w:p w14:paraId="16C9B45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5</w:t>
            </w:r>
          </w:p>
        </w:tc>
        <w:tc>
          <w:tcPr>
            <w:tcW w:w="1200" w:type="dxa"/>
            <w:tcBorders>
              <w:top w:val="nil"/>
              <w:left w:val="nil"/>
              <w:bottom w:val="nil"/>
              <w:right w:val="nil"/>
            </w:tcBorders>
            <w:shd w:val="clear" w:color="000000" w:fill="C6E0B4"/>
            <w:noWrap/>
            <w:vAlign w:val="center"/>
            <w:hideMark/>
          </w:tcPr>
          <w:p w14:paraId="53190D5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03213C8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7707AD65" w14:textId="77777777" w:rsidTr="001D46A3">
        <w:trPr>
          <w:trHeight w:val="300"/>
        </w:trPr>
        <w:tc>
          <w:tcPr>
            <w:tcW w:w="3261" w:type="dxa"/>
            <w:tcBorders>
              <w:top w:val="nil"/>
              <w:left w:val="single" w:sz="8" w:space="0" w:color="auto"/>
              <w:bottom w:val="nil"/>
              <w:right w:val="nil"/>
            </w:tcBorders>
            <w:shd w:val="clear" w:color="000000" w:fill="C6E0B4"/>
            <w:noWrap/>
            <w:vAlign w:val="center"/>
            <w:hideMark/>
          </w:tcPr>
          <w:p w14:paraId="2EB5185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Varilla roscada</w:t>
            </w:r>
          </w:p>
        </w:tc>
        <w:tc>
          <w:tcPr>
            <w:tcW w:w="1843" w:type="dxa"/>
            <w:tcBorders>
              <w:top w:val="nil"/>
              <w:left w:val="nil"/>
              <w:bottom w:val="nil"/>
              <w:right w:val="nil"/>
            </w:tcBorders>
            <w:shd w:val="clear" w:color="000000" w:fill="C6E0B4"/>
            <w:noWrap/>
            <w:vAlign w:val="center"/>
            <w:hideMark/>
          </w:tcPr>
          <w:p w14:paraId="74736D4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932" w:type="dxa"/>
            <w:tcBorders>
              <w:top w:val="nil"/>
              <w:left w:val="nil"/>
              <w:bottom w:val="nil"/>
              <w:right w:val="nil"/>
            </w:tcBorders>
            <w:shd w:val="clear" w:color="000000" w:fill="C6E0B4"/>
            <w:noWrap/>
            <w:vAlign w:val="center"/>
            <w:hideMark/>
          </w:tcPr>
          <w:p w14:paraId="0B3485C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5 x 140 mm</w:t>
            </w:r>
          </w:p>
        </w:tc>
        <w:tc>
          <w:tcPr>
            <w:tcW w:w="1200" w:type="dxa"/>
            <w:tcBorders>
              <w:top w:val="nil"/>
              <w:left w:val="nil"/>
              <w:bottom w:val="nil"/>
              <w:right w:val="nil"/>
            </w:tcBorders>
            <w:shd w:val="clear" w:color="000000" w:fill="C6E0B4"/>
            <w:noWrap/>
            <w:vAlign w:val="center"/>
            <w:hideMark/>
          </w:tcPr>
          <w:p w14:paraId="78FBF6E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753B17A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F33C8D" w:rsidRPr="008D4622" w14:paraId="72CA9583" w14:textId="77777777" w:rsidTr="001D46A3">
        <w:trPr>
          <w:trHeight w:val="300"/>
        </w:trPr>
        <w:tc>
          <w:tcPr>
            <w:tcW w:w="3261" w:type="dxa"/>
            <w:tcBorders>
              <w:top w:val="nil"/>
              <w:left w:val="single" w:sz="8" w:space="0" w:color="auto"/>
              <w:bottom w:val="nil"/>
              <w:right w:val="nil"/>
            </w:tcBorders>
            <w:shd w:val="clear" w:color="000000" w:fill="C6E0B4"/>
            <w:noWrap/>
            <w:vAlign w:val="center"/>
          </w:tcPr>
          <w:p w14:paraId="5C4135FB" w14:textId="4ED8139E" w:rsidR="00F33C8D" w:rsidRPr="008D4622" w:rsidRDefault="00F33C8D" w:rsidP="008D4622">
            <w:pPr>
              <w:spacing w:after="0" w:line="240" w:lineRule="auto"/>
              <w:jc w:val="center"/>
              <w:rPr>
                <w:rFonts w:ascii="Calibri" w:eastAsia="Times New Roman" w:hAnsi="Calibri" w:cs="Calibri"/>
                <w:b/>
                <w:bCs/>
                <w:color w:val="000000"/>
                <w:lang w:eastAsia="es-ES"/>
              </w:rPr>
            </w:pPr>
            <w:r>
              <w:rPr>
                <w:rFonts w:ascii="Calibri" w:eastAsia="Times New Roman" w:hAnsi="Calibri" w:cs="Calibri"/>
                <w:b/>
                <w:bCs/>
                <w:color w:val="000000"/>
                <w:lang w:eastAsia="es-ES"/>
              </w:rPr>
              <w:t>Extensión servo-varilla</w:t>
            </w:r>
          </w:p>
        </w:tc>
        <w:tc>
          <w:tcPr>
            <w:tcW w:w="1843" w:type="dxa"/>
            <w:tcBorders>
              <w:top w:val="nil"/>
              <w:left w:val="nil"/>
              <w:bottom w:val="nil"/>
              <w:right w:val="nil"/>
            </w:tcBorders>
            <w:shd w:val="clear" w:color="000000" w:fill="C6E0B4"/>
            <w:noWrap/>
            <w:vAlign w:val="center"/>
          </w:tcPr>
          <w:p w14:paraId="4CC0D0C0" w14:textId="52757235" w:rsidR="00F33C8D" w:rsidRPr="008D4622" w:rsidRDefault="00F33C8D" w:rsidP="008D4622">
            <w:pPr>
              <w:spacing w:after="0" w:line="240" w:lineRule="auto"/>
              <w:jc w:val="center"/>
              <w:rPr>
                <w:rFonts w:ascii="Calibri" w:eastAsia="Times New Roman" w:hAnsi="Calibri" w:cs="Calibri"/>
                <w:b/>
                <w:bCs/>
                <w:color w:val="000000"/>
                <w:lang w:eastAsia="es-ES"/>
              </w:rPr>
            </w:pPr>
            <w:r>
              <w:rPr>
                <w:rFonts w:ascii="Calibri" w:eastAsia="Times New Roman" w:hAnsi="Calibri" w:cs="Calibri"/>
                <w:b/>
                <w:bCs/>
                <w:color w:val="000000"/>
                <w:lang w:eastAsia="es-ES"/>
              </w:rPr>
              <w:t>1</w:t>
            </w:r>
          </w:p>
        </w:tc>
        <w:tc>
          <w:tcPr>
            <w:tcW w:w="1932" w:type="dxa"/>
            <w:tcBorders>
              <w:top w:val="nil"/>
              <w:left w:val="nil"/>
              <w:bottom w:val="nil"/>
              <w:right w:val="nil"/>
            </w:tcBorders>
            <w:shd w:val="clear" w:color="000000" w:fill="C6E0B4"/>
            <w:noWrap/>
            <w:vAlign w:val="center"/>
          </w:tcPr>
          <w:p w14:paraId="1C15252D" w14:textId="77777777" w:rsidR="00F33C8D" w:rsidRPr="008D4622" w:rsidRDefault="00F33C8D" w:rsidP="008D4622">
            <w:pPr>
              <w:spacing w:after="0" w:line="240" w:lineRule="auto"/>
              <w:jc w:val="center"/>
              <w:rPr>
                <w:rFonts w:ascii="Calibri" w:eastAsia="Times New Roman" w:hAnsi="Calibri" w:cs="Calibri"/>
                <w:b/>
                <w:bCs/>
                <w:color w:val="000000"/>
                <w:lang w:eastAsia="es-ES"/>
              </w:rPr>
            </w:pPr>
          </w:p>
        </w:tc>
        <w:tc>
          <w:tcPr>
            <w:tcW w:w="1200" w:type="dxa"/>
            <w:tcBorders>
              <w:top w:val="nil"/>
              <w:left w:val="nil"/>
              <w:bottom w:val="nil"/>
              <w:right w:val="nil"/>
            </w:tcBorders>
            <w:shd w:val="clear" w:color="000000" w:fill="C6E0B4"/>
            <w:noWrap/>
            <w:vAlign w:val="center"/>
          </w:tcPr>
          <w:p w14:paraId="723FF780" w14:textId="17ABA5B1" w:rsidR="00F33C8D" w:rsidRPr="008D4622" w:rsidRDefault="00F33C8D" w:rsidP="008D4622">
            <w:pPr>
              <w:spacing w:after="0" w:line="240" w:lineRule="auto"/>
              <w:jc w:val="center"/>
              <w:rPr>
                <w:rFonts w:ascii="Calibri" w:eastAsia="Times New Roman" w:hAnsi="Calibri" w:cs="Calibri"/>
                <w:b/>
                <w:bCs/>
                <w:color w:val="000000"/>
                <w:lang w:eastAsia="es-ES"/>
              </w:rPr>
            </w:pPr>
            <w:r>
              <w:rPr>
                <w:rFonts w:ascii="Calibri" w:eastAsia="Times New Roman" w:hAnsi="Calibri" w:cs="Calibri"/>
                <w:b/>
                <w:bCs/>
                <w:color w:val="000000"/>
                <w:lang w:eastAsia="es-ES"/>
              </w:rPr>
              <w:t>PLA</w:t>
            </w:r>
          </w:p>
        </w:tc>
        <w:tc>
          <w:tcPr>
            <w:tcW w:w="1200" w:type="dxa"/>
            <w:tcBorders>
              <w:top w:val="nil"/>
              <w:left w:val="nil"/>
              <w:bottom w:val="nil"/>
              <w:right w:val="single" w:sz="8" w:space="0" w:color="auto"/>
            </w:tcBorders>
            <w:shd w:val="clear" w:color="000000" w:fill="C6E0B4"/>
            <w:noWrap/>
            <w:vAlign w:val="center"/>
          </w:tcPr>
          <w:p w14:paraId="1B06E6A2" w14:textId="55978712" w:rsidR="00F33C8D" w:rsidRPr="008D4622" w:rsidRDefault="00F33C8D" w:rsidP="008D4622">
            <w:pPr>
              <w:spacing w:after="0" w:line="240" w:lineRule="auto"/>
              <w:jc w:val="center"/>
              <w:rPr>
                <w:rFonts w:ascii="Calibri" w:eastAsia="Times New Roman" w:hAnsi="Calibri" w:cs="Calibri"/>
                <w:b/>
                <w:bCs/>
                <w:color w:val="000000"/>
                <w:lang w:eastAsia="es-ES"/>
              </w:rPr>
            </w:pPr>
            <w:r>
              <w:rPr>
                <w:rFonts w:ascii="Calibri" w:eastAsia="Times New Roman" w:hAnsi="Calibri" w:cs="Calibri"/>
                <w:b/>
                <w:bCs/>
                <w:color w:val="000000"/>
                <w:lang w:eastAsia="es-ES"/>
              </w:rPr>
              <w:t>Si</w:t>
            </w:r>
          </w:p>
        </w:tc>
      </w:tr>
      <w:tr w:rsidR="008D4622" w:rsidRPr="008D4622" w14:paraId="4BF98CEF" w14:textId="77777777" w:rsidTr="001D46A3">
        <w:trPr>
          <w:trHeight w:val="300"/>
        </w:trPr>
        <w:tc>
          <w:tcPr>
            <w:tcW w:w="3261" w:type="dxa"/>
            <w:tcBorders>
              <w:top w:val="nil"/>
              <w:left w:val="single" w:sz="8" w:space="0" w:color="auto"/>
              <w:bottom w:val="nil"/>
              <w:right w:val="nil"/>
            </w:tcBorders>
            <w:shd w:val="clear" w:color="000000" w:fill="C6E0B4"/>
            <w:noWrap/>
            <w:vAlign w:val="center"/>
            <w:hideMark/>
          </w:tcPr>
          <w:p w14:paraId="7C93F76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ensor espesor</w:t>
            </w:r>
          </w:p>
        </w:tc>
        <w:tc>
          <w:tcPr>
            <w:tcW w:w="1843" w:type="dxa"/>
            <w:tcBorders>
              <w:top w:val="nil"/>
              <w:left w:val="nil"/>
              <w:bottom w:val="nil"/>
              <w:right w:val="nil"/>
            </w:tcBorders>
            <w:shd w:val="clear" w:color="000000" w:fill="C6E0B4"/>
            <w:noWrap/>
            <w:vAlign w:val="center"/>
            <w:hideMark/>
          </w:tcPr>
          <w:p w14:paraId="5386D9B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932" w:type="dxa"/>
            <w:tcBorders>
              <w:top w:val="nil"/>
              <w:left w:val="nil"/>
              <w:bottom w:val="nil"/>
              <w:right w:val="nil"/>
            </w:tcBorders>
            <w:shd w:val="clear" w:color="000000" w:fill="C6E0B4"/>
            <w:noWrap/>
            <w:vAlign w:val="bottom"/>
            <w:hideMark/>
          </w:tcPr>
          <w:p w14:paraId="775A732D" w14:textId="77777777" w:rsidR="008D4622" w:rsidRPr="008D4622" w:rsidRDefault="008D4622" w:rsidP="008D4622">
            <w:pPr>
              <w:spacing w:after="0" w:line="240" w:lineRule="auto"/>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64018CA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2A7E57C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3D4C5ABE" w14:textId="77777777" w:rsidTr="001D46A3">
        <w:trPr>
          <w:trHeight w:val="300"/>
        </w:trPr>
        <w:tc>
          <w:tcPr>
            <w:tcW w:w="3261" w:type="dxa"/>
            <w:tcBorders>
              <w:top w:val="nil"/>
              <w:left w:val="single" w:sz="8" w:space="0" w:color="auto"/>
              <w:bottom w:val="nil"/>
              <w:right w:val="nil"/>
            </w:tcBorders>
            <w:shd w:val="clear" w:color="000000" w:fill="C6E0B4"/>
            <w:noWrap/>
            <w:vAlign w:val="center"/>
            <w:hideMark/>
          </w:tcPr>
          <w:p w14:paraId="3FA0966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oporte sensor espesor</w:t>
            </w:r>
          </w:p>
        </w:tc>
        <w:tc>
          <w:tcPr>
            <w:tcW w:w="1843" w:type="dxa"/>
            <w:tcBorders>
              <w:top w:val="nil"/>
              <w:left w:val="nil"/>
              <w:bottom w:val="nil"/>
              <w:right w:val="nil"/>
            </w:tcBorders>
            <w:shd w:val="clear" w:color="000000" w:fill="C6E0B4"/>
            <w:noWrap/>
            <w:vAlign w:val="center"/>
            <w:hideMark/>
          </w:tcPr>
          <w:p w14:paraId="0EB69E4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932" w:type="dxa"/>
            <w:tcBorders>
              <w:top w:val="nil"/>
              <w:left w:val="nil"/>
              <w:bottom w:val="nil"/>
              <w:right w:val="nil"/>
            </w:tcBorders>
            <w:shd w:val="clear" w:color="000000" w:fill="C6E0B4"/>
            <w:noWrap/>
            <w:vAlign w:val="center"/>
            <w:hideMark/>
          </w:tcPr>
          <w:p w14:paraId="0EE2A76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83C778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2C150F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1F377C8D" w14:textId="77777777" w:rsidTr="001D46A3">
        <w:trPr>
          <w:trHeight w:val="300"/>
        </w:trPr>
        <w:tc>
          <w:tcPr>
            <w:tcW w:w="3261" w:type="dxa"/>
            <w:tcBorders>
              <w:top w:val="nil"/>
              <w:left w:val="single" w:sz="8" w:space="0" w:color="auto"/>
              <w:bottom w:val="nil"/>
              <w:right w:val="nil"/>
            </w:tcBorders>
            <w:shd w:val="clear" w:color="000000" w:fill="C6E0B4"/>
            <w:noWrap/>
            <w:vAlign w:val="center"/>
            <w:hideMark/>
          </w:tcPr>
          <w:p w14:paraId="3541EF4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Rodamientos pequeños </w:t>
            </w:r>
          </w:p>
        </w:tc>
        <w:tc>
          <w:tcPr>
            <w:tcW w:w="1843" w:type="dxa"/>
            <w:tcBorders>
              <w:top w:val="nil"/>
              <w:left w:val="nil"/>
              <w:bottom w:val="nil"/>
              <w:right w:val="nil"/>
            </w:tcBorders>
            <w:shd w:val="clear" w:color="000000" w:fill="C6E0B4"/>
            <w:noWrap/>
            <w:vAlign w:val="center"/>
            <w:hideMark/>
          </w:tcPr>
          <w:p w14:paraId="3D85893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4</w:t>
            </w:r>
          </w:p>
        </w:tc>
        <w:tc>
          <w:tcPr>
            <w:tcW w:w="1932" w:type="dxa"/>
            <w:tcBorders>
              <w:top w:val="nil"/>
              <w:left w:val="nil"/>
              <w:bottom w:val="nil"/>
              <w:right w:val="nil"/>
            </w:tcBorders>
            <w:shd w:val="clear" w:color="000000" w:fill="C6E0B4"/>
            <w:noWrap/>
            <w:vAlign w:val="center"/>
            <w:hideMark/>
          </w:tcPr>
          <w:p w14:paraId="46ED66E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623ZZ</w:t>
            </w:r>
          </w:p>
        </w:tc>
        <w:tc>
          <w:tcPr>
            <w:tcW w:w="1200" w:type="dxa"/>
            <w:tcBorders>
              <w:top w:val="nil"/>
              <w:left w:val="nil"/>
              <w:bottom w:val="nil"/>
              <w:right w:val="nil"/>
            </w:tcBorders>
            <w:shd w:val="clear" w:color="000000" w:fill="C6E0B4"/>
            <w:noWrap/>
            <w:vAlign w:val="center"/>
            <w:hideMark/>
          </w:tcPr>
          <w:p w14:paraId="1C90C18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785CE7D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6D8D929F" w14:textId="77777777" w:rsidTr="001D46A3">
        <w:trPr>
          <w:trHeight w:val="300"/>
        </w:trPr>
        <w:tc>
          <w:tcPr>
            <w:tcW w:w="3261" w:type="dxa"/>
            <w:tcBorders>
              <w:top w:val="nil"/>
              <w:left w:val="single" w:sz="8" w:space="0" w:color="auto"/>
              <w:bottom w:val="nil"/>
              <w:right w:val="nil"/>
            </w:tcBorders>
            <w:shd w:val="clear" w:color="000000" w:fill="C6E0B4"/>
            <w:noWrap/>
            <w:vAlign w:val="center"/>
            <w:hideMark/>
          </w:tcPr>
          <w:p w14:paraId="2EB1E57F" w14:textId="63377D51"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uelle de bolígrafo</w:t>
            </w:r>
          </w:p>
        </w:tc>
        <w:tc>
          <w:tcPr>
            <w:tcW w:w="1843" w:type="dxa"/>
            <w:tcBorders>
              <w:top w:val="nil"/>
              <w:left w:val="nil"/>
              <w:bottom w:val="nil"/>
              <w:right w:val="nil"/>
            </w:tcBorders>
            <w:shd w:val="clear" w:color="000000" w:fill="C6E0B4"/>
            <w:noWrap/>
            <w:vAlign w:val="center"/>
            <w:hideMark/>
          </w:tcPr>
          <w:p w14:paraId="79BDFC6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932" w:type="dxa"/>
            <w:tcBorders>
              <w:top w:val="nil"/>
              <w:left w:val="nil"/>
              <w:bottom w:val="nil"/>
              <w:right w:val="nil"/>
            </w:tcBorders>
            <w:shd w:val="clear" w:color="000000" w:fill="C6E0B4"/>
            <w:noWrap/>
            <w:vAlign w:val="center"/>
            <w:hideMark/>
          </w:tcPr>
          <w:p w14:paraId="0889996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1CF842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310D7D5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2BBDC3C0" w14:textId="77777777" w:rsidTr="001D46A3">
        <w:trPr>
          <w:trHeight w:val="300"/>
        </w:trPr>
        <w:tc>
          <w:tcPr>
            <w:tcW w:w="3261" w:type="dxa"/>
            <w:tcBorders>
              <w:top w:val="nil"/>
              <w:left w:val="single" w:sz="8" w:space="0" w:color="auto"/>
              <w:bottom w:val="nil"/>
              <w:right w:val="nil"/>
            </w:tcBorders>
            <w:shd w:val="clear" w:color="000000" w:fill="C6E0B4"/>
            <w:noWrap/>
            <w:vAlign w:val="center"/>
            <w:hideMark/>
          </w:tcPr>
          <w:p w14:paraId="2AC8AC84" w14:textId="4D0588AC"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Im</w:t>
            </w:r>
            <w:r>
              <w:rPr>
                <w:rFonts w:ascii="Calibri" w:eastAsia="Times New Roman" w:hAnsi="Calibri" w:cs="Calibri"/>
                <w:b/>
                <w:bCs/>
                <w:color w:val="000000"/>
                <w:lang w:eastAsia="es-ES"/>
              </w:rPr>
              <w:t>á</w:t>
            </w:r>
            <w:r w:rsidRPr="008D4622">
              <w:rPr>
                <w:rFonts w:ascii="Calibri" w:eastAsia="Times New Roman" w:hAnsi="Calibri" w:cs="Calibri"/>
                <w:b/>
                <w:bCs/>
                <w:color w:val="000000"/>
                <w:lang w:eastAsia="es-ES"/>
              </w:rPr>
              <w:t>n</w:t>
            </w:r>
          </w:p>
        </w:tc>
        <w:tc>
          <w:tcPr>
            <w:tcW w:w="1843" w:type="dxa"/>
            <w:tcBorders>
              <w:top w:val="nil"/>
              <w:left w:val="nil"/>
              <w:bottom w:val="nil"/>
              <w:right w:val="nil"/>
            </w:tcBorders>
            <w:shd w:val="clear" w:color="000000" w:fill="C6E0B4"/>
            <w:noWrap/>
            <w:vAlign w:val="center"/>
            <w:hideMark/>
          </w:tcPr>
          <w:p w14:paraId="6F8F0A9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932" w:type="dxa"/>
            <w:tcBorders>
              <w:top w:val="nil"/>
              <w:left w:val="nil"/>
              <w:bottom w:val="nil"/>
              <w:right w:val="nil"/>
            </w:tcBorders>
            <w:shd w:val="clear" w:color="000000" w:fill="C6E0B4"/>
            <w:noWrap/>
            <w:vAlign w:val="bottom"/>
            <w:hideMark/>
          </w:tcPr>
          <w:p w14:paraId="5D96E78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25 x 6 x 2 mm</w:t>
            </w:r>
          </w:p>
        </w:tc>
        <w:tc>
          <w:tcPr>
            <w:tcW w:w="1200" w:type="dxa"/>
            <w:tcBorders>
              <w:top w:val="nil"/>
              <w:left w:val="nil"/>
              <w:bottom w:val="nil"/>
              <w:right w:val="nil"/>
            </w:tcBorders>
            <w:shd w:val="clear" w:color="000000" w:fill="C6E0B4"/>
            <w:noWrap/>
            <w:vAlign w:val="bottom"/>
            <w:hideMark/>
          </w:tcPr>
          <w:p w14:paraId="013CEC68" w14:textId="77777777" w:rsidR="008D4622" w:rsidRPr="008D4622" w:rsidRDefault="008D4622" w:rsidP="008D4622">
            <w:pPr>
              <w:spacing w:after="0" w:line="240" w:lineRule="auto"/>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bottom"/>
            <w:hideMark/>
          </w:tcPr>
          <w:p w14:paraId="1945F467" w14:textId="77777777" w:rsidR="008D4622" w:rsidRPr="008D4622" w:rsidRDefault="008D4622" w:rsidP="008D4622">
            <w:pPr>
              <w:spacing w:after="0" w:line="240" w:lineRule="auto"/>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2BD81C43" w14:textId="77777777" w:rsidTr="001D46A3">
        <w:trPr>
          <w:trHeight w:val="300"/>
        </w:trPr>
        <w:tc>
          <w:tcPr>
            <w:tcW w:w="3261" w:type="dxa"/>
            <w:tcBorders>
              <w:top w:val="nil"/>
              <w:left w:val="single" w:sz="8" w:space="0" w:color="auto"/>
              <w:bottom w:val="nil"/>
              <w:right w:val="nil"/>
            </w:tcBorders>
            <w:shd w:val="clear" w:color="000000" w:fill="C6E0B4"/>
            <w:noWrap/>
            <w:vAlign w:val="center"/>
            <w:hideMark/>
          </w:tcPr>
          <w:p w14:paraId="2A0B61C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lastRenderedPageBreak/>
              <w:t>Tornillo</w:t>
            </w:r>
          </w:p>
        </w:tc>
        <w:tc>
          <w:tcPr>
            <w:tcW w:w="1843" w:type="dxa"/>
            <w:tcBorders>
              <w:top w:val="nil"/>
              <w:left w:val="nil"/>
              <w:bottom w:val="nil"/>
              <w:right w:val="nil"/>
            </w:tcBorders>
            <w:shd w:val="clear" w:color="000000" w:fill="C6E0B4"/>
            <w:noWrap/>
            <w:vAlign w:val="center"/>
            <w:hideMark/>
          </w:tcPr>
          <w:p w14:paraId="11B3A46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932" w:type="dxa"/>
            <w:tcBorders>
              <w:top w:val="nil"/>
              <w:left w:val="nil"/>
              <w:bottom w:val="nil"/>
              <w:right w:val="nil"/>
            </w:tcBorders>
            <w:shd w:val="clear" w:color="000000" w:fill="C6E0B4"/>
            <w:noWrap/>
            <w:vAlign w:val="center"/>
            <w:hideMark/>
          </w:tcPr>
          <w:p w14:paraId="33B75BC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6</w:t>
            </w:r>
          </w:p>
        </w:tc>
        <w:tc>
          <w:tcPr>
            <w:tcW w:w="1200" w:type="dxa"/>
            <w:tcBorders>
              <w:top w:val="nil"/>
              <w:left w:val="nil"/>
              <w:bottom w:val="nil"/>
              <w:right w:val="nil"/>
            </w:tcBorders>
            <w:shd w:val="clear" w:color="000000" w:fill="C6E0B4"/>
            <w:noWrap/>
            <w:vAlign w:val="center"/>
            <w:hideMark/>
          </w:tcPr>
          <w:p w14:paraId="1C48944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276D6C1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6A57B6A1" w14:textId="77777777" w:rsidTr="001D46A3">
        <w:trPr>
          <w:trHeight w:val="315"/>
        </w:trPr>
        <w:tc>
          <w:tcPr>
            <w:tcW w:w="3261" w:type="dxa"/>
            <w:tcBorders>
              <w:top w:val="nil"/>
              <w:left w:val="single" w:sz="8" w:space="0" w:color="auto"/>
              <w:bottom w:val="single" w:sz="8" w:space="0" w:color="auto"/>
              <w:right w:val="nil"/>
            </w:tcBorders>
            <w:shd w:val="clear" w:color="000000" w:fill="C6E0B4"/>
            <w:noWrap/>
            <w:vAlign w:val="center"/>
            <w:hideMark/>
          </w:tcPr>
          <w:p w14:paraId="1CC1022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Tornillos </w:t>
            </w:r>
          </w:p>
        </w:tc>
        <w:tc>
          <w:tcPr>
            <w:tcW w:w="1843" w:type="dxa"/>
            <w:tcBorders>
              <w:top w:val="nil"/>
              <w:left w:val="nil"/>
              <w:bottom w:val="single" w:sz="8" w:space="0" w:color="auto"/>
              <w:right w:val="nil"/>
            </w:tcBorders>
            <w:shd w:val="clear" w:color="000000" w:fill="C6E0B4"/>
            <w:noWrap/>
            <w:vAlign w:val="center"/>
            <w:hideMark/>
          </w:tcPr>
          <w:p w14:paraId="337B8EA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8</w:t>
            </w:r>
          </w:p>
        </w:tc>
        <w:tc>
          <w:tcPr>
            <w:tcW w:w="1932" w:type="dxa"/>
            <w:tcBorders>
              <w:top w:val="nil"/>
              <w:left w:val="nil"/>
              <w:bottom w:val="single" w:sz="8" w:space="0" w:color="auto"/>
              <w:right w:val="nil"/>
            </w:tcBorders>
            <w:shd w:val="clear" w:color="000000" w:fill="C6E0B4"/>
            <w:noWrap/>
            <w:vAlign w:val="center"/>
            <w:hideMark/>
          </w:tcPr>
          <w:p w14:paraId="261BA87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4</w:t>
            </w:r>
          </w:p>
        </w:tc>
        <w:tc>
          <w:tcPr>
            <w:tcW w:w="1200" w:type="dxa"/>
            <w:tcBorders>
              <w:top w:val="nil"/>
              <w:left w:val="nil"/>
              <w:bottom w:val="single" w:sz="8" w:space="0" w:color="auto"/>
              <w:right w:val="nil"/>
            </w:tcBorders>
            <w:shd w:val="clear" w:color="000000" w:fill="C6E0B4"/>
            <w:noWrap/>
            <w:vAlign w:val="center"/>
            <w:hideMark/>
          </w:tcPr>
          <w:p w14:paraId="0E1BBE7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single" w:sz="8" w:space="0" w:color="auto"/>
              <w:right w:val="single" w:sz="8" w:space="0" w:color="auto"/>
            </w:tcBorders>
            <w:shd w:val="clear" w:color="000000" w:fill="C6E0B4"/>
            <w:noWrap/>
            <w:vAlign w:val="center"/>
            <w:hideMark/>
          </w:tcPr>
          <w:p w14:paraId="5967489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bl>
    <w:p w14:paraId="2DA77F71" w14:textId="77777777" w:rsidR="00C06A86" w:rsidRDefault="00C06A86" w:rsidP="00CF0F73">
      <w:pPr>
        <w:ind w:firstLine="360"/>
      </w:pPr>
    </w:p>
    <w:p w14:paraId="7B0B3C6E" w14:textId="2A3FA43B" w:rsidR="00EB2D93" w:rsidRDefault="00EB2D93" w:rsidP="00EB2D93">
      <w:pPr>
        <w:pStyle w:val="Ttulo7"/>
        <w:jc w:val="center"/>
      </w:pPr>
      <w:r>
        <w:fldChar w:fldCharType="begin"/>
      </w:r>
      <w:r>
        <w:instrText xml:space="preserve"> TC  "</w:instrText>
      </w:r>
      <w:bookmarkStart w:id="38" w:name="_Toc117005165"/>
      <w:r>
        <w:instrText>Tabla 2. Listado de materiales etapa 2</w:instrText>
      </w:r>
      <w:bookmarkEnd w:id="38"/>
      <w:r>
        <w:instrText xml:space="preserve">" \f t \l 1 </w:instrText>
      </w:r>
      <w:r>
        <w:fldChar w:fldCharType="end"/>
      </w:r>
      <w:r>
        <w:t>Tabla 2. Listado de materiales etapa 2</w:t>
      </w:r>
    </w:p>
    <w:p w14:paraId="668C3E01" w14:textId="77777777" w:rsidR="00C06A86" w:rsidRPr="00C06A86" w:rsidRDefault="00C06A86" w:rsidP="00C06A86"/>
    <w:p w14:paraId="582F50E7" w14:textId="433ADA86" w:rsidR="00C06A86" w:rsidRDefault="00C06A86" w:rsidP="006C6FAE">
      <w:pPr>
        <w:ind w:firstLine="360"/>
        <w:jc w:val="both"/>
      </w:pPr>
      <w:r>
        <w:t xml:space="preserve">Los diseños de las piezas impresas en 3D se pueden encontrar </w:t>
      </w:r>
      <w:r w:rsidR="00F16BFD">
        <w:t>en el capítulo de planos.</w:t>
      </w:r>
    </w:p>
    <w:p w14:paraId="3936E922" w14:textId="77777777" w:rsidR="00CF0F73" w:rsidRPr="00CF0F73" w:rsidRDefault="00CF0F73" w:rsidP="00CF0F73"/>
    <w:p w14:paraId="3445D758" w14:textId="01A909A5" w:rsidR="008676B3" w:rsidRPr="008676B3" w:rsidRDefault="008676B3" w:rsidP="008676B3">
      <w:pPr>
        <w:pStyle w:val="Ttulo4"/>
        <w:numPr>
          <w:ilvl w:val="2"/>
          <w:numId w:val="9"/>
        </w:numPr>
      </w:pPr>
      <w:r>
        <w:t>Lista materiales tercera etapa</w:t>
      </w:r>
      <w:r>
        <w:fldChar w:fldCharType="begin"/>
      </w:r>
      <w:r>
        <w:instrText xml:space="preserve"> TC  "</w:instrText>
      </w:r>
      <w:bookmarkStart w:id="39" w:name="_Toc117015203"/>
      <w:r>
        <w:instrText>2.3.3.</w:instrText>
      </w:r>
      <w:r>
        <w:tab/>
        <w:instrText>Lista materiales segunda etapa</w:instrText>
      </w:r>
      <w:bookmarkEnd w:id="39"/>
      <w:r>
        <w:instrText xml:space="preserve"> " \f c \l 4 </w:instrText>
      </w:r>
      <w:r>
        <w:fldChar w:fldCharType="end"/>
      </w:r>
    </w:p>
    <w:p w14:paraId="063C8B2B" w14:textId="35B23389" w:rsidR="00EB2D93" w:rsidRDefault="00EB2D93" w:rsidP="00EB2D93">
      <w:pPr>
        <w:ind w:firstLine="360"/>
      </w:pPr>
      <w:r w:rsidRPr="008676B3">
        <w:t xml:space="preserve">En este punto se concluyen la lista de materiales necesarios para construir la </w:t>
      </w:r>
      <w:r>
        <w:t xml:space="preserve">tercera </w:t>
      </w:r>
      <w:r w:rsidRPr="008676B3">
        <w:t>etapa de</w:t>
      </w:r>
      <w:r>
        <w:t xml:space="preserve"> la bobinadora. </w:t>
      </w:r>
    </w:p>
    <w:tbl>
      <w:tblPr>
        <w:tblW w:w="9436" w:type="dxa"/>
        <w:tblInd w:w="-436" w:type="dxa"/>
        <w:tblCellMar>
          <w:left w:w="70" w:type="dxa"/>
          <w:right w:w="70" w:type="dxa"/>
        </w:tblCellMar>
        <w:tblLook w:val="04A0" w:firstRow="1" w:lastRow="0" w:firstColumn="1" w:lastColumn="0" w:noHBand="0" w:noVBand="1"/>
      </w:tblPr>
      <w:tblGrid>
        <w:gridCol w:w="3176"/>
        <w:gridCol w:w="2120"/>
        <w:gridCol w:w="1740"/>
        <w:gridCol w:w="1200"/>
        <w:gridCol w:w="1200"/>
      </w:tblGrid>
      <w:tr w:rsidR="008D4622" w:rsidRPr="008D4622" w14:paraId="35BCAB4F" w14:textId="77777777" w:rsidTr="00BA2E1A">
        <w:trPr>
          <w:trHeight w:val="315"/>
        </w:trPr>
        <w:tc>
          <w:tcPr>
            <w:tcW w:w="3176" w:type="dxa"/>
            <w:tcBorders>
              <w:top w:val="single" w:sz="8" w:space="0" w:color="auto"/>
              <w:left w:val="single" w:sz="8" w:space="0" w:color="auto"/>
              <w:bottom w:val="single" w:sz="8" w:space="0" w:color="auto"/>
              <w:right w:val="nil"/>
            </w:tcBorders>
            <w:shd w:val="clear" w:color="000000" w:fill="548235"/>
            <w:noWrap/>
            <w:vAlign w:val="center"/>
            <w:hideMark/>
          </w:tcPr>
          <w:p w14:paraId="6190D89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Lista</w:t>
            </w:r>
          </w:p>
        </w:tc>
        <w:tc>
          <w:tcPr>
            <w:tcW w:w="2120" w:type="dxa"/>
            <w:tcBorders>
              <w:top w:val="single" w:sz="8" w:space="0" w:color="auto"/>
              <w:left w:val="nil"/>
              <w:bottom w:val="single" w:sz="8" w:space="0" w:color="auto"/>
              <w:right w:val="nil"/>
            </w:tcBorders>
            <w:shd w:val="clear" w:color="000000" w:fill="548235"/>
            <w:noWrap/>
            <w:vAlign w:val="center"/>
            <w:hideMark/>
          </w:tcPr>
          <w:p w14:paraId="0CD2036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Número de unidades</w:t>
            </w:r>
          </w:p>
        </w:tc>
        <w:tc>
          <w:tcPr>
            <w:tcW w:w="1740" w:type="dxa"/>
            <w:tcBorders>
              <w:top w:val="single" w:sz="8" w:space="0" w:color="auto"/>
              <w:left w:val="nil"/>
              <w:bottom w:val="single" w:sz="8" w:space="0" w:color="auto"/>
              <w:right w:val="nil"/>
            </w:tcBorders>
            <w:shd w:val="clear" w:color="000000" w:fill="548235"/>
            <w:noWrap/>
            <w:vAlign w:val="center"/>
            <w:hideMark/>
          </w:tcPr>
          <w:p w14:paraId="6FD96B7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edidas</w:t>
            </w:r>
          </w:p>
        </w:tc>
        <w:tc>
          <w:tcPr>
            <w:tcW w:w="1200" w:type="dxa"/>
            <w:tcBorders>
              <w:top w:val="single" w:sz="8" w:space="0" w:color="auto"/>
              <w:left w:val="nil"/>
              <w:bottom w:val="single" w:sz="8" w:space="0" w:color="auto"/>
              <w:right w:val="nil"/>
            </w:tcBorders>
            <w:shd w:val="clear" w:color="000000" w:fill="548235"/>
            <w:noWrap/>
            <w:vAlign w:val="center"/>
            <w:hideMark/>
          </w:tcPr>
          <w:p w14:paraId="02FDC24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aterial</w:t>
            </w:r>
          </w:p>
        </w:tc>
        <w:tc>
          <w:tcPr>
            <w:tcW w:w="1200" w:type="dxa"/>
            <w:tcBorders>
              <w:top w:val="single" w:sz="8" w:space="0" w:color="auto"/>
              <w:left w:val="nil"/>
              <w:bottom w:val="single" w:sz="8" w:space="0" w:color="auto"/>
              <w:right w:val="single" w:sz="8" w:space="0" w:color="auto"/>
            </w:tcBorders>
            <w:shd w:val="clear" w:color="000000" w:fill="548235"/>
            <w:noWrap/>
            <w:vAlign w:val="center"/>
            <w:hideMark/>
          </w:tcPr>
          <w:p w14:paraId="5C11E64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Impreso 3D</w:t>
            </w:r>
          </w:p>
        </w:tc>
      </w:tr>
      <w:tr w:rsidR="008D4622" w:rsidRPr="008D4622" w14:paraId="382B907E"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2204BAEF" w14:textId="42E45919"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ie</w:t>
            </w:r>
            <w:r w:rsidR="00E25386">
              <w:rPr>
                <w:rFonts w:ascii="Calibri" w:eastAsia="Times New Roman" w:hAnsi="Calibri" w:cs="Calibri"/>
                <w:b/>
                <w:bCs/>
                <w:color w:val="000000"/>
                <w:lang w:eastAsia="es-ES"/>
              </w:rPr>
              <w:t>s soporte bobina</w:t>
            </w:r>
          </w:p>
        </w:tc>
        <w:tc>
          <w:tcPr>
            <w:tcW w:w="2120" w:type="dxa"/>
            <w:tcBorders>
              <w:top w:val="nil"/>
              <w:left w:val="nil"/>
              <w:bottom w:val="nil"/>
              <w:right w:val="nil"/>
            </w:tcBorders>
            <w:shd w:val="clear" w:color="000000" w:fill="C6E0B4"/>
            <w:noWrap/>
            <w:vAlign w:val="center"/>
            <w:hideMark/>
          </w:tcPr>
          <w:p w14:paraId="2A84365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4</w:t>
            </w:r>
          </w:p>
        </w:tc>
        <w:tc>
          <w:tcPr>
            <w:tcW w:w="1740" w:type="dxa"/>
            <w:tcBorders>
              <w:top w:val="nil"/>
              <w:left w:val="nil"/>
              <w:bottom w:val="nil"/>
              <w:right w:val="nil"/>
            </w:tcBorders>
            <w:shd w:val="clear" w:color="000000" w:fill="C6E0B4"/>
            <w:noWrap/>
            <w:vAlign w:val="center"/>
            <w:hideMark/>
          </w:tcPr>
          <w:p w14:paraId="2D26A24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3E2CF18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5D3AE9E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03D8A654"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7A53023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ieza A soporte</w:t>
            </w:r>
          </w:p>
        </w:tc>
        <w:tc>
          <w:tcPr>
            <w:tcW w:w="2120" w:type="dxa"/>
            <w:tcBorders>
              <w:top w:val="nil"/>
              <w:left w:val="nil"/>
              <w:bottom w:val="nil"/>
              <w:right w:val="nil"/>
            </w:tcBorders>
            <w:shd w:val="clear" w:color="000000" w:fill="C6E0B4"/>
            <w:noWrap/>
            <w:vAlign w:val="center"/>
            <w:hideMark/>
          </w:tcPr>
          <w:p w14:paraId="5D8A07D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135CDFE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6D05D430"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13AA35A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0E88F004"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29719E8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ieza B soporte</w:t>
            </w:r>
          </w:p>
        </w:tc>
        <w:tc>
          <w:tcPr>
            <w:tcW w:w="2120" w:type="dxa"/>
            <w:tcBorders>
              <w:top w:val="nil"/>
              <w:left w:val="nil"/>
              <w:bottom w:val="nil"/>
              <w:right w:val="nil"/>
            </w:tcBorders>
            <w:shd w:val="clear" w:color="000000" w:fill="C6E0B4"/>
            <w:noWrap/>
            <w:vAlign w:val="center"/>
            <w:hideMark/>
          </w:tcPr>
          <w:p w14:paraId="06DAD1B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13AB65C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316CE53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9A1C82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2022FB73"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366C8D7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ieza C soporte</w:t>
            </w:r>
          </w:p>
        </w:tc>
        <w:tc>
          <w:tcPr>
            <w:tcW w:w="2120" w:type="dxa"/>
            <w:tcBorders>
              <w:top w:val="nil"/>
              <w:left w:val="nil"/>
              <w:bottom w:val="nil"/>
              <w:right w:val="nil"/>
            </w:tcBorders>
            <w:shd w:val="clear" w:color="000000" w:fill="C6E0B4"/>
            <w:noWrap/>
            <w:vAlign w:val="center"/>
            <w:hideMark/>
          </w:tcPr>
          <w:p w14:paraId="7D7CCB8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3799C39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0F0D93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52C9BB4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33683AAA" w14:textId="77777777" w:rsidTr="00BA2E1A">
        <w:trPr>
          <w:trHeight w:val="315"/>
        </w:trPr>
        <w:tc>
          <w:tcPr>
            <w:tcW w:w="3176" w:type="dxa"/>
            <w:tcBorders>
              <w:top w:val="nil"/>
              <w:left w:val="single" w:sz="8" w:space="0" w:color="auto"/>
              <w:bottom w:val="nil"/>
              <w:right w:val="nil"/>
            </w:tcBorders>
            <w:shd w:val="clear" w:color="000000" w:fill="C6E0B4"/>
            <w:noWrap/>
            <w:vAlign w:val="center"/>
            <w:hideMark/>
          </w:tcPr>
          <w:p w14:paraId="79151E06" w14:textId="571888EE"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Extensión motor paso a paso</w:t>
            </w:r>
          </w:p>
        </w:tc>
        <w:tc>
          <w:tcPr>
            <w:tcW w:w="2120" w:type="dxa"/>
            <w:tcBorders>
              <w:top w:val="nil"/>
              <w:left w:val="nil"/>
              <w:bottom w:val="nil"/>
              <w:right w:val="nil"/>
            </w:tcBorders>
            <w:shd w:val="clear" w:color="000000" w:fill="C6E0B4"/>
            <w:noWrap/>
            <w:vAlign w:val="center"/>
            <w:hideMark/>
          </w:tcPr>
          <w:p w14:paraId="3A2DD5A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bottom"/>
            <w:hideMark/>
          </w:tcPr>
          <w:p w14:paraId="0B6B0D5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5 a M8</w:t>
            </w:r>
          </w:p>
        </w:tc>
        <w:tc>
          <w:tcPr>
            <w:tcW w:w="1200" w:type="dxa"/>
            <w:tcBorders>
              <w:top w:val="nil"/>
              <w:left w:val="nil"/>
              <w:bottom w:val="nil"/>
              <w:right w:val="nil"/>
            </w:tcBorders>
            <w:shd w:val="clear" w:color="000000" w:fill="C6E0B4"/>
            <w:noWrap/>
            <w:vAlign w:val="bottom"/>
            <w:hideMark/>
          </w:tcPr>
          <w:p w14:paraId="24EA8A22" w14:textId="77777777" w:rsidR="008D4622" w:rsidRPr="008D4622" w:rsidRDefault="008D4622" w:rsidP="008D4622">
            <w:pPr>
              <w:spacing w:after="0" w:line="240" w:lineRule="auto"/>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54C20C8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3B580E45"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409F6380" w14:textId="178A7C3E" w:rsidR="008D4622" w:rsidRPr="008D4622" w:rsidRDefault="008D4622" w:rsidP="008D4622">
            <w:pPr>
              <w:spacing w:after="0" w:line="240" w:lineRule="auto"/>
              <w:jc w:val="center"/>
              <w:rPr>
                <w:rFonts w:ascii="Calibri" w:eastAsia="Times New Roman" w:hAnsi="Calibri" w:cs="Calibri"/>
                <w:b/>
                <w:bCs/>
                <w:color w:val="000000"/>
                <w:lang w:eastAsia="es-ES"/>
              </w:rPr>
            </w:pPr>
            <w:r>
              <w:rPr>
                <w:rFonts w:ascii="Calibri" w:eastAsia="Times New Roman" w:hAnsi="Calibri" w:cs="Calibri"/>
                <w:b/>
                <w:bCs/>
                <w:color w:val="000000"/>
                <w:lang w:eastAsia="es-ES"/>
              </w:rPr>
              <w:t>S</w:t>
            </w:r>
            <w:r w:rsidRPr="008D4622">
              <w:rPr>
                <w:rFonts w:ascii="Calibri" w:eastAsia="Times New Roman" w:hAnsi="Calibri" w:cs="Calibri"/>
                <w:b/>
                <w:bCs/>
                <w:color w:val="000000"/>
                <w:lang w:eastAsia="es-ES"/>
              </w:rPr>
              <w:t>ujeción motor paso a paso</w:t>
            </w:r>
          </w:p>
        </w:tc>
        <w:tc>
          <w:tcPr>
            <w:tcW w:w="2120" w:type="dxa"/>
            <w:tcBorders>
              <w:top w:val="nil"/>
              <w:left w:val="nil"/>
              <w:bottom w:val="nil"/>
              <w:right w:val="nil"/>
            </w:tcBorders>
            <w:shd w:val="clear" w:color="000000" w:fill="C6E0B4"/>
            <w:noWrap/>
            <w:vAlign w:val="center"/>
            <w:hideMark/>
          </w:tcPr>
          <w:p w14:paraId="3DB8F3E0"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bottom"/>
            <w:hideMark/>
          </w:tcPr>
          <w:p w14:paraId="7B70B210" w14:textId="77777777" w:rsidR="008D4622" w:rsidRPr="008D4622" w:rsidRDefault="008D4622" w:rsidP="008D4622">
            <w:pPr>
              <w:spacing w:after="0" w:line="240" w:lineRule="auto"/>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D6BF9E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225F414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1521D279"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3C283FD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Engranaje</w:t>
            </w:r>
          </w:p>
        </w:tc>
        <w:tc>
          <w:tcPr>
            <w:tcW w:w="2120" w:type="dxa"/>
            <w:tcBorders>
              <w:top w:val="nil"/>
              <w:left w:val="nil"/>
              <w:bottom w:val="nil"/>
              <w:right w:val="nil"/>
            </w:tcBorders>
            <w:shd w:val="clear" w:color="000000" w:fill="C6E0B4"/>
            <w:noWrap/>
            <w:vAlign w:val="center"/>
            <w:hideMark/>
          </w:tcPr>
          <w:p w14:paraId="6F26D01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3F0A9F4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Z = 13</w:t>
            </w:r>
          </w:p>
        </w:tc>
        <w:tc>
          <w:tcPr>
            <w:tcW w:w="1200" w:type="dxa"/>
            <w:tcBorders>
              <w:top w:val="nil"/>
              <w:left w:val="nil"/>
              <w:bottom w:val="nil"/>
              <w:right w:val="nil"/>
            </w:tcBorders>
            <w:shd w:val="clear" w:color="000000" w:fill="C6E0B4"/>
            <w:noWrap/>
            <w:vAlign w:val="center"/>
            <w:hideMark/>
          </w:tcPr>
          <w:p w14:paraId="158E6B2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13B1554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667354DB"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4D94369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Engranaje</w:t>
            </w:r>
          </w:p>
        </w:tc>
        <w:tc>
          <w:tcPr>
            <w:tcW w:w="2120" w:type="dxa"/>
            <w:tcBorders>
              <w:top w:val="nil"/>
              <w:left w:val="nil"/>
              <w:bottom w:val="nil"/>
              <w:right w:val="nil"/>
            </w:tcBorders>
            <w:shd w:val="clear" w:color="000000" w:fill="C6E0B4"/>
            <w:noWrap/>
            <w:vAlign w:val="center"/>
            <w:hideMark/>
          </w:tcPr>
          <w:p w14:paraId="49FEEF0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5424FE3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Z = 58</w:t>
            </w:r>
          </w:p>
        </w:tc>
        <w:tc>
          <w:tcPr>
            <w:tcW w:w="1200" w:type="dxa"/>
            <w:tcBorders>
              <w:top w:val="nil"/>
              <w:left w:val="nil"/>
              <w:bottom w:val="nil"/>
              <w:right w:val="nil"/>
            </w:tcBorders>
            <w:shd w:val="clear" w:color="000000" w:fill="C6E0B4"/>
            <w:noWrap/>
            <w:vAlign w:val="center"/>
            <w:hideMark/>
          </w:tcPr>
          <w:p w14:paraId="2A3A5F6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1C6B965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222C62B6"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718B39C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Tornillo </w:t>
            </w:r>
          </w:p>
        </w:tc>
        <w:tc>
          <w:tcPr>
            <w:tcW w:w="2120" w:type="dxa"/>
            <w:tcBorders>
              <w:top w:val="nil"/>
              <w:left w:val="nil"/>
              <w:bottom w:val="nil"/>
              <w:right w:val="nil"/>
            </w:tcBorders>
            <w:shd w:val="clear" w:color="000000" w:fill="C6E0B4"/>
            <w:noWrap/>
            <w:vAlign w:val="center"/>
            <w:hideMark/>
          </w:tcPr>
          <w:p w14:paraId="0535BBC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2</w:t>
            </w:r>
          </w:p>
        </w:tc>
        <w:tc>
          <w:tcPr>
            <w:tcW w:w="1740" w:type="dxa"/>
            <w:tcBorders>
              <w:top w:val="nil"/>
              <w:left w:val="nil"/>
              <w:bottom w:val="nil"/>
              <w:right w:val="nil"/>
            </w:tcBorders>
            <w:shd w:val="clear" w:color="000000" w:fill="C6E0B4"/>
            <w:noWrap/>
            <w:vAlign w:val="center"/>
            <w:hideMark/>
          </w:tcPr>
          <w:p w14:paraId="797090D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8</w:t>
            </w:r>
          </w:p>
        </w:tc>
        <w:tc>
          <w:tcPr>
            <w:tcW w:w="1200" w:type="dxa"/>
            <w:tcBorders>
              <w:top w:val="nil"/>
              <w:left w:val="nil"/>
              <w:bottom w:val="nil"/>
              <w:right w:val="nil"/>
            </w:tcBorders>
            <w:shd w:val="clear" w:color="000000" w:fill="C6E0B4"/>
            <w:noWrap/>
            <w:vAlign w:val="center"/>
            <w:hideMark/>
          </w:tcPr>
          <w:p w14:paraId="6E7144A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0A63652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2E5152D3"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1BD395EB" w14:textId="5EEF589E"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asante bobina</w:t>
            </w:r>
          </w:p>
        </w:tc>
        <w:tc>
          <w:tcPr>
            <w:tcW w:w="2120" w:type="dxa"/>
            <w:tcBorders>
              <w:top w:val="nil"/>
              <w:left w:val="nil"/>
              <w:bottom w:val="nil"/>
              <w:right w:val="nil"/>
            </w:tcBorders>
            <w:shd w:val="clear" w:color="000000" w:fill="C6E0B4"/>
            <w:noWrap/>
            <w:vAlign w:val="center"/>
            <w:hideMark/>
          </w:tcPr>
          <w:p w14:paraId="1F2B1BE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53D979D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592393D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44EC0A3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0D870760"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00E336E2" w14:textId="2378E0A9"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Bobina vacía</w:t>
            </w:r>
          </w:p>
        </w:tc>
        <w:tc>
          <w:tcPr>
            <w:tcW w:w="2120" w:type="dxa"/>
            <w:tcBorders>
              <w:top w:val="nil"/>
              <w:left w:val="nil"/>
              <w:bottom w:val="nil"/>
              <w:right w:val="nil"/>
            </w:tcBorders>
            <w:shd w:val="clear" w:color="000000" w:fill="C6E0B4"/>
            <w:noWrap/>
            <w:vAlign w:val="center"/>
            <w:hideMark/>
          </w:tcPr>
          <w:p w14:paraId="27BD217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740" w:type="dxa"/>
            <w:tcBorders>
              <w:top w:val="nil"/>
              <w:left w:val="nil"/>
              <w:bottom w:val="nil"/>
              <w:right w:val="nil"/>
            </w:tcBorders>
            <w:shd w:val="clear" w:color="000000" w:fill="C6E0B4"/>
            <w:noWrap/>
            <w:vAlign w:val="center"/>
            <w:hideMark/>
          </w:tcPr>
          <w:p w14:paraId="1DBAAAC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1D35742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26B51F8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1EB4BFB7"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1032A5B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Varilla roscada</w:t>
            </w:r>
          </w:p>
        </w:tc>
        <w:tc>
          <w:tcPr>
            <w:tcW w:w="2120" w:type="dxa"/>
            <w:tcBorders>
              <w:top w:val="nil"/>
              <w:left w:val="nil"/>
              <w:bottom w:val="nil"/>
              <w:right w:val="nil"/>
            </w:tcBorders>
            <w:shd w:val="clear" w:color="000000" w:fill="C6E0B4"/>
            <w:noWrap/>
            <w:vAlign w:val="center"/>
            <w:hideMark/>
          </w:tcPr>
          <w:p w14:paraId="020CF3C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4</w:t>
            </w:r>
          </w:p>
        </w:tc>
        <w:tc>
          <w:tcPr>
            <w:tcW w:w="1740" w:type="dxa"/>
            <w:tcBorders>
              <w:top w:val="nil"/>
              <w:left w:val="nil"/>
              <w:bottom w:val="nil"/>
              <w:right w:val="nil"/>
            </w:tcBorders>
            <w:shd w:val="clear" w:color="000000" w:fill="C6E0B4"/>
            <w:noWrap/>
            <w:vAlign w:val="center"/>
            <w:hideMark/>
          </w:tcPr>
          <w:p w14:paraId="45F1E12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8 x 160mm</w:t>
            </w:r>
          </w:p>
        </w:tc>
        <w:tc>
          <w:tcPr>
            <w:tcW w:w="1200" w:type="dxa"/>
            <w:tcBorders>
              <w:top w:val="nil"/>
              <w:left w:val="nil"/>
              <w:bottom w:val="nil"/>
              <w:right w:val="nil"/>
            </w:tcBorders>
            <w:shd w:val="clear" w:color="000000" w:fill="C6E0B4"/>
            <w:noWrap/>
            <w:vAlign w:val="center"/>
            <w:hideMark/>
          </w:tcPr>
          <w:p w14:paraId="6B57063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04968D3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122A715A"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172B9A90"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Tuercas</w:t>
            </w:r>
          </w:p>
        </w:tc>
        <w:tc>
          <w:tcPr>
            <w:tcW w:w="2120" w:type="dxa"/>
            <w:tcBorders>
              <w:top w:val="nil"/>
              <w:left w:val="nil"/>
              <w:bottom w:val="nil"/>
              <w:right w:val="nil"/>
            </w:tcBorders>
            <w:shd w:val="clear" w:color="000000" w:fill="C6E0B4"/>
            <w:noWrap/>
            <w:vAlign w:val="center"/>
            <w:hideMark/>
          </w:tcPr>
          <w:p w14:paraId="7ED539E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9</w:t>
            </w:r>
          </w:p>
        </w:tc>
        <w:tc>
          <w:tcPr>
            <w:tcW w:w="1740" w:type="dxa"/>
            <w:tcBorders>
              <w:top w:val="nil"/>
              <w:left w:val="nil"/>
              <w:bottom w:val="nil"/>
              <w:right w:val="nil"/>
            </w:tcBorders>
            <w:shd w:val="clear" w:color="000000" w:fill="C6E0B4"/>
            <w:noWrap/>
            <w:vAlign w:val="center"/>
            <w:hideMark/>
          </w:tcPr>
          <w:p w14:paraId="551C8BC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8</w:t>
            </w:r>
          </w:p>
        </w:tc>
        <w:tc>
          <w:tcPr>
            <w:tcW w:w="1200" w:type="dxa"/>
            <w:tcBorders>
              <w:top w:val="nil"/>
              <w:left w:val="nil"/>
              <w:bottom w:val="nil"/>
              <w:right w:val="nil"/>
            </w:tcBorders>
            <w:shd w:val="clear" w:color="000000" w:fill="C6E0B4"/>
            <w:noWrap/>
            <w:vAlign w:val="center"/>
            <w:hideMark/>
          </w:tcPr>
          <w:p w14:paraId="432BE24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0593CCF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345EB7F9"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014B52D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Tornillos </w:t>
            </w:r>
          </w:p>
        </w:tc>
        <w:tc>
          <w:tcPr>
            <w:tcW w:w="2120" w:type="dxa"/>
            <w:tcBorders>
              <w:top w:val="nil"/>
              <w:left w:val="nil"/>
              <w:bottom w:val="nil"/>
              <w:right w:val="nil"/>
            </w:tcBorders>
            <w:shd w:val="clear" w:color="000000" w:fill="C6E0B4"/>
            <w:noWrap/>
            <w:vAlign w:val="center"/>
            <w:hideMark/>
          </w:tcPr>
          <w:p w14:paraId="41B54D4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0</w:t>
            </w:r>
          </w:p>
        </w:tc>
        <w:tc>
          <w:tcPr>
            <w:tcW w:w="1740" w:type="dxa"/>
            <w:tcBorders>
              <w:top w:val="nil"/>
              <w:left w:val="nil"/>
              <w:bottom w:val="nil"/>
              <w:right w:val="nil"/>
            </w:tcBorders>
            <w:shd w:val="clear" w:color="000000" w:fill="C6E0B4"/>
            <w:noWrap/>
            <w:vAlign w:val="center"/>
            <w:hideMark/>
          </w:tcPr>
          <w:p w14:paraId="63629AD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4</w:t>
            </w:r>
          </w:p>
        </w:tc>
        <w:tc>
          <w:tcPr>
            <w:tcW w:w="1200" w:type="dxa"/>
            <w:tcBorders>
              <w:top w:val="nil"/>
              <w:left w:val="nil"/>
              <w:bottom w:val="nil"/>
              <w:right w:val="nil"/>
            </w:tcBorders>
            <w:shd w:val="clear" w:color="000000" w:fill="C6E0B4"/>
            <w:noWrap/>
            <w:vAlign w:val="center"/>
            <w:hideMark/>
          </w:tcPr>
          <w:p w14:paraId="58DA638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4D28E17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0AC30AC5" w14:textId="77777777" w:rsidTr="00BA2E1A">
        <w:trPr>
          <w:trHeight w:val="315"/>
        </w:trPr>
        <w:tc>
          <w:tcPr>
            <w:tcW w:w="3176" w:type="dxa"/>
            <w:tcBorders>
              <w:top w:val="nil"/>
              <w:left w:val="single" w:sz="8" w:space="0" w:color="auto"/>
              <w:bottom w:val="single" w:sz="8" w:space="0" w:color="auto"/>
              <w:right w:val="nil"/>
            </w:tcBorders>
            <w:shd w:val="clear" w:color="000000" w:fill="C6E0B4"/>
            <w:noWrap/>
            <w:vAlign w:val="center"/>
            <w:hideMark/>
          </w:tcPr>
          <w:p w14:paraId="30C49D3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Arandelas </w:t>
            </w:r>
          </w:p>
        </w:tc>
        <w:tc>
          <w:tcPr>
            <w:tcW w:w="2120" w:type="dxa"/>
            <w:tcBorders>
              <w:top w:val="nil"/>
              <w:left w:val="nil"/>
              <w:bottom w:val="single" w:sz="8" w:space="0" w:color="auto"/>
              <w:right w:val="nil"/>
            </w:tcBorders>
            <w:shd w:val="clear" w:color="000000" w:fill="C6E0B4"/>
            <w:noWrap/>
            <w:vAlign w:val="center"/>
            <w:hideMark/>
          </w:tcPr>
          <w:p w14:paraId="01CFB44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740" w:type="dxa"/>
            <w:tcBorders>
              <w:top w:val="nil"/>
              <w:left w:val="nil"/>
              <w:bottom w:val="single" w:sz="8" w:space="0" w:color="auto"/>
              <w:right w:val="nil"/>
            </w:tcBorders>
            <w:shd w:val="clear" w:color="000000" w:fill="C6E0B4"/>
            <w:noWrap/>
            <w:vAlign w:val="center"/>
            <w:hideMark/>
          </w:tcPr>
          <w:p w14:paraId="1842C55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8</w:t>
            </w:r>
          </w:p>
        </w:tc>
        <w:tc>
          <w:tcPr>
            <w:tcW w:w="1200" w:type="dxa"/>
            <w:tcBorders>
              <w:top w:val="nil"/>
              <w:left w:val="nil"/>
              <w:bottom w:val="single" w:sz="8" w:space="0" w:color="auto"/>
              <w:right w:val="nil"/>
            </w:tcBorders>
            <w:shd w:val="clear" w:color="000000" w:fill="C6E0B4"/>
            <w:noWrap/>
            <w:vAlign w:val="center"/>
            <w:hideMark/>
          </w:tcPr>
          <w:p w14:paraId="549A0030"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single" w:sz="8" w:space="0" w:color="auto"/>
              <w:right w:val="single" w:sz="8" w:space="0" w:color="auto"/>
            </w:tcBorders>
            <w:shd w:val="clear" w:color="000000" w:fill="C6E0B4"/>
            <w:noWrap/>
            <w:vAlign w:val="center"/>
            <w:hideMark/>
          </w:tcPr>
          <w:p w14:paraId="330610E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bl>
    <w:p w14:paraId="2F424D0C" w14:textId="5BB393D6" w:rsidR="008676B3" w:rsidRDefault="008676B3" w:rsidP="008676B3">
      <w:pPr>
        <w:ind w:firstLine="360"/>
      </w:pPr>
    </w:p>
    <w:p w14:paraId="23465B4B" w14:textId="4A4FDD19" w:rsidR="00EB2D93" w:rsidRDefault="00EB2D93" w:rsidP="00EB2D93">
      <w:pPr>
        <w:pStyle w:val="Ttulo7"/>
        <w:jc w:val="center"/>
      </w:pPr>
      <w:r>
        <w:fldChar w:fldCharType="begin"/>
      </w:r>
      <w:r>
        <w:instrText xml:space="preserve"> TC  "</w:instrText>
      </w:r>
      <w:bookmarkStart w:id="40" w:name="_Toc117005166"/>
      <w:r>
        <w:instrText>Tabla 3. Listado de materiales etapa 3</w:instrText>
      </w:r>
      <w:bookmarkEnd w:id="40"/>
      <w:r>
        <w:instrText xml:space="preserve">" \f t \l 1 </w:instrText>
      </w:r>
      <w:r>
        <w:fldChar w:fldCharType="end"/>
      </w:r>
      <w:r>
        <w:t>Tabla 3. Listado de materiales etapa 3</w:t>
      </w:r>
    </w:p>
    <w:p w14:paraId="74E1F09B" w14:textId="77777777" w:rsidR="00C06A86" w:rsidRPr="00C06A86" w:rsidRDefault="00C06A86" w:rsidP="00C06A86"/>
    <w:p w14:paraId="5E2880FD" w14:textId="2F0F2CAF" w:rsidR="00390CC4" w:rsidRDefault="00C06A86" w:rsidP="006C6FAE">
      <w:pPr>
        <w:ind w:firstLine="360"/>
        <w:jc w:val="both"/>
      </w:pPr>
      <w:r>
        <w:t xml:space="preserve">Los diseños de las piezas impresas en 3D se pueden encontrar </w:t>
      </w:r>
      <w:r w:rsidR="00F16BFD">
        <w:t>en el capítulo de planos</w:t>
      </w:r>
      <w:r>
        <w:t>.</w:t>
      </w:r>
    </w:p>
    <w:p w14:paraId="21866C0E" w14:textId="77777777" w:rsidR="00C06A86" w:rsidRPr="00C06A86" w:rsidRDefault="00C06A86" w:rsidP="00C06A86"/>
    <w:p w14:paraId="03022870" w14:textId="5D291EF7" w:rsidR="00D406BB" w:rsidRDefault="002A1177" w:rsidP="00EB2D93">
      <w:pPr>
        <w:sectPr w:rsidR="00D406BB" w:rsidSect="000E4E2B">
          <w:footerReference w:type="default" r:id="rId37"/>
          <w:pgSz w:w="11906" w:h="16838"/>
          <w:pgMar w:top="1418" w:right="1701" w:bottom="1418" w:left="1701" w:header="709" w:footer="709" w:gutter="0"/>
          <w:pgNumType w:start="6"/>
          <w:cols w:space="708"/>
          <w:docGrid w:linePitch="360"/>
        </w:sectPr>
      </w:pPr>
      <w:r>
        <w:t>.</w:t>
      </w:r>
    </w:p>
    <w:p w14:paraId="47FA0839" w14:textId="0EA8F66B" w:rsidR="00E5189E" w:rsidRDefault="00E5189E" w:rsidP="00E5189E">
      <w:pPr>
        <w:ind w:firstLine="360"/>
      </w:pPr>
    </w:p>
    <w:p w14:paraId="524D5FE3" w14:textId="6D05CBA6" w:rsidR="0077669C" w:rsidRDefault="004905BE" w:rsidP="00D406BB">
      <w:pPr>
        <w:pStyle w:val="Ttulo1"/>
        <w:jc w:val="center"/>
        <w:rPr>
          <w:sz w:val="96"/>
          <w:szCs w:val="96"/>
        </w:rPr>
      </w:pPr>
      <w:r>
        <w:fldChar w:fldCharType="begin"/>
      </w:r>
      <w:r>
        <w:instrText xml:space="preserve"> TC  "</w:instrText>
      </w:r>
      <w:bookmarkStart w:id="41" w:name="_Toc117015204"/>
      <w:r>
        <w:instrText>CAPÍTULO 3. PROGRAMACIÓN</w:instrText>
      </w:r>
      <w:bookmarkEnd w:id="41"/>
      <w:r>
        <w:instrText xml:space="preserve">" \f c \l 1 </w:instrText>
      </w:r>
      <w:r>
        <w:fldChar w:fldCharType="end"/>
      </w:r>
      <w:r w:rsidRPr="004905BE">
        <w:rPr>
          <w:sz w:val="96"/>
          <w:szCs w:val="96"/>
        </w:rPr>
        <w:t>CAPÍTULO 3. PROGRAMACIÓN</w:t>
      </w:r>
    </w:p>
    <w:p w14:paraId="5DCEE95E" w14:textId="77777777" w:rsidR="00D406BB" w:rsidRDefault="00D406BB" w:rsidP="00D406BB">
      <w:pPr>
        <w:pStyle w:val="Ttulo1"/>
        <w:sectPr w:rsidR="00D406BB" w:rsidSect="006E1679">
          <w:footerReference w:type="default" r:id="rId38"/>
          <w:pgSz w:w="11906" w:h="16838"/>
          <w:pgMar w:top="1418" w:right="1701" w:bottom="1418" w:left="1701" w:header="709" w:footer="709" w:gutter="0"/>
          <w:pgNumType w:start="24"/>
          <w:cols w:space="708"/>
          <w:docGrid w:linePitch="360"/>
        </w:sectPr>
      </w:pPr>
    </w:p>
    <w:p w14:paraId="38D1E753" w14:textId="67A43EF4" w:rsidR="00900A93" w:rsidRPr="00D406BB" w:rsidRDefault="00D406BB" w:rsidP="00D406BB">
      <w:pPr>
        <w:rPr>
          <w:rFonts w:asciiTheme="majorHAnsi" w:eastAsiaTheme="majorEastAsia" w:hAnsiTheme="majorHAnsi" w:cstheme="majorBidi"/>
          <w:color w:val="2F5496" w:themeColor="accent1" w:themeShade="BF"/>
          <w:sz w:val="32"/>
          <w:szCs w:val="32"/>
        </w:rPr>
      </w:pPr>
      <w:r>
        <w:lastRenderedPageBreak/>
        <w:br w:type="page"/>
      </w:r>
    </w:p>
    <w:p w14:paraId="30341CD6" w14:textId="7E349C03" w:rsidR="00900A93" w:rsidRDefault="00900A93" w:rsidP="00A9373E">
      <w:pPr>
        <w:pStyle w:val="Ttulo2"/>
        <w:numPr>
          <w:ilvl w:val="0"/>
          <w:numId w:val="9"/>
        </w:numPr>
      </w:pPr>
      <w:bookmarkStart w:id="42" w:name="_Toc72861193"/>
      <w:r>
        <w:lastRenderedPageBreak/>
        <w:t>Programación</w:t>
      </w:r>
      <w:bookmarkEnd w:id="42"/>
      <w:r w:rsidR="00EF6322">
        <w:fldChar w:fldCharType="begin"/>
      </w:r>
      <w:r w:rsidR="00EF6322">
        <w:instrText xml:space="preserve"> TC  "</w:instrText>
      </w:r>
      <w:bookmarkStart w:id="43" w:name="_Toc117015205"/>
      <w:r w:rsidR="003B7C9B">
        <w:instrText>3</w:instrText>
      </w:r>
      <w:r w:rsidR="00EF6322">
        <w:instrText>.</w:instrText>
      </w:r>
      <w:r w:rsidR="00EF6322">
        <w:tab/>
        <w:instrText>Programación</w:instrText>
      </w:r>
      <w:bookmarkEnd w:id="43"/>
      <w:r w:rsidR="00EF6322">
        <w:instrText xml:space="preserve">" \f c \l </w:instrText>
      </w:r>
      <w:r w:rsidR="003B7C9B">
        <w:instrText xml:space="preserve">2 </w:instrText>
      </w:r>
      <w:r w:rsidR="00EF6322">
        <w:fldChar w:fldCharType="end"/>
      </w:r>
    </w:p>
    <w:p w14:paraId="4E819FD8" w14:textId="3526A049" w:rsidR="00900A93" w:rsidRDefault="00900A93" w:rsidP="006C6FAE">
      <w:pPr>
        <w:ind w:firstLine="360"/>
        <w:jc w:val="both"/>
      </w:pPr>
      <w:r>
        <w:t xml:space="preserve">En este capítulo </w:t>
      </w:r>
      <w:r w:rsidR="005B281D">
        <w:t>se realizará la programación de la bobinadora. Para realizar esta tarea es necesario conocer las herramientas necesarias. Es indispensable hacer un estudio de los materiales que se van a utilizar y si es posible reciclar el mayor número de componentes.</w:t>
      </w:r>
    </w:p>
    <w:p w14:paraId="25DFD90D" w14:textId="17BCC4A7" w:rsidR="00916E46" w:rsidRDefault="00916E46" w:rsidP="006C6FAE">
      <w:pPr>
        <w:ind w:firstLine="360"/>
        <w:jc w:val="both"/>
      </w:pPr>
      <w:r>
        <w:t>El hardware que se usará para la programación es un microcontrolador Arduino Mega. Una vez conocido el hardware hay que listar los componentes necesarios que se van a utilizar.</w:t>
      </w:r>
    </w:p>
    <w:p w14:paraId="1E27D57A" w14:textId="4A537566" w:rsidR="00046E52" w:rsidRDefault="00FC0A46" w:rsidP="006C6FAE">
      <w:pPr>
        <w:ind w:firstLine="360"/>
        <w:jc w:val="both"/>
      </w:pPr>
      <w:r>
        <w:t>Una vez listado los componentes necesarios, hay que comprobar que librerías o herramientas hacen falta. Por ejemplo, no se puede usar un motor paso a paso sin un driver capaz de controlarlo. Por tanto, hay que saber que driver es necesario.</w:t>
      </w:r>
    </w:p>
    <w:p w14:paraId="48E3DE59" w14:textId="77777777" w:rsidR="008E41C0" w:rsidRDefault="008E41C0" w:rsidP="00900A93">
      <w:pPr>
        <w:ind w:firstLine="360"/>
      </w:pPr>
    </w:p>
    <w:p w14:paraId="0FFB8A07" w14:textId="4AF17659" w:rsidR="00046E52" w:rsidRDefault="005B281D" w:rsidP="00046E52">
      <w:pPr>
        <w:pStyle w:val="Ttulo3"/>
        <w:numPr>
          <w:ilvl w:val="1"/>
          <w:numId w:val="9"/>
        </w:numPr>
      </w:pPr>
      <w:r>
        <w:t>Conocimientos previos</w:t>
      </w:r>
      <w:r w:rsidR="008F0951">
        <w:t xml:space="preserve"> </w:t>
      </w:r>
      <w:r w:rsidR="00EF6322">
        <w:fldChar w:fldCharType="begin"/>
      </w:r>
      <w:r w:rsidR="00EF6322">
        <w:instrText xml:space="preserve"> TC  "</w:instrText>
      </w:r>
      <w:bookmarkStart w:id="44" w:name="_Toc117015206"/>
      <w:r w:rsidR="003B7C9B">
        <w:instrText>3</w:instrText>
      </w:r>
      <w:r w:rsidR="00EF6322">
        <w:instrText>.1.</w:instrText>
      </w:r>
      <w:r w:rsidR="00EF6322">
        <w:tab/>
      </w:r>
      <w:r>
        <w:instrText>Conocimientos previos</w:instrText>
      </w:r>
      <w:bookmarkEnd w:id="44"/>
      <w:r>
        <w:instrText xml:space="preserve"> </w:instrText>
      </w:r>
      <w:r w:rsidR="00EF6322">
        <w:instrText xml:space="preserve">" \f c \l </w:instrText>
      </w:r>
      <w:r w:rsidR="003B7C9B">
        <w:instrText>3</w:instrText>
      </w:r>
      <w:r w:rsidR="00EF6322">
        <w:instrText xml:space="preserve"> </w:instrText>
      </w:r>
      <w:r w:rsidR="00EF6322">
        <w:fldChar w:fldCharType="end"/>
      </w:r>
    </w:p>
    <w:p w14:paraId="42891D4A" w14:textId="10B0FB8D" w:rsidR="00046E52" w:rsidRDefault="00046E52" w:rsidP="006C6FAE">
      <w:pPr>
        <w:ind w:firstLine="360"/>
        <w:jc w:val="both"/>
      </w:pPr>
      <w:r>
        <w:t xml:space="preserve">En este apartado se </w:t>
      </w:r>
      <w:r w:rsidR="00D608DE">
        <w:t>repasarán</w:t>
      </w:r>
      <w:r>
        <w:t xml:space="preserve"> los conocimientos previos necesarios para programar el microcontrolador Arduino.</w:t>
      </w:r>
    </w:p>
    <w:p w14:paraId="4B82E374" w14:textId="0AAD8AC5" w:rsidR="00046E52" w:rsidRDefault="00046E52" w:rsidP="006C6FAE">
      <w:pPr>
        <w:ind w:firstLine="360"/>
        <w:jc w:val="both"/>
      </w:pPr>
      <w:r>
        <w:t>Lo primero es conocer el Arduino, es un microcontrolador programable, que tiene varios puertos digitales y analógicos, tanto de entrada como de salida. Un dato importante es la alimentación del Arduino. Se puede alimentar por el cable tipo USB B o por una alimentación externa de máximo 20V, aunque lo recomendable es 12V. Si se alimenta por el cable tipo USB B el voltaje de entrada es 5V.</w:t>
      </w:r>
    </w:p>
    <w:p w14:paraId="5A81C05D" w14:textId="2EF8D903" w:rsidR="00D608DE" w:rsidRDefault="00D608DE" w:rsidP="006C6FAE">
      <w:pPr>
        <w:ind w:firstLine="360"/>
        <w:jc w:val="both"/>
      </w:pPr>
      <w:r>
        <w:t>A continuación, hay que tener en cuenta que los motores paso a paso necesitan un driver para programarlos. Se podría usar un par de driver</w:t>
      </w:r>
      <w:r w:rsidR="00BA2202">
        <w:t>s</w:t>
      </w:r>
      <w:r>
        <w:t xml:space="preserve"> sueltos en una protoboard, pero como se necesitan 3 motores paso a paso</w:t>
      </w:r>
      <w:r w:rsidR="003615D0">
        <w:t>,</w:t>
      </w:r>
      <w:r>
        <w:t xml:space="preserve"> </w:t>
      </w:r>
      <w:r w:rsidR="003615D0">
        <w:t>e</w:t>
      </w:r>
      <w:r>
        <w:t xml:space="preserve">s mejor usar una </w:t>
      </w:r>
      <w:r w:rsidR="009B45BC">
        <w:t>Ramp</w:t>
      </w:r>
      <w:r>
        <w:t xml:space="preserve"> Shield. Es</w:t>
      </w:r>
      <w:r w:rsidR="003615D0">
        <w:t>ta es</w:t>
      </w:r>
      <w:r>
        <w:t xml:space="preserve"> un módulo de expansión que se usa para impresoras 3D, CNC, máquinas de grabado laser, etc. Debido a su facilidad de conectar los drivers y su sencilla programación.</w:t>
      </w:r>
    </w:p>
    <w:p w14:paraId="51A43330" w14:textId="77777777" w:rsidR="00046E52" w:rsidRPr="00046E52" w:rsidRDefault="00046E52" w:rsidP="00046E52"/>
    <w:p w14:paraId="3CFC0BDA" w14:textId="49A8D05E" w:rsidR="00D608DE" w:rsidRDefault="005B281D" w:rsidP="00D608DE">
      <w:pPr>
        <w:pStyle w:val="Ttulo4"/>
        <w:numPr>
          <w:ilvl w:val="2"/>
          <w:numId w:val="9"/>
        </w:numPr>
      </w:pPr>
      <w:bookmarkStart w:id="45" w:name="_Toc72861195"/>
      <w:r>
        <w:t>Fuente alimentación</w:t>
      </w:r>
      <w:r w:rsidR="00BA657F">
        <w:t>.</w:t>
      </w:r>
      <w:bookmarkEnd w:id="45"/>
      <w:r w:rsidR="00EF6322">
        <w:fldChar w:fldCharType="begin"/>
      </w:r>
      <w:r w:rsidR="00EF6322">
        <w:instrText xml:space="preserve"> TC  "</w:instrText>
      </w:r>
      <w:bookmarkStart w:id="46" w:name="_Toc117015207"/>
      <w:r w:rsidR="003B7C9B">
        <w:instrText>3</w:instrText>
      </w:r>
      <w:r w:rsidR="00EF6322">
        <w:instrText>.1.1.</w:instrText>
      </w:r>
      <w:r w:rsidR="00EF6322">
        <w:tab/>
      </w:r>
      <w:r>
        <w:instrText>Fuente alimentación</w:instrText>
      </w:r>
      <w:bookmarkEnd w:id="46"/>
      <w:r>
        <w:instrText xml:space="preserve"> </w:instrText>
      </w:r>
      <w:r w:rsidR="00EF6322">
        <w:instrText xml:space="preserve">" \f c \l </w:instrText>
      </w:r>
      <w:r w:rsidR="003B7C9B">
        <w:instrText>4</w:instrText>
      </w:r>
      <w:r w:rsidR="00EF6322">
        <w:instrText xml:space="preserve"> </w:instrText>
      </w:r>
      <w:r w:rsidR="00EF6322">
        <w:fldChar w:fldCharType="end"/>
      </w:r>
    </w:p>
    <w:p w14:paraId="6B5EB03D" w14:textId="7B7665B5" w:rsidR="00D608DE" w:rsidRDefault="00D608DE" w:rsidP="006C6FAE">
      <w:pPr>
        <w:ind w:firstLine="360"/>
        <w:jc w:val="both"/>
      </w:pPr>
      <w:r>
        <w:t>En este subapartado se hablará de un punto importante, la fuente de alimentación.</w:t>
      </w:r>
    </w:p>
    <w:p w14:paraId="0828C259" w14:textId="2FBA68FF" w:rsidR="00D608DE" w:rsidRDefault="00D608DE" w:rsidP="006C6FAE">
      <w:pPr>
        <w:ind w:firstLine="360"/>
        <w:jc w:val="both"/>
      </w:pPr>
      <w:r>
        <w:t>No es solo la fuente de alimentación del Arduino</w:t>
      </w:r>
      <w:r w:rsidR="00163D4C">
        <w:t xml:space="preserve">, </w:t>
      </w:r>
      <w:r w:rsidR="009B75E3">
        <w:t>también</w:t>
      </w:r>
      <w:r w:rsidR="00163D4C">
        <w:t xml:space="preserve"> es la fuente de poder</w:t>
      </w:r>
      <w:r>
        <w:t xml:space="preserve"> de</w:t>
      </w:r>
      <w:r w:rsidR="006575FD">
        <w:t xml:space="preserve"> los ventiladores y motores. Los ventiladores y motores paso a paso funcionan a 12V. Por lo que se necesita una fuente capaz de suministrar 12V.</w:t>
      </w:r>
    </w:p>
    <w:p w14:paraId="20A2C7BB" w14:textId="3BC8BC93" w:rsidR="006575FD" w:rsidRDefault="006575FD" w:rsidP="006C6FAE">
      <w:pPr>
        <w:ind w:firstLine="360"/>
        <w:jc w:val="both"/>
      </w:pPr>
      <w:r>
        <w:t>Se podría buscar una fuente de alimentación en el mercado</w:t>
      </w:r>
      <w:r w:rsidR="00931981">
        <w:t xml:space="preserve"> y</w:t>
      </w:r>
      <w:r>
        <w:t xml:space="preserve"> no son muy caras</w:t>
      </w:r>
      <w:r w:rsidR="00931981">
        <w:t>,</w:t>
      </w:r>
      <w:r>
        <w:t xml:space="preserve"> </w:t>
      </w:r>
      <w:r w:rsidR="00931981">
        <w:t>p</w:t>
      </w:r>
      <w:r>
        <w:t>ero la idea es reciclar lo máximo posible. Debido a este requerimiento, se ha usado una fuente de alimentación de un ordenador de sobremesa.</w:t>
      </w:r>
    </w:p>
    <w:p w14:paraId="4131B890" w14:textId="62243145" w:rsidR="006575FD" w:rsidRDefault="00163D4C" w:rsidP="006C6FAE">
      <w:pPr>
        <w:ind w:firstLine="360"/>
        <w:jc w:val="both"/>
      </w:pPr>
      <w:r>
        <w:t>L</w:t>
      </w:r>
      <w:r w:rsidR="006575FD">
        <w:t>os component</w:t>
      </w:r>
      <w:r>
        <w:t>es</w:t>
      </w:r>
      <w:r w:rsidR="006575FD">
        <w:t xml:space="preserve"> de un ordenador de sobremesa funcionan a </w:t>
      </w:r>
      <w:r>
        <w:t xml:space="preserve">3.3 , 5 y </w:t>
      </w:r>
      <w:r w:rsidR="006575FD">
        <w:t xml:space="preserve">12V, </w:t>
      </w:r>
      <w:r>
        <w:t>siendo 12V lo que se necesita</w:t>
      </w:r>
      <w:r w:rsidR="006575FD">
        <w:t xml:space="preserve">. </w:t>
      </w:r>
      <w:r>
        <w:t>Hay que investigar que cables otorgan la potencia deseada</w:t>
      </w:r>
      <w:r w:rsidR="001B73F3">
        <w:t>. S</w:t>
      </w:r>
      <w:r>
        <w:t>e</w:t>
      </w:r>
      <w:r w:rsidR="001B73F3">
        <w:t xml:space="preserve"> e</w:t>
      </w:r>
      <w:r>
        <w:t>nc</w:t>
      </w:r>
      <w:r w:rsidR="001B73F3">
        <w:t>uentran</w:t>
      </w:r>
      <w:r>
        <w:t xml:space="preserve"> cables de diferentes colores</w:t>
      </w:r>
      <w:r w:rsidR="001B73F3">
        <w:t>, cada color corresponde a una tensión, se puede comprobar en la figura 16, que tensión tiene cada cable por su color</w:t>
      </w:r>
      <w:r>
        <w:t xml:space="preserve">. Se necesita el color amarillo, este otorga 12V. </w:t>
      </w:r>
      <w:r w:rsidR="001B73F3">
        <w:t>Otro dato necesario es seleccionar el cable amarillo correcto. Aunque se</w:t>
      </w:r>
      <w:r w:rsidR="00DE0DDA">
        <w:t xml:space="preserve"> puede usar</w:t>
      </w:r>
      <w:r w:rsidR="001B73F3">
        <w:t xml:space="preserve"> cualquier cable amarillo, no todos distribuyen la misma potencia. El cable SATA suministra 12V, pero puede ser que no otorgue la potencia necesaria. En cambio,</w:t>
      </w:r>
      <w:r w:rsidR="00DE0DDA">
        <w:t xml:space="preserve"> los cables que salen de la extensión de la CPU</w:t>
      </w:r>
      <w:r w:rsidR="001B73F3">
        <w:t xml:space="preserve"> son capaces de suministrar más potencia</w:t>
      </w:r>
      <w:r w:rsidR="00DE0DDA">
        <w:t>.</w:t>
      </w:r>
      <w:r w:rsidR="001B73F3">
        <w:t xml:space="preserve"> Por tanto, se recomienda usar esos cables en vez de los cables de la extensión SATA.</w:t>
      </w:r>
    </w:p>
    <w:p w14:paraId="78FC4249" w14:textId="72FFF9BD" w:rsidR="006575FD" w:rsidRDefault="001B73F3" w:rsidP="006C6FAE">
      <w:pPr>
        <w:ind w:firstLine="360"/>
        <w:jc w:val="both"/>
      </w:pPr>
      <w:r>
        <w:lastRenderedPageBreak/>
        <w:t>Existe un problema al usar una fuente de alimentación de ordenador y es que si</w:t>
      </w:r>
      <w:r w:rsidR="006575FD">
        <w:t xml:space="preserve"> </w:t>
      </w:r>
      <w:r>
        <w:t xml:space="preserve">se </w:t>
      </w:r>
      <w:r w:rsidR="006575FD">
        <w:t>enchufa a la corriente la fuente de alimentación no se encenderá</w:t>
      </w:r>
      <w:r>
        <w:t xml:space="preserve"> automáticamente.</w:t>
      </w:r>
      <w:r w:rsidR="006575FD">
        <w:t xml:space="preserve"> </w:t>
      </w:r>
      <w:r>
        <w:t>Ya</w:t>
      </w:r>
      <w:r w:rsidR="006575FD">
        <w:t xml:space="preserve"> que es el ordenador quien manda la señal de encendido</w:t>
      </w:r>
      <w:r w:rsidR="000C3D7F">
        <w:t>,</w:t>
      </w:r>
      <w:r w:rsidR="006575FD">
        <w:t xml:space="preserve"> </w:t>
      </w:r>
      <w:r w:rsidR="000C3D7F">
        <w:t>h</w:t>
      </w:r>
      <w:r w:rsidR="006575FD">
        <w:t xml:space="preserve">ay que buscar la forma de puentear el ordenador y poder encenderla. </w:t>
      </w:r>
    </w:p>
    <w:p w14:paraId="6CB93D14" w14:textId="611CAA4D" w:rsidR="006575FD" w:rsidRDefault="006575FD" w:rsidP="006C6FAE">
      <w:pPr>
        <w:ind w:firstLine="360"/>
        <w:jc w:val="both"/>
      </w:pPr>
      <w:r>
        <w:t xml:space="preserve">La señal de encendido </w:t>
      </w:r>
      <w:r w:rsidR="001B73F3">
        <w:t>la manda el ordenador a través de los cables de 24 pines que van conectados a la placa base</w:t>
      </w:r>
      <w:r>
        <w:t>. Suele se</w:t>
      </w:r>
      <w:r w:rsidR="001B73F3">
        <w:t>r</w:t>
      </w:r>
      <w:r>
        <w:t xml:space="preserve"> un conector de 24 </w:t>
      </w:r>
      <w:r w:rsidR="001B73F3">
        <w:t>pines, aunque también existen de 20</w:t>
      </w:r>
      <w:r>
        <w:t>. Lo que hace la placa base es cerrar o abrir el circuito según si se quiere apagar o encender la fuente de alimentación.</w:t>
      </w:r>
      <w:r w:rsidR="001B73F3">
        <w:t xml:space="preserve"> Si está cerrado el puente</w:t>
      </w:r>
      <w:r w:rsidR="000C3D7F">
        <w:t>,</w:t>
      </w:r>
      <w:r w:rsidR="001B73F3">
        <w:t xml:space="preserve"> la fuente de alimentación enciende el ordenador</w:t>
      </w:r>
      <w:r>
        <w:t>.</w:t>
      </w:r>
    </w:p>
    <w:p w14:paraId="2AD2A944" w14:textId="224D7ECB" w:rsidR="006575FD" w:rsidRPr="00BC49DA" w:rsidRDefault="006575FD" w:rsidP="006C6FAE">
      <w:pPr>
        <w:ind w:firstLine="360"/>
        <w:jc w:val="both"/>
      </w:pPr>
      <w:r>
        <w:t>Los cables que hay que puentear</w:t>
      </w:r>
      <w:r w:rsidR="00BC49DA">
        <w:t xml:space="preserve"> es el cable “</w:t>
      </w:r>
      <w:r w:rsidR="00BC49DA" w:rsidRPr="00BC49DA">
        <w:rPr>
          <w:i/>
          <w:iCs/>
        </w:rPr>
        <w:t>PS_ON</w:t>
      </w:r>
      <w:r w:rsidR="00BC49DA">
        <w:rPr>
          <w:i/>
          <w:iCs/>
        </w:rPr>
        <w:t xml:space="preserve">” </w:t>
      </w:r>
      <w:r w:rsidR="00BC49DA">
        <w:t>con un cable “</w:t>
      </w:r>
      <w:r w:rsidR="00BC49DA" w:rsidRPr="00BC49DA">
        <w:rPr>
          <w:i/>
          <w:iCs/>
        </w:rPr>
        <w:t>COM</w:t>
      </w:r>
      <w:r w:rsidR="00BC49DA">
        <w:rPr>
          <w:i/>
          <w:iCs/>
        </w:rPr>
        <w:t>”</w:t>
      </w:r>
      <w:r w:rsidR="00084FB2">
        <w:rPr>
          <w:i/>
          <w:iCs/>
        </w:rPr>
        <w:t xml:space="preserve">, </w:t>
      </w:r>
      <w:r w:rsidR="00084FB2" w:rsidRPr="00084FB2">
        <w:t>véase en la figura 16 que cables hay que puentear de forma gráfica.</w:t>
      </w:r>
    </w:p>
    <w:p w14:paraId="3973B926" w14:textId="4EBB8AF6" w:rsidR="00BC49DA" w:rsidRDefault="00BC49DA" w:rsidP="00D608DE">
      <w:pPr>
        <w:ind w:firstLine="360"/>
      </w:pPr>
      <w:r w:rsidRPr="00BC49DA">
        <w:rPr>
          <w:noProof/>
        </w:rPr>
        <w:drawing>
          <wp:inline distT="0" distB="0" distL="0" distR="0" wp14:anchorId="5930FD67" wp14:editId="59B9A479">
            <wp:extent cx="4438649" cy="3629025"/>
            <wp:effectExtent l="0" t="0" r="635" b="0"/>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rotWithShape="1">
                    <a:blip r:embed="rId39"/>
                    <a:srcRect l="1272"/>
                    <a:stretch/>
                  </pic:blipFill>
                  <pic:spPr bwMode="auto">
                    <a:xfrm>
                      <a:off x="0" y="0"/>
                      <a:ext cx="4439269" cy="3629532"/>
                    </a:xfrm>
                    <a:prstGeom prst="rect">
                      <a:avLst/>
                    </a:prstGeom>
                    <a:ln>
                      <a:noFill/>
                    </a:ln>
                    <a:extLst>
                      <a:ext uri="{53640926-AAD7-44D8-BBD7-CCE9431645EC}">
                        <a14:shadowObscured xmlns:a14="http://schemas.microsoft.com/office/drawing/2010/main"/>
                      </a:ext>
                    </a:extLst>
                  </pic:spPr>
                </pic:pic>
              </a:graphicData>
            </a:graphic>
          </wp:inline>
        </w:drawing>
      </w:r>
    </w:p>
    <w:p w14:paraId="17BD8B75" w14:textId="1D71F1D8" w:rsidR="00BC49DA" w:rsidRDefault="00BC49DA" w:rsidP="00BC49DA">
      <w:pPr>
        <w:pStyle w:val="Ttulo7"/>
        <w:jc w:val="center"/>
      </w:pPr>
      <w:r>
        <w:fldChar w:fldCharType="begin"/>
      </w:r>
      <w:r>
        <w:instrText xml:space="preserve"> TC  "</w:instrText>
      </w:r>
      <w:r w:rsidRPr="006644BD">
        <w:instrText xml:space="preserve"> </w:instrText>
      </w:r>
      <w:bookmarkStart w:id="47" w:name="_Toc117015181"/>
      <w:r>
        <w:instrText>Figura 16.</w:instrText>
      </w:r>
      <w:r w:rsidR="00812671">
        <w:instrText xml:space="preserve"> </w:instrText>
      </w:r>
      <w:r>
        <w:instrText>Puente fuente alimentación.</w:instrText>
      </w:r>
      <w:bookmarkEnd w:id="47"/>
      <w:r>
        <w:instrText xml:space="preserve">" \f i \l 1 </w:instrText>
      </w:r>
      <w:r>
        <w:fldChar w:fldCharType="end"/>
      </w:r>
      <w:r w:rsidRPr="003904EA">
        <w:t xml:space="preserve"> </w:t>
      </w:r>
      <w:r>
        <w:t>Figura 16. Puente fuente alimentación.</w:t>
      </w:r>
    </w:p>
    <w:p w14:paraId="5673ADF2" w14:textId="77777777" w:rsidR="00BC49DA" w:rsidRPr="00BC49DA" w:rsidRDefault="00BC49DA" w:rsidP="00BC49DA"/>
    <w:p w14:paraId="0BCECDE5" w14:textId="661299C4" w:rsidR="00BC49DA" w:rsidRDefault="00BC49DA" w:rsidP="006C6FAE">
      <w:pPr>
        <w:ind w:firstLine="360"/>
        <w:jc w:val="both"/>
      </w:pPr>
      <w:r>
        <w:t>Para puentear la fuente de alimentación se ha colocado un interruptor reciclado de una máquina antigua. Facilitando así el encendido y apagado de la máquina.</w:t>
      </w:r>
    </w:p>
    <w:p w14:paraId="72A1E305" w14:textId="23BE3E17" w:rsidR="001B73F3" w:rsidRDefault="001B73F3" w:rsidP="006C6FAE">
      <w:pPr>
        <w:ind w:firstLine="360"/>
        <w:jc w:val="both"/>
      </w:pPr>
      <w:r>
        <w:t>De los cables amarillos de la fuente de alimentación también se suministra energía a una línea de protoboard. Teniendo así 12V en la protoboard. Además de los 12V también se usa un cable rojo, para alimentar otra línea de la protoboard con 5V. Esta tensión se usará para suministrar la energía a los relés. Puede verse en la figura 17.</w:t>
      </w:r>
    </w:p>
    <w:p w14:paraId="7C077BAB" w14:textId="6F615169" w:rsidR="001B73F3" w:rsidRDefault="00BF64C3" w:rsidP="00BF64C3">
      <w:pPr>
        <w:jc w:val="center"/>
      </w:pPr>
      <w:r>
        <w:rPr>
          <w:noProof/>
        </w:rPr>
        <w:lastRenderedPageBreak/>
        <w:drawing>
          <wp:inline distT="0" distB="0" distL="0" distR="0" wp14:anchorId="3EC9E36F" wp14:editId="0F5A9301">
            <wp:extent cx="4852086" cy="1491266"/>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33673" b="25309"/>
                    <a:stretch/>
                  </pic:blipFill>
                  <pic:spPr bwMode="auto">
                    <a:xfrm>
                      <a:off x="0" y="0"/>
                      <a:ext cx="4862828" cy="1494568"/>
                    </a:xfrm>
                    <a:prstGeom prst="rect">
                      <a:avLst/>
                    </a:prstGeom>
                    <a:noFill/>
                    <a:ln>
                      <a:noFill/>
                    </a:ln>
                    <a:extLst>
                      <a:ext uri="{53640926-AAD7-44D8-BBD7-CCE9431645EC}">
                        <a14:shadowObscured xmlns:a14="http://schemas.microsoft.com/office/drawing/2010/main"/>
                      </a:ext>
                    </a:extLst>
                  </pic:spPr>
                </pic:pic>
              </a:graphicData>
            </a:graphic>
          </wp:inline>
        </w:drawing>
      </w:r>
    </w:p>
    <w:p w14:paraId="27D1DE7D" w14:textId="5B0A9D71" w:rsidR="001B73F3" w:rsidRDefault="001B73F3" w:rsidP="001B73F3">
      <w:pPr>
        <w:pStyle w:val="Ttulo7"/>
        <w:jc w:val="center"/>
      </w:pPr>
      <w:r>
        <w:fldChar w:fldCharType="begin"/>
      </w:r>
      <w:r>
        <w:instrText xml:space="preserve"> TC  "</w:instrText>
      </w:r>
      <w:r w:rsidRPr="006644BD">
        <w:instrText xml:space="preserve"> </w:instrText>
      </w:r>
      <w:bookmarkStart w:id="48" w:name="_Toc117015182"/>
      <w:r>
        <w:instrText>Figura 17</w:instrText>
      </w:r>
      <w:r w:rsidR="00731D3C">
        <w:instrText xml:space="preserve">. </w:instrText>
      </w:r>
      <w:r w:rsidR="00B86A51">
        <w:instrText>Conexiones protoboard</w:instrText>
      </w:r>
      <w:r>
        <w:instrText>.</w:instrText>
      </w:r>
      <w:bookmarkEnd w:id="48"/>
      <w:r>
        <w:instrText xml:space="preserve">" \f i \l 1 </w:instrText>
      </w:r>
      <w:r>
        <w:fldChar w:fldCharType="end"/>
      </w:r>
      <w:r w:rsidRPr="003904EA">
        <w:t xml:space="preserve"> </w:t>
      </w:r>
      <w:r>
        <w:t>Figura 17.</w:t>
      </w:r>
      <w:r w:rsidR="00762852">
        <w:t xml:space="preserve"> Conexiones protoboard</w:t>
      </w:r>
      <w:r>
        <w:t>.</w:t>
      </w:r>
    </w:p>
    <w:p w14:paraId="7BB21AED" w14:textId="38811A9F" w:rsidR="001B73F3" w:rsidRDefault="001B73F3" w:rsidP="006C6FAE">
      <w:pPr>
        <w:ind w:firstLine="360"/>
        <w:jc w:val="both"/>
      </w:pPr>
    </w:p>
    <w:p w14:paraId="4BE708D2" w14:textId="6C06DAED" w:rsidR="00BF64C3" w:rsidRDefault="000C3D7F" w:rsidP="006C6FAE">
      <w:pPr>
        <w:ind w:firstLine="360"/>
        <w:jc w:val="both"/>
      </w:pPr>
      <w:r>
        <w:t xml:space="preserve">Se conecta </w:t>
      </w:r>
      <w:r w:rsidR="00BF64C3">
        <w:t>la línea superior a 12V que otorga el cable amarillo</w:t>
      </w:r>
      <w:r>
        <w:t>,</w:t>
      </w:r>
      <w:r w:rsidR="00BF64C3">
        <w:t xml:space="preserve"> </w:t>
      </w:r>
      <w:r>
        <w:t>se puede observar este cable en la</w:t>
      </w:r>
      <w:r w:rsidR="00BF64C3">
        <w:t xml:space="preserve"> esquina superior derecha. También se conecta la línea inferior a 5V. Esta potencia la suministra el cable rojo</w:t>
      </w:r>
      <w:r>
        <w:t xml:space="preserve"> que se observa</w:t>
      </w:r>
      <w:r w:rsidR="00BF64C3">
        <w:t xml:space="preserve"> </w:t>
      </w:r>
      <w:r>
        <w:t xml:space="preserve">en la </w:t>
      </w:r>
      <w:r w:rsidR="00BF64C3">
        <w:t xml:space="preserve">esquina inferior derecha. </w:t>
      </w:r>
    </w:p>
    <w:p w14:paraId="7A7F3DB4" w14:textId="17F25D75" w:rsidR="00BF64C3" w:rsidRDefault="00BF64C3" w:rsidP="006C6FAE">
      <w:pPr>
        <w:ind w:firstLine="360"/>
        <w:jc w:val="both"/>
      </w:pPr>
      <w:r>
        <w:t>En la figura también se aprecian los relés conectados a 5V y otros 3 cables (color amarillo, verde y azul) que son la señal de activación o apagado de los relés. Este cable está conectado al Arduino.</w:t>
      </w:r>
    </w:p>
    <w:p w14:paraId="1C906AD2" w14:textId="77777777" w:rsidR="00D608DE" w:rsidRPr="00D608DE" w:rsidRDefault="00D608DE" w:rsidP="00D608DE"/>
    <w:p w14:paraId="6F0BDE63" w14:textId="56DFB9F4" w:rsidR="00CA7564" w:rsidRDefault="009B45BC" w:rsidP="00343D94">
      <w:pPr>
        <w:pStyle w:val="Ttulo4"/>
        <w:numPr>
          <w:ilvl w:val="2"/>
          <w:numId w:val="9"/>
        </w:numPr>
      </w:pPr>
      <w:r>
        <w:t>Ramp</w:t>
      </w:r>
      <w:r w:rsidR="005B281D">
        <w:t xml:space="preserve"> shield</w:t>
      </w:r>
      <w:r w:rsidR="00EF6322">
        <w:fldChar w:fldCharType="begin"/>
      </w:r>
      <w:r w:rsidR="00EF6322">
        <w:instrText xml:space="preserve"> TC  "</w:instrText>
      </w:r>
      <w:bookmarkStart w:id="49" w:name="_Toc117015208"/>
      <w:r w:rsidR="003B7C9B">
        <w:instrText>3</w:instrText>
      </w:r>
      <w:r w:rsidR="00EF6322">
        <w:instrText>.1.2.</w:instrText>
      </w:r>
      <w:r w:rsidR="00EF6322">
        <w:tab/>
      </w:r>
      <w:r w:rsidR="005B281D">
        <w:instrText>CNC shield</w:instrText>
      </w:r>
      <w:bookmarkEnd w:id="49"/>
      <w:r w:rsidR="005B281D">
        <w:instrText xml:space="preserve"> </w:instrText>
      </w:r>
      <w:r w:rsidR="00EF6322">
        <w:instrText xml:space="preserve">" \f c \l </w:instrText>
      </w:r>
      <w:r w:rsidR="003B7C9B">
        <w:instrText>4</w:instrText>
      </w:r>
      <w:r w:rsidR="00EF6322">
        <w:instrText xml:space="preserve"> </w:instrText>
      </w:r>
      <w:r w:rsidR="00EF6322">
        <w:fldChar w:fldCharType="end"/>
      </w:r>
    </w:p>
    <w:p w14:paraId="782B2462" w14:textId="77777777" w:rsidR="009B45BC" w:rsidRDefault="009B45BC" w:rsidP="006C6FAE">
      <w:pPr>
        <w:ind w:firstLine="360"/>
        <w:jc w:val="both"/>
      </w:pPr>
      <w:r>
        <w:t>RepRap Arduino Mega Pololu Shield (su acrónimo es Ramps)</w:t>
      </w:r>
      <w:r w:rsidR="00343D94">
        <w:t xml:space="preserve"> es una expansión del microcontrolador Arduino. La shield que se usará para este proyecto es la </w:t>
      </w:r>
      <w:r>
        <w:t>Ramps V1.4.</w:t>
      </w:r>
    </w:p>
    <w:p w14:paraId="6DB3E8C9" w14:textId="31D92F75" w:rsidR="00343D94" w:rsidRDefault="009B45BC" w:rsidP="006C6FAE">
      <w:pPr>
        <w:ind w:firstLine="360"/>
        <w:jc w:val="both"/>
      </w:pPr>
      <w:r>
        <w:t xml:space="preserve">Hay que conocer con detalle el esquema electrónico de la ramps, </w:t>
      </w:r>
      <w:r w:rsidR="00DE0DDA">
        <w:t>debido a que la distribución de los pines y puertos es diferente a la del Arduino.</w:t>
      </w:r>
    </w:p>
    <w:p w14:paraId="1AA247E5" w14:textId="0C7513F1" w:rsidR="00C53F19" w:rsidRDefault="009B45BC" w:rsidP="006C6FAE">
      <w:pPr>
        <w:ind w:firstLine="360"/>
        <w:jc w:val="both"/>
      </w:pPr>
      <w:r>
        <w:t xml:space="preserve">Los puertos en el Arduino se </w:t>
      </w:r>
      <w:r w:rsidR="005E0641">
        <w:t>distribuyen</w:t>
      </w:r>
      <w:r>
        <w:t xml:space="preserve"> de forma ordenada y con una enumeración</w:t>
      </w:r>
      <w:r w:rsidR="000C3D7F">
        <w:t>.</w:t>
      </w:r>
      <w:r>
        <w:t xml:space="preserve"> </w:t>
      </w:r>
      <w:r w:rsidR="000C3D7F">
        <w:t>E</w:t>
      </w:r>
      <w:r>
        <w:t>n cambio</w:t>
      </w:r>
      <w:r w:rsidR="000C3D7F">
        <w:t>,</w:t>
      </w:r>
      <w:r>
        <w:t xml:space="preserve"> en la ramps dos p</w:t>
      </w:r>
      <w:r w:rsidR="005E0641">
        <w:t xml:space="preserve">ines </w:t>
      </w:r>
      <w:r>
        <w:t>consecutivos</w:t>
      </w:r>
      <w:r w:rsidR="000C3D7F">
        <w:t xml:space="preserve"> no tienen porque coincidir </w:t>
      </w:r>
      <w:r w:rsidR="00084FB2">
        <w:t>con dos pines consecutivos en el Arduino. Por tanto, hay que mirar bien cada pin en la ramps y su correspondencia en el Arduino.</w:t>
      </w:r>
      <w:r w:rsidR="00DE0DDA">
        <w:t xml:space="preserve"> Puede verse un esquema simplificado en la figura 1</w:t>
      </w:r>
      <w:r w:rsidR="001B73F3">
        <w:t>8</w:t>
      </w:r>
      <w:r w:rsidR="00DE0DDA">
        <w:t>.</w:t>
      </w:r>
    </w:p>
    <w:p w14:paraId="0EC45187" w14:textId="60BDE5D7" w:rsidR="009453BF" w:rsidRDefault="009B75E3" w:rsidP="009B75E3">
      <w:pPr>
        <w:jc w:val="center"/>
      </w:pPr>
      <w:r w:rsidRPr="009B75E3">
        <w:rPr>
          <w:noProof/>
        </w:rPr>
        <w:drawing>
          <wp:inline distT="0" distB="0" distL="0" distR="0" wp14:anchorId="702761BD" wp14:editId="70284050">
            <wp:extent cx="3756454" cy="2622981"/>
            <wp:effectExtent l="0" t="0" r="0" b="6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774347" cy="2635475"/>
                    </a:xfrm>
                    <a:prstGeom prst="rect">
                      <a:avLst/>
                    </a:prstGeom>
                  </pic:spPr>
                </pic:pic>
              </a:graphicData>
            </a:graphic>
          </wp:inline>
        </w:drawing>
      </w:r>
    </w:p>
    <w:p w14:paraId="08CDEB6E" w14:textId="3757A9A9" w:rsidR="009453BF" w:rsidRDefault="009453BF" w:rsidP="009453BF">
      <w:pPr>
        <w:pStyle w:val="Ttulo7"/>
        <w:jc w:val="center"/>
      </w:pPr>
      <w:r>
        <w:fldChar w:fldCharType="begin"/>
      </w:r>
      <w:r>
        <w:instrText xml:space="preserve"> TC  "</w:instrText>
      </w:r>
      <w:r w:rsidRPr="006644BD">
        <w:instrText xml:space="preserve"> </w:instrText>
      </w:r>
      <w:bookmarkStart w:id="50" w:name="_Toc117015183"/>
      <w:r>
        <w:instrText xml:space="preserve">Figura </w:instrText>
      </w:r>
      <w:r w:rsidR="00720E28">
        <w:instrText>1</w:instrText>
      </w:r>
      <w:r w:rsidR="001B73F3">
        <w:instrText>8</w:instrText>
      </w:r>
      <w:r>
        <w:instrText>.</w:instrText>
      </w:r>
      <w:r w:rsidR="00812671">
        <w:instrText xml:space="preserve"> </w:instrText>
      </w:r>
      <w:r w:rsidR="001E0D24">
        <w:instrText>Esquema Ramps</w:instrText>
      </w:r>
      <w:r>
        <w:instrText>.</w:instrText>
      </w:r>
      <w:bookmarkEnd w:id="50"/>
      <w:r>
        <w:instrText xml:space="preserve">" \f i \l 1 </w:instrText>
      </w:r>
      <w:r>
        <w:fldChar w:fldCharType="end"/>
      </w:r>
      <w:r w:rsidRPr="003904EA">
        <w:t xml:space="preserve"> </w:t>
      </w:r>
      <w:r>
        <w:t>Figura</w:t>
      </w:r>
      <w:r w:rsidR="00720E28">
        <w:t xml:space="preserve"> </w:t>
      </w:r>
      <w:r w:rsidR="001B73F3">
        <w:t>18</w:t>
      </w:r>
      <w:r>
        <w:t>.</w:t>
      </w:r>
      <w:r w:rsidR="001B73F3">
        <w:t xml:space="preserve"> </w:t>
      </w:r>
      <w:r w:rsidR="001E0D24">
        <w:t>Esquema Ramps</w:t>
      </w:r>
      <w:r>
        <w:t>.</w:t>
      </w:r>
    </w:p>
    <w:p w14:paraId="56EF3F2D" w14:textId="77777777" w:rsidR="009453BF" w:rsidRDefault="009453BF" w:rsidP="009453BF"/>
    <w:p w14:paraId="2981C3F2" w14:textId="747A1E12" w:rsidR="00C53F19" w:rsidRDefault="00C53F19" w:rsidP="006C6FAE">
      <w:pPr>
        <w:ind w:firstLine="360"/>
        <w:jc w:val="both"/>
      </w:pPr>
      <w:r>
        <w:lastRenderedPageBreak/>
        <w:t>Una vez conocido el esquema de la Ramps, se conecta al Arduino y se conectan los drivers de los motores paso a paso.</w:t>
      </w:r>
    </w:p>
    <w:p w14:paraId="34AF8C32" w14:textId="2366F9B8" w:rsidR="00084FB2" w:rsidRDefault="00C53F19" w:rsidP="006C6FAE">
      <w:pPr>
        <w:ind w:firstLine="360"/>
        <w:jc w:val="both"/>
      </w:pPr>
      <w:r>
        <w:t>Los drivers seleccionados para este proyecto son los A4988, es un driver simple y sencillo de programar. Los drivers es el componente que se encarga de controlar los pasos de los motores paso a paso.</w:t>
      </w:r>
    </w:p>
    <w:p w14:paraId="7FC8BC03" w14:textId="1C416306" w:rsidR="00343D94" w:rsidRDefault="00BF64C3" w:rsidP="00BF64C3">
      <w:pPr>
        <w:jc w:val="center"/>
      </w:pPr>
      <w:r>
        <w:rPr>
          <w:noProof/>
        </w:rPr>
        <w:drawing>
          <wp:inline distT="0" distB="0" distL="0" distR="0" wp14:anchorId="0590B233" wp14:editId="09F0FDC3">
            <wp:extent cx="1682885" cy="1256192"/>
            <wp:effectExtent l="0" t="0" r="0" b="127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43433" t="47140" r="31775" b="28163"/>
                    <a:stretch/>
                  </pic:blipFill>
                  <pic:spPr bwMode="auto">
                    <a:xfrm>
                      <a:off x="0" y="0"/>
                      <a:ext cx="1692220" cy="1263160"/>
                    </a:xfrm>
                    <a:prstGeom prst="rect">
                      <a:avLst/>
                    </a:prstGeom>
                    <a:noFill/>
                    <a:ln>
                      <a:noFill/>
                    </a:ln>
                    <a:extLst>
                      <a:ext uri="{53640926-AAD7-44D8-BBD7-CCE9431645EC}">
                        <a14:shadowObscured xmlns:a14="http://schemas.microsoft.com/office/drawing/2010/main"/>
                      </a:ext>
                    </a:extLst>
                  </pic:spPr>
                </pic:pic>
              </a:graphicData>
            </a:graphic>
          </wp:inline>
        </w:drawing>
      </w:r>
    </w:p>
    <w:p w14:paraId="3E5E595D" w14:textId="39148918" w:rsidR="001E0D24" w:rsidRDefault="001E0D24" w:rsidP="001E0D24">
      <w:pPr>
        <w:pStyle w:val="Ttulo7"/>
        <w:jc w:val="center"/>
      </w:pPr>
      <w:r>
        <w:fldChar w:fldCharType="begin"/>
      </w:r>
      <w:r>
        <w:instrText xml:space="preserve"> TC  "</w:instrText>
      </w:r>
      <w:r w:rsidRPr="006644BD">
        <w:instrText xml:space="preserve"> </w:instrText>
      </w:r>
      <w:bookmarkStart w:id="51" w:name="_Toc117015184"/>
      <w:r>
        <w:instrText>Figura 1</w:instrText>
      </w:r>
      <w:r w:rsidR="00762852">
        <w:instrText>9</w:instrText>
      </w:r>
      <w:r>
        <w:instrText>.</w:instrText>
      </w:r>
      <w:r w:rsidR="00812671">
        <w:instrText xml:space="preserve"> </w:instrText>
      </w:r>
      <w:r>
        <w:instrText>Driver A4988.</w:instrText>
      </w:r>
      <w:bookmarkEnd w:id="51"/>
      <w:r>
        <w:instrText xml:space="preserve">" \f i \l 1 </w:instrText>
      </w:r>
      <w:r>
        <w:fldChar w:fldCharType="end"/>
      </w:r>
      <w:r w:rsidRPr="003904EA">
        <w:t xml:space="preserve"> </w:t>
      </w:r>
      <w:r>
        <w:t>Figura 1</w:t>
      </w:r>
      <w:r w:rsidR="00762852">
        <w:t>9</w:t>
      </w:r>
      <w:r>
        <w:t>.</w:t>
      </w:r>
      <w:r w:rsidR="00762852">
        <w:t xml:space="preserve"> </w:t>
      </w:r>
      <w:r>
        <w:t>Driver A4988.</w:t>
      </w:r>
    </w:p>
    <w:p w14:paraId="68707C53" w14:textId="77777777" w:rsidR="001E0D24" w:rsidRDefault="001E0D24" w:rsidP="00343D94"/>
    <w:p w14:paraId="76100964" w14:textId="7651EAA3" w:rsidR="009316F7" w:rsidRDefault="006A29D9" w:rsidP="00A9373E">
      <w:pPr>
        <w:pStyle w:val="Ttulo3"/>
        <w:numPr>
          <w:ilvl w:val="1"/>
          <w:numId w:val="9"/>
        </w:numPr>
      </w:pPr>
      <w:r>
        <w:t>Componentes</w:t>
      </w:r>
      <w:r w:rsidR="00DA6DA6">
        <w:t xml:space="preserve"> electrónicos</w:t>
      </w:r>
      <w:r w:rsidR="00AE5E8F">
        <w:fldChar w:fldCharType="begin"/>
      </w:r>
      <w:r w:rsidR="00AE5E8F">
        <w:instrText xml:space="preserve"> TC  "</w:instrText>
      </w:r>
      <w:bookmarkStart w:id="52" w:name="_Toc117015209"/>
      <w:r w:rsidR="003B7C9B">
        <w:instrText>3</w:instrText>
      </w:r>
      <w:r w:rsidR="00AE5E8F">
        <w:instrText>.2.</w:instrText>
      </w:r>
      <w:r w:rsidR="00AE5E8F">
        <w:tab/>
      </w:r>
      <w:r>
        <w:instrText>Componentes electrónicos</w:instrText>
      </w:r>
      <w:bookmarkEnd w:id="52"/>
      <w:r w:rsidR="008F0951">
        <w:instrText xml:space="preserve"> </w:instrText>
      </w:r>
      <w:r w:rsidR="00AE5E8F">
        <w:instrText xml:space="preserve">" \f </w:instrText>
      </w:r>
      <w:r w:rsidR="008E0040">
        <w:instrText xml:space="preserve">c </w:instrText>
      </w:r>
      <w:r w:rsidR="00AE5E8F">
        <w:instrText xml:space="preserve">\l </w:instrText>
      </w:r>
      <w:r w:rsidR="003B7C9B">
        <w:instrText>3</w:instrText>
      </w:r>
      <w:r w:rsidR="00AE5E8F">
        <w:instrText xml:space="preserve"> </w:instrText>
      </w:r>
      <w:r w:rsidR="00AE5E8F">
        <w:fldChar w:fldCharType="end"/>
      </w:r>
    </w:p>
    <w:p w14:paraId="7558A2FA" w14:textId="6FFDCD40" w:rsidR="00AE5E8F" w:rsidRDefault="00AE5E8F" w:rsidP="001E0D24">
      <w:pPr>
        <w:ind w:firstLine="360"/>
        <w:jc w:val="both"/>
      </w:pPr>
      <w:r>
        <w:t>En</w:t>
      </w:r>
      <w:r w:rsidR="00C53F19">
        <w:t xml:space="preserve"> este punto se resumirá los componentes electrónicos</w:t>
      </w:r>
      <w:r w:rsidR="00D40D5C">
        <w:t xml:space="preserve"> necesarios</w:t>
      </w:r>
      <w:r w:rsidR="00C53F19">
        <w:t xml:space="preserve"> para el correcto funcionamiento de cada etapa por separado. </w:t>
      </w:r>
    </w:p>
    <w:p w14:paraId="2A2C5C41" w14:textId="76FFF758" w:rsidR="00AE5E8F" w:rsidRDefault="00AE5E8F" w:rsidP="00AE5E8F"/>
    <w:p w14:paraId="54C0D18B" w14:textId="7C27AE43" w:rsidR="00AE5E8F" w:rsidRDefault="006A29D9" w:rsidP="00A9373E">
      <w:pPr>
        <w:pStyle w:val="Ttulo4"/>
        <w:numPr>
          <w:ilvl w:val="2"/>
          <w:numId w:val="9"/>
        </w:numPr>
      </w:pPr>
      <w:r>
        <w:t>Componentes</w:t>
      </w:r>
      <w:r w:rsidR="008F0951">
        <w:t xml:space="preserve"> primera etapa</w:t>
      </w:r>
      <w:r w:rsidR="00AE5E8F">
        <w:t xml:space="preserve"> </w:t>
      </w:r>
      <w:r w:rsidR="008E0040">
        <w:fldChar w:fldCharType="begin"/>
      </w:r>
      <w:r w:rsidR="008E0040">
        <w:instrText xml:space="preserve"> TC  "</w:instrText>
      </w:r>
      <w:bookmarkStart w:id="53" w:name="_Toc117015210"/>
      <w:r w:rsidR="003B7C9B">
        <w:instrText>3</w:instrText>
      </w:r>
      <w:r w:rsidR="008E0040">
        <w:instrText>.2.1.</w:instrText>
      </w:r>
      <w:r w:rsidR="008E0040">
        <w:tab/>
      </w:r>
      <w:r>
        <w:instrText xml:space="preserve">Componentes </w:instrText>
      </w:r>
      <w:r w:rsidR="008F0951">
        <w:instrText>primera etapa</w:instrText>
      </w:r>
      <w:bookmarkEnd w:id="53"/>
      <w:r w:rsidR="008F0951">
        <w:instrText xml:space="preserve"> </w:instrText>
      </w:r>
      <w:r w:rsidR="008E0040">
        <w:instrText xml:space="preserve">" \f c \l </w:instrText>
      </w:r>
      <w:r w:rsidR="003B7C9B">
        <w:instrText>4</w:instrText>
      </w:r>
      <w:r w:rsidR="008E0040">
        <w:instrText xml:space="preserve"> </w:instrText>
      </w:r>
      <w:r w:rsidR="008E0040">
        <w:fldChar w:fldCharType="end"/>
      </w:r>
    </w:p>
    <w:p w14:paraId="35F3E9B6" w14:textId="7A6B9411" w:rsidR="00AE5E8F" w:rsidRDefault="00C53F19" w:rsidP="001E0D24">
      <w:pPr>
        <w:ind w:firstLine="360"/>
        <w:jc w:val="both"/>
      </w:pPr>
      <w:r>
        <w:t xml:space="preserve">La primera etapa es simple conceptualmente. Solo se requiere unos ventiladores y </w:t>
      </w:r>
      <w:r w:rsidR="009453BF">
        <w:t xml:space="preserve">un interruptor que encienda y apague los ventiladores. </w:t>
      </w:r>
    </w:p>
    <w:p w14:paraId="0C1C51E1" w14:textId="7A0A8579" w:rsidR="009453BF" w:rsidRDefault="009453BF" w:rsidP="001E0D24">
      <w:pPr>
        <w:ind w:firstLine="360"/>
        <w:jc w:val="both"/>
      </w:pPr>
      <w:r>
        <w:t xml:space="preserve">Para ello, se han seleccionado 3 ventiladores de </w:t>
      </w:r>
      <w:r w:rsidR="000D4E14">
        <w:t xml:space="preserve">CPU </w:t>
      </w:r>
      <w:r>
        <w:t xml:space="preserve">de un ordenador de sobremesa antiguo. </w:t>
      </w:r>
    </w:p>
    <w:p w14:paraId="227FDB27" w14:textId="2E28E270" w:rsidR="009453BF" w:rsidRDefault="009453BF" w:rsidP="001E0D24">
      <w:pPr>
        <w:ind w:firstLine="360"/>
        <w:jc w:val="both"/>
      </w:pPr>
      <w:r>
        <w:t>Los interruptores pueden ser mecánicos o electromecánicos, es decir, un interruptor normal, un switch o un relé de 5V que se pueda controlar con el Arduino.</w:t>
      </w:r>
    </w:p>
    <w:p w14:paraId="62750529" w14:textId="4328DD6F" w:rsidR="000D4E14" w:rsidRDefault="009453BF" w:rsidP="000D4E14">
      <w:pPr>
        <w:ind w:firstLine="360"/>
        <w:jc w:val="both"/>
      </w:pPr>
      <w:r>
        <w:t>La opción seleccionada son los relés. Usando relés se puede hacer un control de temperatura automático y se simplifica la tarea de enfriamiento bastante.</w:t>
      </w:r>
      <w:r w:rsidR="000D4E14">
        <w:t xml:space="preserve"> La entrada de este control es un sensor de temperatura</w:t>
      </w:r>
      <w:r w:rsidR="00021E5D">
        <w:t xml:space="preserve"> infrarrojo</w:t>
      </w:r>
      <w:r w:rsidR="000D4E14">
        <w:t>.</w:t>
      </w:r>
      <w:r w:rsidR="00021E5D">
        <w:t xml:space="preserve"> Este sensor es capaz de medir la temperatura de un objeto a distancia, se va a usar el sensor </w:t>
      </w:r>
      <w:r w:rsidR="00021E5D" w:rsidRPr="00021E5D">
        <w:t>MLX90614-DCI</w:t>
      </w:r>
      <w:r w:rsidR="00021E5D">
        <w:t xml:space="preserve">. </w:t>
      </w:r>
      <w:r w:rsidR="000D4E14">
        <w:t>Según la temperatura que mida el sensor, activa o desactiva los ventiladores</w:t>
      </w:r>
      <w:r w:rsidR="00021E5D">
        <w:t>, controlando así la temperatura del filamento.</w:t>
      </w:r>
    </w:p>
    <w:tbl>
      <w:tblPr>
        <w:tblW w:w="9301" w:type="dxa"/>
        <w:tblCellMar>
          <w:left w:w="70" w:type="dxa"/>
          <w:right w:w="70" w:type="dxa"/>
        </w:tblCellMar>
        <w:tblLook w:val="04A0" w:firstRow="1" w:lastRow="0" w:firstColumn="1" w:lastColumn="0" w:noHBand="0" w:noVBand="1"/>
      </w:tblPr>
      <w:tblGrid>
        <w:gridCol w:w="2500"/>
        <w:gridCol w:w="2040"/>
        <w:gridCol w:w="1580"/>
        <w:gridCol w:w="3181"/>
      </w:tblGrid>
      <w:tr w:rsidR="007C285E" w:rsidRPr="007C285E" w14:paraId="1B09C8EE" w14:textId="77777777" w:rsidTr="007C285E">
        <w:trPr>
          <w:trHeight w:val="315"/>
        </w:trPr>
        <w:tc>
          <w:tcPr>
            <w:tcW w:w="2500" w:type="dxa"/>
            <w:tcBorders>
              <w:top w:val="single" w:sz="8" w:space="0" w:color="auto"/>
              <w:left w:val="single" w:sz="8" w:space="0" w:color="auto"/>
              <w:bottom w:val="single" w:sz="8" w:space="0" w:color="auto"/>
              <w:right w:val="nil"/>
            </w:tcBorders>
            <w:shd w:val="clear" w:color="000000" w:fill="2F75B5"/>
            <w:noWrap/>
            <w:vAlign w:val="center"/>
            <w:hideMark/>
          </w:tcPr>
          <w:p w14:paraId="0188254E"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Lista</w:t>
            </w:r>
          </w:p>
        </w:tc>
        <w:tc>
          <w:tcPr>
            <w:tcW w:w="2040" w:type="dxa"/>
            <w:tcBorders>
              <w:top w:val="single" w:sz="8" w:space="0" w:color="auto"/>
              <w:left w:val="nil"/>
              <w:bottom w:val="single" w:sz="8" w:space="0" w:color="auto"/>
              <w:right w:val="nil"/>
            </w:tcBorders>
            <w:shd w:val="clear" w:color="000000" w:fill="2F75B5"/>
            <w:noWrap/>
            <w:vAlign w:val="center"/>
            <w:hideMark/>
          </w:tcPr>
          <w:p w14:paraId="5F0BC081"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Número de unidades</w:t>
            </w:r>
          </w:p>
        </w:tc>
        <w:tc>
          <w:tcPr>
            <w:tcW w:w="1580" w:type="dxa"/>
            <w:tcBorders>
              <w:top w:val="single" w:sz="8" w:space="0" w:color="auto"/>
              <w:left w:val="nil"/>
              <w:bottom w:val="single" w:sz="8" w:space="0" w:color="auto"/>
              <w:right w:val="nil"/>
            </w:tcBorders>
            <w:shd w:val="clear" w:color="000000" w:fill="2F75B5"/>
            <w:noWrap/>
            <w:vAlign w:val="center"/>
            <w:hideMark/>
          </w:tcPr>
          <w:p w14:paraId="60E50448"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Precio/u</w:t>
            </w:r>
          </w:p>
        </w:tc>
        <w:tc>
          <w:tcPr>
            <w:tcW w:w="3181" w:type="dxa"/>
            <w:tcBorders>
              <w:top w:val="single" w:sz="8" w:space="0" w:color="auto"/>
              <w:left w:val="nil"/>
              <w:bottom w:val="single" w:sz="8" w:space="0" w:color="auto"/>
              <w:right w:val="single" w:sz="8" w:space="0" w:color="auto"/>
            </w:tcBorders>
            <w:shd w:val="clear" w:color="000000" w:fill="2F75B5"/>
            <w:noWrap/>
            <w:vAlign w:val="center"/>
            <w:hideMark/>
          </w:tcPr>
          <w:p w14:paraId="4CE22748"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Precio total aproximado</w:t>
            </w:r>
          </w:p>
        </w:tc>
      </w:tr>
      <w:tr w:rsidR="007C285E" w:rsidRPr="007C285E" w14:paraId="216AAFA9" w14:textId="77777777" w:rsidTr="007C285E">
        <w:trPr>
          <w:trHeight w:val="300"/>
        </w:trPr>
        <w:tc>
          <w:tcPr>
            <w:tcW w:w="2500" w:type="dxa"/>
            <w:tcBorders>
              <w:top w:val="nil"/>
              <w:left w:val="single" w:sz="8" w:space="0" w:color="auto"/>
              <w:bottom w:val="nil"/>
              <w:right w:val="nil"/>
            </w:tcBorders>
            <w:shd w:val="clear" w:color="000000" w:fill="D9E1F2"/>
            <w:noWrap/>
            <w:vAlign w:val="center"/>
            <w:hideMark/>
          </w:tcPr>
          <w:p w14:paraId="616E08C8" w14:textId="4CB44C93"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Rel</w:t>
            </w:r>
            <w:r w:rsidR="000900C5">
              <w:rPr>
                <w:rFonts w:ascii="Calibri" w:eastAsia="Times New Roman" w:hAnsi="Calibri" w:cs="Calibri"/>
                <w:b/>
                <w:bCs/>
                <w:color w:val="000000"/>
                <w:lang w:eastAsia="es-ES"/>
              </w:rPr>
              <w:t>é</w:t>
            </w:r>
            <w:r w:rsidRPr="007C285E">
              <w:rPr>
                <w:rFonts w:ascii="Calibri" w:eastAsia="Times New Roman" w:hAnsi="Calibri" w:cs="Calibri"/>
                <w:b/>
                <w:bCs/>
                <w:color w:val="000000"/>
                <w:lang w:eastAsia="es-ES"/>
              </w:rPr>
              <w:t>s</w:t>
            </w:r>
          </w:p>
        </w:tc>
        <w:tc>
          <w:tcPr>
            <w:tcW w:w="2040" w:type="dxa"/>
            <w:tcBorders>
              <w:top w:val="nil"/>
              <w:left w:val="nil"/>
              <w:bottom w:val="nil"/>
              <w:right w:val="nil"/>
            </w:tcBorders>
            <w:shd w:val="clear" w:color="000000" w:fill="D9E1F2"/>
            <w:noWrap/>
            <w:vAlign w:val="center"/>
            <w:hideMark/>
          </w:tcPr>
          <w:p w14:paraId="5553D4F2"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3</w:t>
            </w:r>
          </w:p>
        </w:tc>
        <w:tc>
          <w:tcPr>
            <w:tcW w:w="1580" w:type="dxa"/>
            <w:tcBorders>
              <w:top w:val="nil"/>
              <w:left w:val="nil"/>
              <w:bottom w:val="nil"/>
              <w:right w:val="nil"/>
            </w:tcBorders>
            <w:shd w:val="clear" w:color="000000" w:fill="D9E1F2"/>
            <w:noWrap/>
            <w:vAlign w:val="center"/>
            <w:hideMark/>
          </w:tcPr>
          <w:p w14:paraId="0C1D1E29"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5</w:t>
            </w:r>
          </w:p>
        </w:tc>
        <w:tc>
          <w:tcPr>
            <w:tcW w:w="3181" w:type="dxa"/>
            <w:tcBorders>
              <w:top w:val="nil"/>
              <w:left w:val="nil"/>
              <w:bottom w:val="nil"/>
              <w:right w:val="single" w:sz="8" w:space="0" w:color="auto"/>
            </w:tcBorders>
            <w:shd w:val="clear" w:color="000000" w:fill="D9E1F2"/>
            <w:noWrap/>
            <w:vAlign w:val="center"/>
            <w:hideMark/>
          </w:tcPr>
          <w:p w14:paraId="541AC0FE"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15</w:t>
            </w:r>
          </w:p>
        </w:tc>
      </w:tr>
      <w:tr w:rsidR="007C285E" w:rsidRPr="007C285E" w14:paraId="0C4E14EF" w14:textId="77777777" w:rsidTr="007C285E">
        <w:trPr>
          <w:trHeight w:val="300"/>
        </w:trPr>
        <w:tc>
          <w:tcPr>
            <w:tcW w:w="2500" w:type="dxa"/>
            <w:tcBorders>
              <w:top w:val="nil"/>
              <w:left w:val="single" w:sz="8" w:space="0" w:color="auto"/>
              <w:bottom w:val="nil"/>
              <w:right w:val="nil"/>
            </w:tcBorders>
            <w:shd w:val="clear" w:color="000000" w:fill="D9E1F2"/>
            <w:noWrap/>
            <w:vAlign w:val="center"/>
            <w:hideMark/>
          </w:tcPr>
          <w:p w14:paraId="14E1A2A4" w14:textId="1E7239D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 xml:space="preserve">Sensor </w:t>
            </w:r>
            <w:r w:rsidR="000C3D7F">
              <w:rPr>
                <w:rFonts w:ascii="Calibri" w:eastAsia="Times New Roman" w:hAnsi="Calibri" w:cs="Calibri"/>
                <w:b/>
                <w:bCs/>
                <w:color w:val="000000"/>
                <w:lang w:eastAsia="es-ES"/>
              </w:rPr>
              <w:t>ó</w:t>
            </w:r>
            <w:r w:rsidRPr="007C285E">
              <w:rPr>
                <w:rFonts w:ascii="Calibri" w:eastAsia="Times New Roman" w:hAnsi="Calibri" w:cs="Calibri"/>
                <w:b/>
                <w:bCs/>
                <w:color w:val="000000"/>
                <w:lang w:eastAsia="es-ES"/>
              </w:rPr>
              <w:t xml:space="preserve">ptico </w:t>
            </w:r>
          </w:p>
        </w:tc>
        <w:tc>
          <w:tcPr>
            <w:tcW w:w="2040" w:type="dxa"/>
            <w:tcBorders>
              <w:top w:val="nil"/>
              <w:left w:val="nil"/>
              <w:bottom w:val="nil"/>
              <w:right w:val="nil"/>
            </w:tcBorders>
            <w:shd w:val="clear" w:color="000000" w:fill="D9E1F2"/>
            <w:noWrap/>
            <w:vAlign w:val="center"/>
            <w:hideMark/>
          </w:tcPr>
          <w:p w14:paraId="2F29228E"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1</w:t>
            </w:r>
          </w:p>
        </w:tc>
        <w:tc>
          <w:tcPr>
            <w:tcW w:w="1580" w:type="dxa"/>
            <w:tcBorders>
              <w:top w:val="nil"/>
              <w:left w:val="nil"/>
              <w:bottom w:val="nil"/>
              <w:right w:val="nil"/>
            </w:tcBorders>
            <w:shd w:val="clear" w:color="000000" w:fill="D9E1F2"/>
            <w:noWrap/>
            <w:vAlign w:val="center"/>
            <w:hideMark/>
          </w:tcPr>
          <w:p w14:paraId="581F652C"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40</w:t>
            </w:r>
          </w:p>
        </w:tc>
        <w:tc>
          <w:tcPr>
            <w:tcW w:w="3181" w:type="dxa"/>
            <w:tcBorders>
              <w:top w:val="nil"/>
              <w:left w:val="nil"/>
              <w:bottom w:val="nil"/>
              <w:right w:val="single" w:sz="8" w:space="0" w:color="auto"/>
            </w:tcBorders>
            <w:shd w:val="clear" w:color="000000" w:fill="D9E1F2"/>
            <w:noWrap/>
            <w:vAlign w:val="center"/>
            <w:hideMark/>
          </w:tcPr>
          <w:p w14:paraId="47791CAE"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40</w:t>
            </w:r>
          </w:p>
        </w:tc>
      </w:tr>
      <w:tr w:rsidR="007C285E" w:rsidRPr="007C285E" w14:paraId="61EC522F" w14:textId="77777777" w:rsidTr="007C285E">
        <w:trPr>
          <w:trHeight w:val="315"/>
        </w:trPr>
        <w:tc>
          <w:tcPr>
            <w:tcW w:w="2500" w:type="dxa"/>
            <w:tcBorders>
              <w:top w:val="nil"/>
              <w:left w:val="single" w:sz="8" w:space="0" w:color="auto"/>
              <w:bottom w:val="single" w:sz="8" w:space="0" w:color="auto"/>
              <w:right w:val="nil"/>
            </w:tcBorders>
            <w:shd w:val="clear" w:color="000000" w:fill="D9E1F2"/>
            <w:noWrap/>
            <w:vAlign w:val="center"/>
            <w:hideMark/>
          </w:tcPr>
          <w:p w14:paraId="2A85C082"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Cables</w:t>
            </w:r>
          </w:p>
        </w:tc>
        <w:tc>
          <w:tcPr>
            <w:tcW w:w="2040" w:type="dxa"/>
            <w:tcBorders>
              <w:top w:val="nil"/>
              <w:left w:val="nil"/>
              <w:bottom w:val="single" w:sz="8" w:space="0" w:color="auto"/>
              <w:right w:val="nil"/>
            </w:tcBorders>
            <w:shd w:val="clear" w:color="000000" w:fill="D9E1F2"/>
            <w:noWrap/>
            <w:vAlign w:val="center"/>
            <w:hideMark/>
          </w:tcPr>
          <w:p w14:paraId="68371118"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 </w:t>
            </w:r>
          </w:p>
        </w:tc>
        <w:tc>
          <w:tcPr>
            <w:tcW w:w="1580" w:type="dxa"/>
            <w:tcBorders>
              <w:top w:val="nil"/>
              <w:left w:val="nil"/>
              <w:bottom w:val="single" w:sz="8" w:space="0" w:color="auto"/>
              <w:right w:val="nil"/>
            </w:tcBorders>
            <w:shd w:val="clear" w:color="000000" w:fill="D9E1F2"/>
            <w:noWrap/>
            <w:vAlign w:val="center"/>
            <w:hideMark/>
          </w:tcPr>
          <w:p w14:paraId="2397A5B4"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 </w:t>
            </w:r>
          </w:p>
        </w:tc>
        <w:tc>
          <w:tcPr>
            <w:tcW w:w="3181" w:type="dxa"/>
            <w:tcBorders>
              <w:top w:val="nil"/>
              <w:left w:val="nil"/>
              <w:bottom w:val="single" w:sz="8" w:space="0" w:color="auto"/>
              <w:right w:val="single" w:sz="8" w:space="0" w:color="auto"/>
            </w:tcBorders>
            <w:shd w:val="clear" w:color="000000" w:fill="D9E1F2"/>
            <w:noWrap/>
            <w:vAlign w:val="center"/>
            <w:hideMark/>
          </w:tcPr>
          <w:p w14:paraId="0BBCB805"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3,33</w:t>
            </w:r>
          </w:p>
        </w:tc>
      </w:tr>
      <w:tr w:rsidR="007C285E" w:rsidRPr="007C285E" w14:paraId="4922C8D5" w14:textId="77777777" w:rsidTr="007C285E">
        <w:trPr>
          <w:trHeight w:val="315"/>
        </w:trPr>
        <w:tc>
          <w:tcPr>
            <w:tcW w:w="2500" w:type="dxa"/>
            <w:tcBorders>
              <w:top w:val="nil"/>
              <w:left w:val="single" w:sz="8" w:space="0" w:color="auto"/>
              <w:bottom w:val="single" w:sz="8" w:space="0" w:color="auto"/>
              <w:right w:val="nil"/>
            </w:tcBorders>
            <w:shd w:val="clear" w:color="000000" w:fill="FF0000"/>
            <w:noWrap/>
            <w:vAlign w:val="center"/>
            <w:hideMark/>
          </w:tcPr>
          <w:p w14:paraId="4219C205" w14:textId="77777777" w:rsidR="007C285E" w:rsidRPr="007C285E" w:rsidRDefault="007C285E" w:rsidP="007C285E">
            <w:pPr>
              <w:spacing w:after="0" w:line="240" w:lineRule="auto"/>
              <w:jc w:val="center"/>
              <w:rPr>
                <w:rFonts w:ascii="Calibri" w:eastAsia="Times New Roman" w:hAnsi="Calibri" w:cs="Calibri"/>
                <w:b/>
                <w:bCs/>
                <w:lang w:eastAsia="es-ES"/>
              </w:rPr>
            </w:pPr>
            <w:r w:rsidRPr="007C285E">
              <w:rPr>
                <w:rFonts w:ascii="Calibri" w:eastAsia="Times New Roman" w:hAnsi="Calibri" w:cs="Calibri"/>
                <w:b/>
                <w:bCs/>
                <w:lang w:eastAsia="es-ES"/>
              </w:rPr>
              <w:t>Total</w:t>
            </w:r>
          </w:p>
        </w:tc>
        <w:tc>
          <w:tcPr>
            <w:tcW w:w="2040" w:type="dxa"/>
            <w:tcBorders>
              <w:top w:val="nil"/>
              <w:left w:val="nil"/>
              <w:bottom w:val="single" w:sz="8" w:space="0" w:color="auto"/>
              <w:right w:val="nil"/>
            </w:tcBorders>
            <w:shd w:val="clear" w:color="000000" w:fill="FF0000"/>
            <w:noWrap/>
            <w:vAlign w:val="center"/>
            <w:hideMark/>
          </w:tcPr>
          <w:p w14:paraId="713517B3" w14:textId="77777777" w:rsidR="007C285E" w:rsidRPr="007C285E" w:rsidRDefault="007C285E" w:rsidP="007C285E">
            <w:pPr>
              <w:spacing w:after="0" w:line="240" w:lineRule="auto"/>
              <w:jc w:val="center"/>
              <w:rPr>
                <w:rFonts w:ascii="Calibri" w:eastAsia="Times New Roman" w:hAnsi="Calibri" w:cs="Calibri"/>
                <w:b/>
                <w:bCs/>
                <w:lang w:eastAsia="es-ES"/>
              </w:rPr>
            </w:pPr>
            <w:r w:rsidRPr="007C285E">
              <w:rPr>
                <w:rFonts w:ascii="Calibri" w:eastAsia="Times New Roman" w:hAnsi="Calibri" w:cs="Calibri"/>
                <w:b/>
                <w:bCs/>
                <w:lang w:eastAsia="es-ES"/>
              </w:rPr>
              <w:t> </w:t>
            </w:r>
          </w:p>
        </w:tc>
        <w:tc>
          <w:tcPr>
            <w:tcW w:w="1580" w:type="dxa"/>
            <w:tcBorders>
              <w:top w:val="nil"/>
              <w:left w:val="nil"/>
              <w:bottom w:val="single" w:sz="8" w:space="0" w:color="auto"/>
              <w:right w:val="nil"/>
            </w:tcBorders>
            <w:shd w:val="clear" w:color="000000" w:fill="FF0000"/>
            <w:noWrap/>
            <w:vAlign w:val="center"/>
            <w:hideMark/>
          </w:tcPr>
          <w:p w14:paraId="1CDB1EB9" w14:textId="77777777" w:rsidR="007C285E" w:rsidRPr="007C285E" w:rsidRDefault="007C285E" w:rsidP="007C285E">
            <w:pPr>
              <w:spacing w:after="0" w:line="240" w:lineRule="auto"/>
              <w:jc w:val="center"/>
              <w:rPr>
                <w:rFonts w:ascii="Calibri" w:eastAsia="Times New Roman" w:hAnsi="Calibri" w:cs="Calibri"/>
                <w:b/>
                <w:bCs/>
                <w:lang w:eastAsia="es-ES"/>
              </w:rPr>
            </w:pPr>
            <w:r w:rsidRPr="007C285E">
              <w:rPr>
                <w:rFonts w:ascii="Calibri" w:eastAsia="Times New Roman" w:hAnsi="Calibri" w:cs="Calibri"/>
                <w:b/>
                <w:bCs/>
                <w:lang w:eastAsia="es-ES"/>
              </w:rPr>
              <w:t> </w:t>
            </w:r>
          </w:p>
        </w:tc>
        <w:tc>
          <w:tcPr>
            <w:tcW w:w="3181" w:type="dxa"/>
            <w:tcBorders>
              <w:top w:val="nil"/>
              <w:left w:val="nil"/>
              <w:bottom w:val="single" w:sz="8" w:space="0" w:color="auto"/>
              <w:right w:val="single" w:sz="8" w:space="0" w:color="auto"/>
            </w:tcBorders>
            <w:shd w:val="clear" w:color="000000" w:fill="FF0000"/>
            <w:noWrap/>
            <w:vAlign w:val="center"/>
            <w:hideMark/>
          </w:tcPr>
          <w:p w14:paraId="1D3659E1" w14:textId="54EA0103" w:rsidR="007C285E" w:rsidRPr="007C285E" w:rsidRDefault="007C285E" w:rsidP="007C285E">
            <w:pPr>
              <w:spacing w:after="0" w:line="240" w:lineRule="auto"/>
              <w:jc w:val="center"/>
              <w:rPr>
                <w:rFonts w:ascii="Calibri" w:eastAsia="Times New Roman" w:hAnsi="Calibri" w:cs="Calibri"/>
                <w:b/>
                <w:bCs/>
                <w:lang w:eastAsia="es-ES"/>
              </w:rPr>
            </w:pPr>
            <w:r w:rsidRPr="007C285E">
              <w:rPr>
                <w:rFonts w:ascii="Calibri" w:eastAsia="Times New Roman" w:hAnsi="Calibri" w:cs="Calibri"/>
                <w:b/>
                <w:bCs/>
                <w:lang w:eastAsia="es-ES"/>
              </w:rPr>
              <w:t xml:space="preserve">                                               58,33 € </w:t>
            </w:r>
          </w:p>
        </w:tc>
      </w:tr>
    </w:tbl>
    <w:p w14:paraId="42C74310" w14:textId="77777777" w:rsidR="00E57FC7" w:rsidRDefault="00E57FC7" w:rsidP="00E57FC7">
      <w:pPr>
        <w:ind w:firstLine="360"/>
      </w:pPr>
    </w:p>
    <w:p w14:paraId="71649FB7" w14:textId="6F57BDE8" w:rsidR="00E57FC7" w:rsidRDefault="00E57FC7" w:rsidP="00E57FC7">
      <w:pPr>
        <w:pStyle w:val="Ttulo7"/>
        <w:jc w:val="center"/>
      </w:pPr>
      <w:r>
        <w:lastRenderedPageBreak/>
        <w:fldChar w:fldCharType="begin"/>
      </w:r>
      <w:r>
        <w:instrText xml:space="preserve"> TC  "</w:instrText>
      </w:r>
      <w:bookmarkStart w:id="54" w:name="_Toc117005167"/>
      <w:r>
        <w:instrText>Tabla 4. Listado de componentes electrónicos etapa 1</w:instrText>
      </w:r>
      <w:bookmarkEnd w:id="54"/>
      <w:r>
        <w:instrText xml:space="preserve">" \f t \l 1 </w:instrText>
      </w:r>
      <w:r>
        <w:fldChar w:fldCharType="end"/>
      </w:r>
      <w:r>
        <w:t>Tabla 4. Listado de componentes electrónicos etapa 1</w:t>
      </w:r>
    </w:p>
    <w:p w14:paraId="6DD82394" w14:textId="1BD6A5BF" w:rsidR="008E0040" w:rsidRDefault="008E0040" w:rsidP="008E0040"/>
    <w:p w14:paraId="5A6C109F" w14:textId="7E16803A" w:rsidR="008E0040" w:rsidRDefault="006A29D9" w:rsidP="00A9373E">
      <w:pPr>
        <w:pStyle w:val="Ttulo4"/>
        <w:numPr>
          <w:ilvl w:val="2"/>
          <w:numId w:val="9"/>
        </w:numPr>
      </w:pPr>
      <w:r>
        <w:t xml:space="preserve">Componentes </w:t>
      </w:r>
      <w:r w:rsidR="008F0951">
        <w:t>segunda etapa</w:t>
      </w:r>
      <w:r w:rsidR="008E0040">
        <w:fldChar w:fldCharType="begin"/>
      </w:r>
      <w:r w:rsidR="008E0040">
        <w:instrText xml:space="preserve"> TC  "</w:instrText>
      </w:r>
      <w:bookmarkStart w:id="55" w:name="_Toc117015211"/>
      <w:r w:rsidR="003B7C9B">
        <w:instrText>3</w:instrText>
      </w:r>
      <w:r w:rsidR="008E0040">
        <w:instrText>.2.2.</w:instrText>
      </w:r>
      <w:r w:rsidR="008E0040">
        <w:tab/>
      </w:r>
      <w:r>
        <w:instrText xml:space="preserve">Componentes </w:instrText>
      </w:r>
      <w:r w:rsidR="008F0951">
        <w:instrText>segunda etapa</w:instrText>
      </w:r>
      <w:bookmarkEnd w:id="55"/>
      <w:r w:rsidR="008F0951">
        <w:instrText xml:space="preserve"> </w:instrText>
      </w:r>
      <w:r w:rsidR="008E0040">
        <w:instrText xml:space="preserve">" \f c \l </w:instrText>
      </w:r>
      <w:r w:rsidR="003B7C9B">
        <w:instrText>4</w:instrText>
      </w:r>
      <w:r w:rsidR="008E0040">
        <w:instrText xml:space="preserve"> </w:instrText>
      </w:r>
      <w:r w:rsidR="008E0040">
        <w:fldChar w:fldCharType="end"/>
      </w:r>
    </w:p>
    <w:p w14:paraId="19E5B3AC" w14:textId="5D7F92F7" w:rsidR="008E0040" w:rsidRDefault="006400CC" w:rsidP="001E0D24">
      <w:pPr>
        <w:ind w:firstLine="360"/>
        <w:jc w:val="both"/>
      </w:pPr>
      <w:r>
        <w:t>La segunda etapa es la más compleja, esta se encarga de controlar el espesor del filamento, y no es tarea fácil.</w:t>
      </w:r>
    </w:p>
    <w:p w14:paraId="0235EADF" w14:textId="7D43CA26" w:rsidR="006400CC" w:rsidRDefault="006400CC" w:rsidP="001E0D24">
      <w:pPr>
        <w:ind w:firstLine="360"/>
        <w:jc w:val="both"/>
      </w:pPr>
      <w:r>
        <w:t>Para esta tarea se puede usar un motor paso a paso, pero los</w:t>
      </w:r>
      <w:r w:rsidR="00A03985">
        <w:t xml:space="preserve"> motores</w:t>
      </w:r>
      <w:r>
        <w:t xml:space="preserve"> que se han probado y usado no tienen la suficiente fuerza, por tanto, se diseñó una reductora orbital. Pero aun así seguía siendo insuficiente. A veces se saltaba un paso y esto puede ser un problema, se puede solucionar haciendo otro control de ángulo con un encoder. Esto es bastante complejo y se ha buscado otra solución.</w:t>
      </w:r>
    </w:p>
    <w:p w14:paraId="132287A6" w14:textId="40CF8D04" w:rsidR="006400CC" w:rsidRDefault="006400CC" w:rsidP="001E0D24">
      <w:pPr>
        <w:ind w:firstLine="360"/>
        <w:jc w:val="both"/>
      </w:pPr>
      <w:r>
        <w:t>Otra solución es usar un servo motor con un gran torque. Esto facilitaría el trabajo, ya que se ahorra el control de ángulo, es innecesario.</w:t>
      </w:r>
      <w:r w:rsidR="007012BF">
        <w:t xml:space="preserve"> Tiene mayor torque que el motor paso a paso, por lo que no se necesita reductoras. </w:t>
      </w:r>
    </w:p>
    <w:p w14:paraId="75619E94" w14:textId="517EC58F" w:rsidR="007012BF" w:rsidRDefault="007012BF" w:rsidP="001E0D24">
      <w:pPr>
        <w:ind w:firstLine="360"/>
        <w:jc w:val="both"/>
      </w:pPr>
      <w:r>
        <w:t xml:space="preserve">Por último, hace falta un sensor de espesor, este se ha realizado con un sensor de efecto hall lineal. Con un sistema de palancas, según el espesor del filamento un imán se acerca o se aleja del sensor y esa medida </w:t>
      </w:r>
      <w:r w:rsidR="000C3D7F">
        <w:t>es proporcional</w:t>
      </w:r>
      <w:r>
        <w:t xml:space="preserve"> al espesor del filamento.</w:t>
      </w:r>
    </w:p>
    <w:p w14:paraId="413F4FFC" w14:textId="4F016203" w:rsidR="007012BF" w:rsidRDefault="00A03985" w:rsidP="009D4950">
      <w:pPr>
        <w:ind w:firstLine="360"/>
        <w:jc w:val="both"/>
      </w:pPr>
      <w:r>
        <w:t>A continuación del sensor de espesor se coloca un motor, que mueve el filamento, este motor debe de ir sincronizado con la v</w:t>
      </w:r>
      <w:r w:rsidR="003D6B75">
        <w:t xml:space="preserve">elocidad lineal del filamento a la hora de salir de la extrusora. </w:t>
      </w:r>
      <w:r w:rsidR="000C3D7F">
        <w:t>Esta velocidad s</w:t>
      </w:r>
      <w:r w:rsidR="003D6B75">
        <w:t>e ajustará experimentalmente.</w:t>
      </w:r>
    </w:p>
    <w:tbl>
      <w:tblPr>
        <w:tblW w:w="9301" w:type="dxa"/>
        <w:tblCellMar>
          <w:left w:w="70" w:type="dxa"/>
          <w:right w:w="70" w:type="dxa"/>
        </w:tblCellMar>
        <w:tblLook w:val="04A0" w:firstRow="1" w:lastRow="0" w:firstColumn="1" w:lastColumn="0" w:noHBand="0" w:noVBand="1"/>
      </w:tblPr>
      <w:tblGrid>
        <w:gridCol w:w="2500"/>
        <w:gridCol w:w="2040"/>
        <w:gridCol w:w="1580"/>
        <w:gridCol w:w="3181"/>
      </w:tblGrid>
      <w:tr w:rsidR="004043B7" w:rsidRPr="004043B7" w14:paraId="48AD6C8C" w14:textId="77777777" w:rsidTr="004043B7">
        <w:trPr>
          <w:trHeight w:val="315"/>
        </w:trPr>
        <w:tc>
          <w:tcPr>
            <w:tcW w:w="2500" w:type="dxa"/>
            <w:tcBorders>
              <w:top w:val="single" w:sz="8" w:space="0" w:color="auto"/>
              <w:left w:val="single" w:sz="8" w:space="0" w:color="auto"/>
              <w:bottom w:val="single" w:sz="8" w:space="0" w:color="auto"/>
              <w:right w:val="nil"/>
            </w:tcBorders>
            <w:shd w:val="clear" w:color="000000" w:fill="2F75B5"/>
            <w:noWrap/>
            <w:vAlign w:val="center"/>
            <w:hideMark/>
          </w:tcPr>
          <w:p w14:paraId="00BFA0AB"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Lista</w:t>
            </w:r>
          </w:p>
        </w:tc>
        <w:tc>
          <w:tcPr>
            <w:tcW w:w="2040" w:type="dxa"/>
            <w:tcBorders>
              <w:top w:val="single" w:sz="8" w:space="0" w:color="auto"/>
              <w:left w:val="nil"/>
              <w:bottom w:val="single" w:sz="8" w:space="0" w:color="auto"/>
              <w:right w:val="nil"/>
            </w:tcBorders>
            <w:shd w:val="clear" w:color="000000" w:fill="2F75B5"/>
            <w:noWrap/>
            <w:vAlign w:val="center"/>
            <w:hideMark/>
          </w:tcPr>
          <w:p w14:paraId="52837791"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Número de unidades</w:t>
            </w:r>
          </w:p>
        </w:tc>
        <w:tc>
          <w:tcPr>
            <w:tcW w:w="1580" w:type="dxa"/>
            <w:tcBorders>
              <w:top w:val="single" w:sz="8" w:space="0" w:color="auto"/>
              <w:left w:val="nil"/>
              <w:bottom w:val="single" w:sz="8" w:space="0" w:color="auto"/>
              <w:right w:val="nil"/>
            </w:tcBorders>
            <w:shd w:val="clear" w:color="000000" w:fill="2F75B5"/>
            <w:noWrap/>
            <w:vAlign w:val="center"/>
            <w:hideMark/>
          </w:tcPr>
          <w:p w14:paraId="188EDF67"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Precio/u</w:t>
            </w:r>
          </w:p>
        </w:tc>
        <w:tc>
          <w:tcPr>
            <w:tcW w:w="3181" w:type="dxa"/>
            <w:tcBorders>
              <w:top w:val="single" w:sz="8" w:space="0" w:color="auto"/>
              <w:left w:val="nil"/>
              <w:bottom w:val="single" w:sz="8" w:space="0" w:color="auto"/>
              <w:right w:val="single" w:sz="8" w:space="0" w:color="auto"/>
            </w:tcBorders>
            <w:shd w:val="clear" w:color="000000" w:fill="2F75B5"/>
            <w:noWrap/>
            <w:vAlign w:val="center"/>
            <w:hideMark/>
          </w:tcPr>
          <w:p w14:paraId="3C1D3CAC"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Precio total aproximado</w:t>
            </w:r>
          </w:p>
        </w:tc>
      </w:tr>
      <w:tr w:rsidR="004043B7" w:rsidRPr="004043B7" w14:paraId="0E12FAB8" w14:textId="77777777" w:rsidTr="004043B7">
        <w:trPr>
          <w:trHeight w:val="300"/>
        </w:trPr>
        <w:tc>
          <w:tcPr>
            <w:tcW w:w="2500" w:type="dxa"/>
            <w:tcBorders>
              <w:top w:val="nil"/>
              <w:left w:val="single" w:sz="8" w:space="0" w:color="auto"/>
              <w:bottom w:val="nil"/>
              <w:right w:val="nil"/>
            </w:tcBorders>
            <w:shd w:val="clear" w:color="000000" w:fill="D9E1F2"/>
            <w:noWrap/>
            <w:vAlign w:val="center"/>
            <w:hideMark/>
          </w:tcPr>
          <w:p w14:paraId="402A1D70"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Motor paso a paso</w:t>
            </w:r>
          </w:p>
        </w:tc>
        <w:tc>
          <w:tcPr>
            <w:tcW w:w="2040" w:type="dxa"/>
            <w:tcBorders>
              <w:top w:val="nil"/>
              <w:left w:val="nil"/>
              <w:bottom w:val="nil"/>
              <w:right w:val="nil"/>
            </w:tcBorders>
            <w:shd w:val="clear" w:color="000000" w:fill="D9E1F2"/>
            <w:noWrap/>
            <w:vAlign w:val="center"/>
            <w:hideMark/>
          </w:tcPr>
          <w:p w14:paraId="2AB81EB7"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1</w:t>
            </w:r>
          </w:p>
        </w:tc>
        <w:tc>
          <w:tcPr>
            <w:tcW w:w="1580" w:type="dxa"/>
            <w:tcBorders>
              <w:top w:val="nil"/>
              <w:left w:val="nil"/>
              <w:bottom w:val="nil"/>
              <w:right w:val="nil"/>
            </w:tcBorders>
            <w:shd w:val="clear" w:color="000000" w:fill="D9E1F2"/>
            <w:noWrap/>
            <w:vAlign w:val="center"/>
            <w:hideMark/>
          </w:tcPr>
          <w:p w14:paraId="747F21D4"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8</w:t>
            </w:r>
          </w:p>
        </w:tc>
        <w:tc>
          <w:tcPr>
            <w:tcW w:w="3181" w:type="dxa"/>
            <w:tcBorders>
              <w:top w:val="nil"/>
              <w:left w:val="nil"/>
              <w:bottom w:val="nil"/>
              <w:right w:val="single" w:sz="8" w:space="0" w:color="auto"/>
            </w:tcBorders>
            <w:shd w:val="clear" w:color="000000" w:fill="D9E1F2"/>
            <w:noWrap/>
            <w:vAlign w:val="center"/>
            <w:hideMark/>
          </w:tcPr>
          <w:p w14:paraId="4C41A991"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8</w:t>
            </w:r>
          </w:p>
        </w:tc>
      </w:tr>
      <w:tr w:rsidR="004043B7" w:rsidRPr="004043B7" w14:paraId="764612C8" w14:textId="77777777" w:rsidTr="004043B7">
        <w:trPr>
          <w:trHeight w:val="300"/>
        </w:trPr>
        <w:tc>
          <w:tcPr>
            <w:tcW w:w="2500" w:type="dxa"/>
            <w:tcBorders>
              <w:top w:val="nil"/>
              <w:left w:val="single" w:sz="8" w:space="0" w:color="auto"/>
              <w:bottom w:val="nil"/>
              <w:right w:val="nil"/>
            </w:tcBorders>
            <w:shd w:val="clear" w:color="000000" w:fill="D9E1F2"/>
            <w:noWrap/>
            <w:vAlign w:val="center"/>
            <w:hideMark/>
          </w:tcPr>
          <w:p w14:paraId="09290C8F"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Sensor efecto hall lineal</w:t>
            </w:r>
          </w:p>
        </w:tc>
        <w:tc>
          <w:tcPr>
            <w:tcW w:w="2040" w:type="dxa"/>
            <w:tcBorders>
              <w:top w:val="nil"/>
              <w:left w:val="nil"/>
              <w:bottom w:val="nil"/>
              <w:right w:val="nil"/>
            </w:tcBorders>
            <w:shd w:val="clear" w:color="000000" w:fill="D9E1F2"/>
            <w:noWrap/>
            <w:vAlign w:val="center"/>
            <w:hideMark/>
          </w:tcPr>
          <w:p w14:paraId="06D387C5"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1</w:t>
            </w:r>
          </w:p>
        </w:tc>
        <w:tc>
          <w:tcPr>
            <w:tcW w:w="1580" w:type="dxa"/>
            <w:tcBorders>
              <w:top w:val="nil"/>
              <w:left w:val="nil"/>
              <w:bottom w:val="nil"/>
              <w:right w:val="nil"/>
            </w:tcBorders>
            <w:shd w:val="clear" w:color="000000" w:fill="D9E1F2"/>
            <w:noWrap/>
            <w:vAlign w:val="center"/>
            <w:hideMark/>
          </w:tcPr>
          <w:p w14:paraId="7C0C3E6B"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0,5</w:t>
            </w:r>
          </w:p>
        </w:tc>
        <w:tc>
          <w:tcPr>
            <w:tcW w:w="3181" w:type="dxa"/>
            <w:tcBorders>
              <w:top w:val="nil"/>
              <w:left w:val="nil"/>
              <w:bottom w:val="nil"/>
              <w:right w:val="single" w:sz="8" w:space="0" w:color="auto"/>
            </w:tcBorders>
            <w:shd w:val="clear" w:color="000000" w:fill="D9E1F2"/>
            <w:noWrap/>
            <w:vAlign w:val="center"/>
            <w:hideMark/>
          </w:tcPr>
          <w:p w14:paraId="7CC3955D"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0,5</w:t>
            </w:r>
          </w:p>
        </w:tc>
      </w:tr>
      <w:tr w:rsidR="004043B7" w:rsidRPr="004043B7" w14:paraId="5B735298" w14:textId="77777777" w:rsidTr="004043B7">
        <w:trPr>
          <w:trHeight w:val="300"/>
        </w:trPr>
        <w:tc>
          <w:tcPr>
            <w:tcW w:w="2500" w:type="dxa"/>
            <w:tcBorders>
              <w:top w:val="nil"/>
              <w:left w:val="single" w:sz="8" w:space="0" w:color="auto"/>
              <w:bottom w:val="nil"/>
              <w:right w:val="nil"/>
            </w:tcBorders>
            <w:shd w:val="clear" w:color="000000" w:fill="D9E1F2"/>
            <w:noWrap/>
            <w:vAlign w:val="center"/>
            <w:hideMark/>
          </w:tcPr>
          <w:p w14:paraId="794B888D"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Servo</w:t>
            </w:r>
          </w:p>
        </w:tc>
        <w:tc>
          <w:tcPr>
            <w:tcW w:w="2040" w:type="dxa"/>
            <w:tcBorders>
              <w:top w:val="nil"/>
              <w:left w:val="nil"/>
              <w:bottom w:val="nil"/>
              <w:right w:val="nil"/>
            </w:tcBorders>
            <w:shd w:val="clear" w:color="000000" w:fill="D9E1F2"/>
            <w:noWrap/>
            <w:vAlign w:val="center"/>
            <w:hideMark/>
          </w:tcPr>
          <w:p w14:paraId="61C279D7"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1</w:t>
            </w:r>
          </w:p>
        </w:tc>
        <w:tc>
          <w:tcPr>
            <w:tcW w:w="1580" w:type="dxa"/>
            <w:tcBorders>
              <w:top w:val="nil"/>
              <w:left w:val="nil"/>
              <w:bottom w:val="nil"/>
              <w:right w:val="nil"/>
            </w:tcBorders>
            <w:shd w:val="clear" w:color="000000" w:fill="D9E1F2"/>
            <w:noWrap/>
            <w:vAlign w:val="center"/>
            <w:hideMark/>
          </w:tcPr>
          <w:p w14:paraId="7CC9073E"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8</w:t>
            </w:r>
          </w:p>
        </w:tc>
        <w:tc>
          <w:tcPr>
            <w:tcW w:w="3181" w:type="dxa"/>
            <w:tcBorders>
              <w:top w:val="nil"/>
              <w:left w:val="nil"/>
              <w:bottom w:val="nil"/>
              <w:right w:val="single" w:sz="8" w:space="0" w:color="auto"/>
            </w:tcBorders>
            <w:shd w:val="clear" w:color="000000" w:fill="D9E1F2"/>
            <w:noWrap/>
            <w:vAlign w:val="center"/>
            <w:hideMark/>
          </w:tcPr>
          <w:p w14:paraId="4727C312"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8</w:t>
            </w:r>
          </w:p>
        </w:tc>
      </w:tr>
      <w:tr w:rsidR="004043B7" w:rsidRPr="004043B7" w14:paraId="05E410A8" w14:textId="77777777" w:rsidTr="004043B7">
        <w:trPr>
          <w:trHeight w:val="315"/>
        </w:trPr>
        <w:tc>
          <w:tcPr>
            <w:tcW w:w="2500" w:type="dxa"/>
            <w:tcBorders>
              <w:top w:val="nil"/>
              <w:left w:val="single" w:sz="8" w:space="0" w:color="auto"/>
              <w:bottom w:val="nil"/>
              <w:right w:val="nil"/>
            </w:tcBorders>
            <w:shd w:val="clear" w:color="000000" w:fill="D9E1F2"/>
            <w:noWrap/>
            <w:vAlign w:val="center"/>
            <w:hideMark/>
          </w:tcPr>
          <w:p w14:paraId="72346EE0"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Cables</w:t>
            </w:r>
          </w:p>
        </w:tc>
        <w:tc>
          <w:tcPr>
            <w:tcW w:w="2040" w:type="dxa"/>
            <w:tcBorders>
              <w:top w:val="nil"/>
              <w:left w:val="nil"/>
              <w:bottom w:val="nil"/>
              <w:right w:val="nil"/>
            </w:tcBorders>
            <w:shd w:val="clear" w:color="000000" w:fill="D9E1F2"/>
            <w:noWrap/>
            <w:vAlign w:val="center"/>
            <w:hideMark/>
          </w:tcPr>
          <w:p w14:paraId="608E8986"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 </w:t>
            </w:r>
          </w:p>
        </w:tc>
        <w:tc>
          <w:tcPr>
            <w:tcW w:w="1580" w:type="dxa"/>
            <w:tcBorders>
              <w:top w:val="nil"/>
              <w:left w:val="nil"/>
              <w:bottom w:val="nil"/>
              <w:right w:val="nil"/>
            </w:tcBorders>
            <w:shd w:val="clear" w:color="000000" w:fill="D9E1F2"/>
            <w:noWrap/>
            <w:vAlign w:val="center"/>
            <w:hideMark/>
          </w:tcPr>
          <w:p w14:paraId="573EC726"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 </w:t>
            </w:r>
          </w:p>
        </w:tc>
        <w:tc>
          <w:tcPr>
            <w:tcW w:w="3181" w:type="dxa"/>
            <w:tcBorders>
              <w:top w:val="nil"/>
              <w:left w:val="nil"/>
              <w:bottom w:val="nil"/>
              <w:right w:val="single" w:sz="8" w:space="0" w:color="auto"/>
            </w:tcBorders>
            <w:shd w:val="clear" w:color="000000" w:fill="D9E1F2"/>
            <w:noWrap/>
            <w:vAlign w:val="center"/>
            <w:hideMark/>
          </w:tcPr>
          <w:p w14:paraId="1E6AE51B"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3,33</w:t>
            </w:r>
          </w:p>
        </w:tc>
      </w:tr>
      <w:tr w:rsidR="004043B7" w:rsidRPr="004043B7" w14:paraId="3D05EC2B" w14:textId="77777777" w:rsidTr="004043B7">
        <w:trPr>
          <w:trHeight w:val="315"/>
        </w:trPr>
        <w:tc>
          <w:tcPr>
            <w:tcW w:w="2500" w:type="dxa"/>
            <w:tcBorders>
              <w:top w:val="single" w:sz="8" w:space="0" w:color="auto"/>
              <w:left w:val="single" w:sz="8" w:space="0" w:color="auto"/>
              <w:bottom w:val="single" w:sz="8" w:space="0" w:color="auto"/>
              <w:right w:val="nil"/>
            </w:tcBorders>
            <w:shd w:val="clear" w:color="000000" w:fill="FF0000"/>
            <w:noWrap/>
            <w:vAlign w:val="center"/>
            <w:hideMark/>
          </w:tcPr>
          <w:p w14:paraId="195FBA53"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Total</w:t>
            </w:r>
          </w:p>
        </w:tc>
        <w:tc>
          <w:tcPr>
            <w:tcW w:w="2040" w:type="dxa"/>
            <w:tcBorders>
              <w:top w:val="single" w:sz="8" w:space="0" w:color="auto"/>
              <w:left w:val="nil"/>
              <w:bottom w:val="single" w:sz="8" w:space="0" w:color="auto"/>
              <w:right w:val="nil"/>
            </w:tcBorders>
            <w:shd w:val="clear" w:color="000000" w:fill="FF0000"/>
            <w:noWrap/>
            <w:vAlign w:val="center"/>
            <w:hideMark/>
          </w:tcPr>
          <w:p w14:paraId="087BCBF6"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 </w:t>
            </w:r>
          </w:p>
        </w:tc>
        <w:tc>
          <w:tcPr>
            <w:tcW w:w="1580" w:type="dxa"/>
            <w:tcBorders>
              <w:top w:val="single" w:sz="8" w:space="0" w:color="auto"/>
              <w:left w:val="nil"/>
              <w:bottom w:val="single" w:sz="8" w:space="0" w:color="auto"/>
              <w:right w:val="nil"/>
            </w:tcBorders>
            <w:shd w:val="clear" w:color="000000" w:fill="FF0000"/>
            <w:noWrap/>
            <w:vAlign w:val="center"/>
            <w:hideMark/>
          </w:tcPr>
          <w:p w14:paraId="104C4CA0"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 </w:t>
            </w:r>
          </w:p>
        </w:tc>
        <w:tc>
          <w:tcPr>
            <w:tcW w:w="3181" w:type="dxa"/>
            <w:tcBorders>
              <w:top w:val="single" w:sz="8" w:space="0" w:color="auto"/>
              <w:left w:val="nil"/>
              <w:bottom w:val="single" w:sz="8" w:space="0" w:color="auto"/>
              <w:right w:val="single" w:sz="8" w:space="0" w:color="auto"/>
            </w:tcBorders>
            <w:shd w:val="clear" w:color="000000" w:fill="FF0000"/>
            <w:noWrap/>
            <w:vAlign w:val="center"/>
            <w:hideMark/>
          </w:tcPr>
          <w:p w14:paraId="5A2448B3" w14:textId="0B07CC01"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 xml:space="preserve">                                               19,83 € </w:t>
            </w:r>
          </w:p>
        </w:tc>
      </w:tr>
    </w:tbl>
    <w:p w14:paraId="4C597C2F" w14:textId="77777777" w:rsidR="00E57FC7" w:rsidRDefault="00E57FC7" w:rsidP="00E57FC7">
      <w:pPr>
        <w:ind w:firstLine="360"/>
      </w:pPr>
    </w:p>
    <w:p w14:paraId="1FFE0452" w14:textId="5087C27E" w:rsidR="00E57FC7" w:rsidRDefault="00E57FC7" w:rsidP="00E57FC7">
      <w:pPr>
        <w:pStyle w:val="Ttulo7"/>
        <w:jc w:val="center"/>
      </w:pPr>
      <w:r>
        <w:fldChar w:fldCharType="begin"/>
      </w:r>
      <w:r>
        <w:instrText xml:space="preserve"> TC  "</w:instrText>
      </w:r>
      <w:bookmarkStart w:id="56" w:name="_Toc117005168"/>
      <w:r>
        <w:instrText xml:space="preserve">Tabla </w:instrText>
      </w:r>
      <w:r w:rsidR="00E046ED">
        <w:instrText>5</w:instrText>
      </w:r>
      <w:r>
        <w:instrText xml:space="preserve">. Listado de componentes electrónicos etapa </w:instrText>
      </w:r>
      <w:r w:rsidR="00E046ED">
        <w:instrText>2</w:instrText>
      </w:r>
      <w:bookmarkEnd w:id="56"/>
      <w:r>
        <w:instrText xml:space="preserve">" \f t \l 1 </w:instrText>
      </w:r>
      <w:r>
        <w:fldChar w:fldCharType="end"/>
      </w:r>
      <w:r>
        <w:t xml:space="preserve">Tabla </w:t>
      </w:r>
      <w:r w:rsidR="00E046ED">
        <w:t>5</w:t>
      </w:r>
      <w:r>
        <w:t xml:space="preserve">. Listado de componentes electrónicos etapa </w:t>
      </w:r>
      <w:r w:rsidR="00E046ED">
        <w:t>2</w:t>
      </w:r>
    </w:p>
    <w:p w14:paraId="7F6A05D3" w14:textId="228A9FDE" w:rsidR="003725E7" w:rsidRDefault="003725E7" w:rsidP="008F0951"/>
    <w:p w14:paraId="20D14824" w14:textId="22C2263C" w:rsidR="007012BF" w:rsidRDefault="006A29D9" w:rsidP="007012BF">
      <w:pPr>
        <w:pStyle w:val="Ttulo4"/>
        <w:numPr>
          <w:ilvl w:val="2"/>
          <w:numId w:val="9"/>
        </w:numPr>
      </w:pPr>
      <w:r>
        <w:t xml:space="preserve">Componentes </w:t>
      </w:r>
      <w:r w:rsidR="005B281D">
        <w:t xml:space="preserve">tercera </w:t>
      </w:r>
      <w:r w:rsidR="008F0951">
        <w:t xml:space="preserve">etapa </w:t>
      </w:r>
      <w:r w:rsidR="008F0951">
        <w:fldChar w:fldCharType="begin"/>
      </w:r>
      <w:r w:rsidR="008F0951">
        <w:instrText xml:space="preserve"> TC  "</w:instrText>
      </w:r>
      <w:bookmarkStart w:id="57" w:name="_Toc117015212"/>
      <w:r w:rsidR="008F0951">
        <w:instrText>3.2.</w:instrText>
      </w:r>
      <w:r w:rsidR="00A633D7">
        <w:instrText>3</w:instrText>
      </w:r>
      <w:r w:rsidR="008F0951">
        <w:instrText>.</w:instrText>
      </w:r>
      <w:r w:rsidR="008F0951">
        <w:tab/>
      </w:r>
      <w:r>
        <w:instrText xml:space="preserve">Componentes </w:instrText>
      </w:r>
      <w:r w:rsidR="005B281D">
        <w:instrText>tercera</w:instrText>
      </w:r>
      <w:r w:rsidR="008F0951">
        <w:instrText xml:space="preserve"> etapa</w:instrText>
      </w:r>
      <w:bookmarkEnd w:id="57"/>
      <w:r w:rsidR="008F0951">
        <w:instrText xml:space="preserve"> " \f c \l 4 </w:instrText>
      </w:r>
      <w:r w:rsidR="008F0951">
        <w:fldChar w:fldCharType="end"/>
      </w:r>
    </w:p>
    <w:p w14:paraId="33C8BD3B" w14:textId="0FBFBDCC" w:rsidR="007012BF" w:rsidRDefault="007012BF" w:rsidP="001E0D24">
      <w:pPr>
        <w:ind w:firstLine="360"/>
        <w:jc w:val="both"/>
      </w:pPr>
      <w:r>
        <w:t xml:space="preserve">La tercera etapa es </w:t>
      </w:r>
      <w:r w:rsidR="00A03985">
        <w:t>más simple que las etapas anteriores, ya que solo hace falta un motor que sea capaz de girar la bobina y pueda bobinar el filamento.</w:t>
      </w:r>
    </w:p>
    <w:p w14:paraId="49E0FCC0" w14:textId="3BA30DCB" w:rsidR="00A03985" w:rsidRDefault="00A03985" w:rsidP="001E0D24">
      <w:pPr>
        <w:ind w:firstLine="360"/>
        <w:jc w:val="both"/>
      </w:pPr>
      <w:r>
        <w:t>La parte más compleja de esta parte es sincronizar la velocidad lineal del filamento con la velocidad de rotación de la bobina. Este factor que relaciona las velocidades se puede obtener de forma experimental a la hora de ensamblar y calibrar la máquina.</w:t>
      </w:r>
    </w:p>
    <w:tbl>
      <w:tblPr>
        <w:tblW w:w="9301" w:type="dxa"/>
        <w:tblCellMar>
          <w:left w:w="70" w:type="dxa"/>
          <w:right w:w="70" w:type="dxa"/>
        </w:tblCellMar>
        <w:tblLook w:val="04A0" w:firstRow="1" w:lastRow="0" w:firstColumn="1" w:lastColumn="0" w:noHBand="0" w:noVBand="1"/>
      </w:tblPr>
      <w:tblGrid>
        <w:gridCol w:w="2500"/>
        <w:gridCol w:w="2040"/>
        <w:gridCol w:w="1580"/>
        <w:gridCol w:w="3181"/>
      </w:tblGrid>
      <w:tr w:rsidR="00FF6BEC" w:rsidRPr="00FF6BEC" w14:paraId="6DD861D5" w14:textId="77777777" w:rsidTr="00FF6BEC">
        <w:trPr>
          <w:trHeight w:val="315"/>
        </w:trPr>
        <w:tc>
          <w:tcPr>
            <w:tcW w:w="2500" w:type="dxa"/>
            <w:tcBorders>
              <w:top w:val="single" w:sz="8" w:space="0" w:color="auto"/>
              <w:left w:val="single" w:sz="8" w:space="0" w:color="auto"/>
              <w:bottom w:val="single" w:sz="8" w:space="0" w:color="auto"/>
              <w:right w:val="nil"/>
            </w:tcBorders>
            <w:shd w:val="clear" w:color="000000" w:fill="2F75B5"/>
            <w:noWrap/>
            <w:vAlign w:val="center"/>
            <w:hideMark/>
          </w:tcPr>
          <w:p w14:paraId="58A2F722"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Lista</w:t>
            </w:r>
          </w:p>
        </w:tc>
        <w:tc>
          <w:tcPr>
            <w:tcW w:w="2040" w:type="dxa"/>
            <w:tcBorders>
              <w:top w:val="single" w:sz="8" w:space="0" w:color="auto"/>
              <w:left w:val="nil"/>
              <w:bottom w:val="single" w:sz="8" w:space="0" w:color="auto"/>
              <w:right w:val="nil"/>
            </w:tcBorders>
            <w:shd w:val="clear" w:color="000000" w:fill="2F75B5"/>
            <w:noWrap/>
            <w:vAlign w:val="center"/>
            <w:hideMark/>
          </w:tcPr>
          <w:p w14:paraId="7EEFBD99"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Número de unidades</w:t>
            </w:r>
          </w:p>
        </w:tc>
        <w:tc>
          <w:tcPr>
            <w:tcW w:w="1580" w:type="dxa"/>
            <w:tcBorders>
              <w:top w:val="single" w:sz="8" w:space="0" w:color="auto"/>
              <w:left w:val="nil"/>
              <w:bottom w:val="single" w:sz="8" w:space="0" w:color="auto"/>
              <w:right w:val="nil"/>
            </w:tcBorders>
            <w:shd w:val="clear" w:color="000000" w:fill="2F75B5"/>
            <w:noWrap/>
            <w:vAlign w:val="center"/>
            <w:hideMark/>
          </w:tcPr>
          <w:p w14:paraId="4E498626"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Precio/u</w:t>
            </w:r>
          </w:p>
        </w:tc>
        <w:tc>
          <w:tcPr>
            <w:tcW w:w="3181" w:type="dxa"/>
            <w:tcBorders>
              <w:top w:val="single" w:sz="8" w:space="0" w:color="auto"/>
              <w:left w:val="nil"/>
              <w:bottom w:val="single" w:sz="8" w:space="0" w:color="auto"/>
              <w:right w:val="single" w:sz="8" w:space="0" w:color="auto"/>
            </w:tcBorders>
            <w:shd w:val="clear" w:color="000000" w:fill="2F75B5"/>
            <w:noWrap/>
            <w:vAlign w:val="center"/>
            <w:hideMark/>
          </w:tcPr>
          <w:p w14:paraId="75AC4B79"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Precio total aproximado</w:t>
            </w:r>
          </w:p>
        </w:tc>
      </w:tr>
      <w:tr w:rsidR="00FF6BEC" w:rsidRPr="00FF6BEC" w14:paraId="77D06E10" w14:textId="77777777" w:rsidTr="00FF6BEC">
        <w:trPr>
          <w:trHeight w:val="300"/>
        </w:trPr>
        <w:tc>
          <w:tcPr>
            <w:tcW w:w="2500" w:type="dxa"/>
            <w:tcBorders>
              <w:top w:val="nil"/>
              <w:left w:val="single" w:sz="8" w:space="0" w:color="auto"/>
              <w:bottom w:val="nil"/>
              <w:right w:val="nil"/>
            </w:tcBorders>
            <w:shd w:val="clear" w:color="000000" w:fill="D9E1F2"/>
            <w:noWrap/>
            <w:vAlign w:val="center"/>
            <w:hideMark/>
          </w:tcPr>
          <w:p w14:paraId="212E1268"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Motor paso a paso</w:t>
            </w:r>
          </w:p>
        </w:tc>
        <w:tc>
          <w:tcPr>
            <w:tcW w:w="2040" w:type="dxa"/>
            <w:tcBorders>
              <w:top w:val="nil"/>
              <w:left w:val="nil"/>
              <w:bottom w:val="nil"/>
              <w:right w:val="nil"/>
            </w:tcBorders>
            <w:shd w:val="clear" w:color="000000" w:fill="D9E1F2"/>
            <w:noWrap/>
            <w:vAlign w:val="center"/>
            <w:hideMark/>
          </w:tcPr>
          <w:p w14:paraId="7F84D427"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1</w:t>
            </w:r>
          </w:p>
        </w:tc>
        <w:tc>
          <w:tcPr>
            <w:tcW w:w="1580" w:type="dxa"/>
            <w:tcBorders>
              <w:top w:val="nil"/>
              <w:left w:val="nil"/>
              <w:bottom w:val="nil"/>
              <w:right w:val="nil"/>
            </w:tcBorders>
            <w:shd w:val="clear" w:color="000000" w:fill="D9E1F2"/>
            <w:noWrap/>
            <w:vAlign w:val="center"/>
            <w:hideMark/>
          </w:tcPr>
          <w:p w14:paraId="25CBDB19"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8</w:t>
            </w:r>
          </w:p>
        </w:tc>
        <w:tc>
          <w:tcPr>
            <w:tcW w:w="3181" w:type="dxa"/>
            <w:tcBorders>
              <w:top w:val="nil"/>
              <w:left w:val="nil"/>
              <w:bottom w:val="nil"/>
              <w:right w:val="single" w:sz="8" w:space="0" w:color="auto"/>
            </w:tcBorders>
            <w:shd w:val="clear" w:color="000000" w:fill="D9E1F2"/>
            <w:noWrap/>
            <w:vAlign w:val="center"/>
            <w:hideMark/>
          </w:tcPr>
          <w:p w14:paraId="18A11C89"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8</w:t>
            </w:r>
          </w:p>
        </w:tc>
      </w:tr>
      <w:tr w:rsidR="00FF6BEC" w:rsidRPr="00FF6BEC" w14:paraId="4095E705" w14:textId="77777777" w:rsidTr="00FF6BEC">
        <w:trPr>
          <w:trHeight w:val="315"/>
        </w:trPr>
        <w:tc>
          <w:tcPr>
            <w:tcW w:w="2500" w:type="dxa"/>
            <w:tcBorders>
              <w:top w:val="nil"/>
              <w:left w:val="single" w:sz="8" w:space="0" w:color="auto"/>
              <w:bottom w:val="nil"/>
              <w:right w:val="nil"/>
            </w:tcBorders>
            <w:shd w:val="clear" w:color="000000" w:fill="D9E1F2"/>
            <w:noWrap/>
            <w:vAlign w:val="center"/>
            <w:hideMark/>
          </w:tcPr>
          <w:p w14:paraId="121B41CB"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lastRenderedPageBreak/>
              <w:t>Cables</w:t>
            </w:r>
          </w:p>
        </w:tc>
        <w:tc>
          <w:tcPr>
            <w:tcW w:w="2040" w:type="dxa"/>
            <w:tcBorders>
              <w:top w:val="nil"/>
              <w:left w:val="nil"/>
              <w:bottom w:val="nil"/>
              <w:right w:val="nil"/>
            </w:tcBorders>
            <w:shd w:val="clear" w:color="000000" w:fill="D9E1F2"/>
            <w:noWrap/>
            <w:vAlign w:val="center"/>
            <w:hideMark/>
          </w:tcPr>
          <w:p w14:paraId="3AB7C477"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 </w:t>
            </w:r>
          </w:p>
        </w:tc>
        <w:tc>
          <w:tcPr>
            <w:tcW w:w="1580" w:type="dxa"/>
            <w:tcBorders>
              <w:top w:val="nil"/>
              <w:left w:val="nil"/>
              <w:bottom w:val="nil"/>
              <w:right w:val="nil"/>
            </w:tcBorders>
            <w:shd w:val="clear" w:color="000000" w:fill="D9E1F2"/>
            <w:noWrap/>
            <w:vAlign w:val="center"/>
            <w:hideMark/>
          </w:tcPr>
          <w:p w14:paraId="36F8DA27"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 </w:t>
            </w:r>
          </w:p>
        </w:tc>
        <w:tc>
          <w:tcPr>
            <w:tcW w:w="3181" w:type="dxa"/>
            <w:tcBorders>
              <w:top w:val="nil"/>
              <w:left w:val="nil"/>
              <w:bottom w:val="nil"/>
              <w:right w:val="single" w:sz="8" w:space="0" w:color="auto"/>
            </w:tcBorders>
            <w:shd w:val="clear" w:color="000000" w:fill="D9E1F2"/>
            <w:noWrap/>
            <w:vAlign w:val="center"/>
            <w:hideMark/>
          </w:tcPr>
          <w:p w14:paraId="03D5EA9B"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3,33</w:t>
            </w:r>
          </w:p>
        </w:tc>
      </w:tr>
      <w:tr w:rsidR="00FF6BEC" w:rsidRPr="00FF6BEC" w14:paraId="3123FA09" w14:textId="77777777" w:rsidTr="00FF6BEC">
        <w:trPr>
          <w:trHeight w:val="315"/>
        </w:trPr>
        <w:tc>
          <w:tcPr>
            <w:tcW w:w="2500" w:type="dxa"/>
            <w:tcBorders>
              <w:top w:val="single" w:sz="8" w:space="0" w:color="auto"/>
              <w:left w:val="single" w:sz="8" w:space="0" w:color="auto"/>
              <w:bottom w:val="single" w:sz="8" w:space="0" w:color="auto"/>
              <w:right w:val="nil"/>
            </w:tcBorders>
            <w:shd w:val="clear" w:color="000000" w:fill="FF0000"/>
            <w:noWrap/>
            <w:vAlign w:val="center"/>
            <w:hideMark/>
          </w:tcPr>
          <w:p w14:paraId="51CC72D2"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Total</w:t>
            </w:r>
          </w:p>
        </w:tc>
        <w:tc>
          <w:tcPr>
            <w:tcW w:w="2040" w:type="dxa"/>
            <w:tcBorders>
              <w:top w:val="single" w:sz="8" w:space="0" w:color="auto"/>
              <w:left w:val="nil"/>
              <w:bottom w:val="single" w:sz="8" w:space="0" w:color="auto"/>
              <w:right w:val="nil"/>
            </w:tcBorders>
            <w:shd w:val="clear" w:color="000000" w:fill="FF0000"/>
            <w:noWrap/>
            <w:vAlign w:val="center"/>
            <w:hideMark/>
          </w:tcPr>
          <w:p w14:paraId="2B5DD17C"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 </w:t>
            </w:r>
          </w:p>
        </w:tc>
        <w:tc>
          <w:tcPr>
            <w:tcW w:w="1580" w:type="dxa"/>
            <w:tcBorders>
              <w:top w:val="single" w:sz="8" w:space="0" w:color="auto"/>
              <w:left w:val="nil"/>
              <w:bottom w:val="single" w:sz="8" w:space="0" w:color="auto"/>
              <w:right w:val="nil"/>
            </w:tcBorders>
            <w:shd w:val="clear" w:color="000000" w:fill="FF0000"/>
            <w:noWrap/>
            <w:vAlign w:val="center"/>
            <w:hideMark/>
          </w:tcPr>
          <w:p w14:paraId="493A4ACD"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 </w:t>
            </w:r>
          </w:p>
        </w:tc>
        <w:tc>
          <w:tcPr>
            <w:tcW w:w="3181" w:type="dxa"/>
            <w:tcBorders>
              <w:top w:val="single" w:sz="8" w:space="0" w:color="auto"/>
              <w:left w:val="nil"/>
              <w:bottom w:val="single" w:sz="8" w:space="0" w:color="auto"/>
              <w:right w:val="single" w:sz="8" w:space="0" w:color="auto"/>
            </w:tcBorders>
            <w:shd w:val="clear" w:color="000000" w:fill="FF0000"/>
            <w:noWrap/>
            <w:vAlign w:val="center"/>
            <w:hideMark/>
          </w:tcPr>
          <w:p w14:paraId="5C54829F" w14:textId="10D0860E"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 xml:space="preserve">                                               11,33 € </w:t>
            </w:r>
          </w:p>
        </w:tc>
      </w:tr>
    </w:tbl>
    <w:p w14:paraId="7F15C610" w14:textId="77777777" w:rsidR="00E046ED" w:rsidRDefault="00E046ED" w:rsidP="00FF6BEC"/>
    <w:p w14:paraId="015C4568" w14:textId="0ED93E33" w:rsidR="00E046ED" w:rsidRDefault="00E046ED" w:rsidP="00E046ED">
      <w:pPr>
        <w:pStyle w:val="Ttulo7"/>
        <w:jc w:val="center"/>
      </w:pPr>
      <w:r>
        <w:fldChar w:fldCharType="begin"/>
      </w:r>
      <w:r>
        <w:instrText xml:space="preserve"> TC  "</w:instrText>
      </w:r>
      <w:bookmarkStart w:id="58" w:name="_Toc117005169"/>
      <w:r>
        <w:instrText>Tabla 6. Listado de componentes electrónicos etapa 3</w:instrText>
      </w:r>
      <w:bookmarkEnd w:id="58"/>
      <w:r>
        <w:instrText xml:space="preserve">" \f t \l 1 </w:instrText>
      </w:r>
      <w:r>
        <w:fldChar w:fldCharType="end"/>
      </w:r>
      <w:r>
        <w:t>Tabla 6. Listado de componentes electrónicos etapa 3</w:t>
      </w:r>
    </w:p>
    <w:p w14:paraId="0D5B353B" w14:textId="77777777" w:rsidR="00E046ED" w:rsidRPr="007012BF" w:rsidRDefault="00E046ED" w:rsidP="007012BF"/>
    <w:p w14:paraId="6EE19D0D" w14:textId="60A10953" w:rsidR="0019535F" w:rsidRDefault="005B281D" w:rsidP="008F0951">
      <w:pPr>
        <w:pStyle w:val="Ttulo3"/>
        <w:numPr>
          <w:ilvl w:val="1"/>
          <w:numId w:val="9"/>
        </w:numPr>
      </w:pPr>
      <w:r>
        <w:t xml:space="preserve">Programación </w:t>
      </w:r>
      <w:r w:rsidR="0019535F">
        <w:fldChar w:fldCharType="begin"/>
      </w:r>
      <w:r w:rsidR="0019535F">
        <w:instrText xml:space="preserve"> TC  "</w:instrText>
      </w:r>
      <w:bookmarkStart w:id="59" w:name="_Toc117015213"/>
      <w:r w:rsidR="003B7C9B">
        <w:instrText>3</w:instrText>
      </w:r>
      <w:r w:rsidR="0019535F">
        <w:instrText>.3.</w:instrText>
      </w:r>
      <w:r w:rsidR="0019535F">
        <w:tab/>
      </w:r>
      <w:r>
        <w:instrText>Programación</w:instrText>
      </w:r>
      <w:bookmarkEnd w:id="59"/>
      <w:r>
        <w:instrText xml:space="preserve"> </w:instrText>
      </w:r>
      <w:r w:rsidR="0019535F">
        <w:instrText xml:space="preserve">" \f c \l </w:instrText>
      </w:r>
      <w:r w:rsidR="003B7C9B">
        <w:instrText>3</w:instrText>
      </w:r>
      <w:r w:rsidR="0019535F">
        <w:instrText xml:space="preserve"> </w:instrText>
      </w:r>
      <w:r w:rsidR="0019535F">
        <w:fldChar w:fldCharType="end"/>
      </w:r>
    </w:p>
    <w:p w14:paraId="38ED0DCF" w14:textId="23D1CA91" w:rsidR="0019535F" w:rsidRDefault="0025602D" w:rsidP="001E0D24">
      <w:pPr>
        <w:ind w:firstLine="360"/>
        <w:jc w:val="both"/>
      </w:pPr>
      <w:r>
        <w:t xml:space="preserve">En este punto se resumirá los códigos usados para el correcto funcionamiento de la máquina. Se estructurará por separado para una mejor comprensión. Por último, se explicará </w:t>
      </w:r>
      <w:r w:rsidR="00BD06B6">
        <w:t>cómo</w:t>
      </w:r>
      <w:r>
        <w:t xml:space="preserve"> se ha unido los códigos y los cambios que se han realizado para la sincronización y su correcto funcionamiento.</w:t>
      </w:r>
    </w:p>
    <w:p w14:paraId="1173444B" w14:textId="6A79A984" w:rsidR="00B63385" w:rsidRDefault="00B63385" w:rsidP="001E0D24">
      <w:pPr>
        <w:ind w:firstLine="360"/>
        <w:jc w:val="both"/>
      </w:pPr>
      <w:r>
        <w:t xml:space="preserve">El entorno que se ha usado para programar la máquina ha sido el propio entorno de Arduino, que es muy parecido a C++. </w:t>
      </w:r>
      <w:r w:rsidR="00CC4AFA">
        <w:t>El entorno propio de Arduino permite el uso y manejo de diferentes librerías que facilitarán el trabajo de la programación.</w:t>
      </w:r>
    </w:p>
    <w:p w14:paraId="2E576AD3" w14:textId="77777777" w:rsidR="0019535F" w:rsidRDefault="0019535F" w:rsidP="0019535F">
      <w:pPr>
        <w:ind w:firstLine="360"/>
      </w:pPr>
    </w:p>
    <w:p w14:paraId="44547B9D" w14:textId="54727A56" w:rsidR="0019535F" w:rsidRDefault="005B281D" w:rsidP="008F0951">
      <w:pPr>
        <w:pStyle w:val="Ttulo4"/>
        <w:numPr>
          <w:ilvl w:val="2"/>
          <w:numId w:val="9"/>
        </w:numPr>
      </w:pPr>
      <w:r>
        <w:t>Programación primera etapa</w:t>
      </w:r>
      <w:r w:rsidR="0019535F">
        <w:fldChar w:fldCharType="begin"/>
      </w:r>
      <w:r w:rsidR="0019535F">
        <w:instrText xml:space="preserve"> TC  "</w:instrText>
      </w:r>
      <w:bookmarkStart w:id="60" w:name="_Toc117015214"/>
      <w:r w:rsidR="003B7C9B">
        <w:instrText>3</w:instrText>
      </w:r>
      <w:r w:rsidR="0019535F">
        <w:instrText>.3.1.</w:instrText>
      </w:r>
      <w:r w:rsidR="0019535F">
        <w:tab/>
      </w:r>
      <w:r>
        <w:instrText>Programación primera etapa</w:instrText>
      </w:r>
      <w:bookmarkEnd w:id="60"/>
      <w:r>
        <w:instrText xml:space="preserve"> </w:instrText>
      </w:r>
      <w:r w:rsidR="0019535F">
        <w:instrText xml:space="preserve">" \f c \l </w:instrText>
      </w:r>
      <w:r w:rsidR="003B7C9B">
        <w:instrText>4</w:instrText>
      </w:r>
      <w:r w:rsidR="0019535F">
        <w:instrText xml:space="preserve"> </w:instrText>
      </w:r>
      <w:r w:rsidR="0019535F">
        <w:fldChar w:fldCharType="end"/>
      </w:r>
    </w:p>
    <w:p w14:paraId="370B496F" w14:textId="6EC800A1" w:rsidR="003C677F" w:rsidRDefault="0025602D" w:rsidP="001E0D24">
      <w:pPr>
        <w:ind w:firstLine="360"/>
        <w:jc w:val="both"/>
      </w:pPr>
      <w:r>
        <w:t xml:space="preserve">Como se ha mencionado en capítulos anteriores apartados, el primer apartado trata de controlar la temperatura del filamento, para ello debe de controlar el encendido y apagado de los ventiladores. </w:t>
      </w:r>
    </w:p>
    <w:p w14:paraId="09CD06D8" w14:textId="41DC3EB6" w:rsidR="0025602D" w:rsidRDefault="0025602D" w:rsidP="001E0D24">
      <w:pPr>
        <w:ind w:firstLine="360"/>
        <w:jc w:val="both"/>
      </w:pPr>
      <w:r>
        <w:t>Para realizar esta tarea se ha usado un relé por ventilador, el relé tiene 3 entradas, un positivo, un negativo y una señal que activa o desactiva el relé.</w:t>
      </w:r>
      <w:r w:rsidR="00720E28">
        <w:t xml:space="preserve"> Los pines positivo y negativo se conectan a 5V y a GND de la protoboard. (Véase lo</w:t>
      </w:r>
      <w:r w:rsidR="00B63385">
        <w:t>s terminales positivos de 5v y GND en la figura 1</w:t>
      </w:r>
      <w:r w:rsidR="00FF6BEC">
        <w:t>7</w:t>
      </w:r>
      <w:r w:rsidR="00720E28">
        <w:t>)</w:t>
      </w:r>
    </w:p>
    <w:p w14:paraId="2670A8C0" w14:textId="288F9AC4" w:rsidR="00720E28" w:rsidRDefault="00720E28" w:rsidP="001E0D24">
      <w:pPr>
        <w:ind w:firstLine="360"/>
        <w:jc w:val="both"/>
      </w:pPr>
      <w:r>
        <w:t>La señal encargada de controlar el encendido se conecta a las salidas digitales del Arduino. Viendo el esquema de la Ramps (Figura 1</w:t>
      </w:r>
      <w:r w:rsidR="00762852">
        <w:t>8</w:t>
      </w:r>
      <w:r>
        <w:t>)</w:t>
      </w:r>
      <w:r w:rsidR="00B63385">
        <w:t>, se concluye que los pines necesarios para esta tarea serán 16, 17 y 23.</w:t>
      </w:r>
    </w:p>
    <w:p w14:paraId="72D0EBAE" w14:textId="68B1583C" w:rsidR="00B63385" w:rsidRDefault="00B63385" w:rsidP="001E0D24">
      <w:pPr>
        <w:ind w:firstLine="360"/>
        <w:jc w:val="both"/>
      </w:pPr>
      <w:r>
        <w:t xml:space="preserve">En el código adjunto a continuación se muestra </w:t>
      </w:r>
      <w:r w:rsidR="00762852">
        <w:t>cómo</w:t>
      </w:r>
      <w:r>
        <w:t xml:space="preserve"> se pueden activar y desactivar los ventiladores. De forma periódica y sin control. Solo para comprender su funcionamiento.</w:t>
      </w:r>
    </w:p>
    <w:p w14:paraId="7B6CD23D" w14:textId="4F70E174" w:rsidR="00B63385" w:rsidRDefault="003F67E0" w:rsidP="005B281D">
      <w:pPr>
        <w:ind w:firstLine="360"/>
      </w:pPr>
      <w:r w:rsidRPr="003F67E0">
        <w:rPr>
          <w:noProof/>
        </w:rPr>
        <w:lastRenderedPageBreak/>
        <w:drawing>
          <wp:inline distT="0" distB="0" distL="0" distR="0" wp14:anchorId="44362A52" wp14:editId="5D50FBE9">
            <wp:extent cx="5400040" cy="2800350"/>
            <wp:effectExtent l="0" t="0" r="0" b="0"/>
            <wp:docPr id="5" name="Imagen 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Texto&#10;&#10;Descripción generada automáticamente"/>
                    <pic:cNvPicPr/>
                  </pic:nvPicPr>
                  <pic:blipFill>
                    <a:blip r:embed="rId43"/>
                    <a:stretch>
                      <a:fillRect/>
                    </a:stretch>
                  </pic:blipFill>
                  <pic:spPr>
                    <a:xfrm>
                      <a:off x="0" y="0"/>
                      <a:ext cx="5400040" cy="2800350"/>
                    </a:xfrm>
                    <a:prstGeom prst="rect">
                      <a:avLst/>
                    </a:prstGeom>
                  </pic:spPr>
                </pic:pic>
              </a:graphicData>
            </a:graphic>
          </wp:inline>
        </w:drawing>
      </w:r>
    </w:p>
    <w:p w14:paraId="3885F59C" w14:textId="4C351428" w:rsidR="00AA60C6" w:rsidRDefault="00AA60C6" w:rsidP="005B281D">
      <w:pPr>
        <w:ind w:firstLine="360"/>
      </w:pPr>
      <w:r w:rsidRPr="00AA60C6">
        <w:rPr>
          <w:noProof/>
        </w:rPr>
        <w:drawing>
          <wp:inline distT="0" distB="0" distL="0" distR="0" wp14:anchorId="07D04BCB" wp14:editId="4AB3E640">
            <wp:extent cx="5400040" cy="3286125"/>
            <wp:effectExtent l="0" t="0" r="0"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t="1961" b="1400"/>
                    <a:stretch/>
                  </pic:blipFill>
                  <pic:spPr bwMode="auto">
                    <a:xfrm>
                      <a:off x="0" y="0"/>
                      <a:ext cx="5400040" cy="3286125"/>
                    </a:xfrm>
                    <a:prstGeom prst="rect">
                      <a:avLst/>
                    </a:prstGeom>
                    <a:ln>
                      <a:noFill/>
                    </a:ln>
                    <a:extLst>
                      <a:ext uri="{53640926-AAD7-44D8-BBD7-CCE9431645EC}">
                        <a14:shadowObscured xmlns:a14="http://schemas.microsoft.com/office/drawing/2010/main"/>
                      </a:ext>
                    </a:extLst>
                  </pic:spPr>
                </pic:pic>
              </a:graphicData>
            </a:graphic>
          </wp:inline>
        </w:drawing>
      </w:r>
    </w:p>
    <w:p w14:paraId="2C4F32E3" w14:textId="713D6E96" w:rsidR="00AA60C6" w:rsidRDefault="00010587" w:rsidP="001E0D24">
      <w:pPr>
        <w:ind w:firstLine="360"/>
        <w:jc w:val="both"/>
      </w:pPr>
      <w:r>
        <w:t>La primera parte del código se declaran los pines como constantes enteras. La siguiente variable que se observa “</w:t>
      </w:r>
      <w:r>
        <w:rPr>
          <w:i/>
          <w:iCs/>
        </w:rPr>
        <w:t>State</w:t>
      </w:r>
      <w:r>
        <w:t>” sirve para declarar el estado de los ventiladores, encendido o apagado.</w:t>
      </w:r>
      <w:r w:rsidR="0097413B">
        <w:t xml:space="preserve"> Las dos siguientes variables que se encuentran sirven para controlar el periodo de la señal de encendido y apagado.</w:t>
      </w:r>
    </w:p>
    <w:p w14:paraId="5CC86EE5" w14:textId="7DF162DE" w:rsidR="0097413B" w:rsidRDefault="0097413B" w:rsidP="001E0D24">
      <w:pPr>
        <w:ind w:firstLine="360"/>
        <w:jc w:val="both"/>
      </w:pPr>
      <w:r>
        <w:t>A continuación, se observa la función setup, donde se declara el modo del pin, en este caso se declara los pines como salidas digitales.</w:t>
      </w:r>
    </w:p>
    <w:p w14:paraId="1E0E639E" w14:textId="77777777" w:rsidR="0079331D" w:rsidRDefault="0097413B" w:rsidP="001E0D24">
      <w:pPr>
        <w:ind w:firstLine="360"/>
        <w:jc w:val="both"/>
      </w:pPr>
      <w:r>
        <w:t xml:space="preserve">Por último, se encuentra la función loop, esta función es la función principal que está en constante repetición. Es decir, que esta función se ejecuta constantemente de forma cíclica, como un bucle. </w:t>
      </w:r>
    </w:p>
    <w:p w14:paraId="306AC8C0" w14:textId="6197BB1D" w:rsidR="0097413B" w:rsidRDefault="0079331D" w:rsidP="001E0D24">
      <w:pPr>
        <w:ind w:firstLine="360"/>
        <w:jc w:val="both"/>
      </w:pPr>
      <w:r>
        <w:t xml:space="preserve">Hay que tener en cuenta que la función loop es un bucle, si se quiere crear una señal cuadrada o de encendido y apagado se debe de evitar a toda costa el uso de delays, ya que es una mala práctica. Para realizar esta tarea se crea una condición que según el tiempo que ha </w:t>
      </w:r>
      <w:r>
        <w:lastRenderedPageBreak/>
        <w:t>pasado desde la ejecución anterior, es capaz de crear la señal deseada. Para eso sirven las variables que se encuentran al principio “</w:t>
      </w:r>
      <w:r w:rsidRPr="00B96EBC">
        <w:rPr>
          <w:i/>
          <w:iCs/>
        </w:rPr>
        <w:t>previ</w:t>
      </w:r>
      <w:r w:rsidR="00B96EBC" w:rsidRPr="00B96EBC">
        <w:rPr>
          <w:i/>
          <w:iCs/>
        </w:rPr>
        <w:t>o</w:t>
      </w:r>
      <w:r w:rsidRPr="00B96EBC">
        <w:rPr>
          <w:i/>
          <w:iCs/>
        </w:rPr>
        <w:t>usMillis</w:t>
      </w:r>
      <w:r>
        <w:t>”</w:t>
      </w:r>
      <w:r w:rsidR="00B96EBC">
        <w:t xml:space="preserve"> y “</w:t>
      </w:r>
      <w:r w:rsidR="00B96EBC">
        <w:rPr>
          <w:i/>
          <w:iCs/>
        </w:rPr>
        <w:t>interval</w:t>
      </w:r>
      <w:r w:rsidR="00B96EBC">
        <w:t>”. Siendo</w:t>
      </w:r>
      <w:r w:rsidR="008B58C1">
        <w:t xml:space="preserve"> </w:t>
      </w:r>
      <w:r w:rsidR="00B96EBC">
        <w:t>la marca de tiempo de cuando se actualizó la señal por última vez, y el intervalo de tiempo que debe de pasar para la actualización de la señal, respectivamente.</w:t>
      </w:r>
    </w:p>
    <w:p w14:paraId="5A052C3A" w14:textId="02FED4B2" w:rsidR="00B96EBC" w:rsidRDefault="00B96EBC" w:rsidP="001E0D24">
      <w:pPr>
        <w:ind w:firstLine="360"/>
        <w:jc w:val="both"/>
      </w:pPr>
      <w:r>
        <w:t xml:space="preserve">Dentro de esta condición, se puede observar </w:t>
      </w:r>
      <w:r w:rsidR="007F616B">
        <w:t>cómo</w:t>
      </w:r>
      <w:r>
        <w:t xml:space="preserve"> se cambia el estado de los ventiladores según el estado anterior. </w:t>
      </w:r>
      <w:r w:rsidR="007F616B">
        <w:t xml:space="preserve">Esto es un ejemplo para ver como funcionan los ventiladores, posteriormente se añadirá un control PID que se explica </w:t>
      </w:r>
      <w:r w:rsidR="008B58C1">
        <w:t xml:space="preserve">detalladamente </w:t>
      </w:r>
      <w:r w:rsidR="007F616B">
        <w:t>en el apartado 3.3.4.</w:t>
      </w:r>
    </w:p>
    <w:p w14:paraId="05326292" w14:textId="143B8472" w:rsidR="008B58C1" w:rsidRDefault="008B58C1" w:rsidP="001E0D24">
      <w:pPr>
        <w:ind w:firstLine="360"/>
        <w:jc w:val="both"/>
      </w:pPr>
      <w:r>
        <w:t xml:space="preserve">El controlador PID necesita una entrada, esta entrada será la temperatura del filamento, para ello se usará un sensor de temperatura que se comunica por </w:t>
      </w:r>
      <w:r w:rsidR="00BB430F">
        <w:t>bus I2C (</w:t>
      </w:r>
      <w:r w:rsidR="00BB430F" w:rsidRPr="00BB430F">
        <w:t>Inter-Integrated Circuit</w:t>
      </w:r>
      <w:r w:rsidR="00BB430F">
        <w:t xml:space="preserve"> o también conocido como </w:t>
      </w:r>
      <w:r w:rsidR="00BB430F" w:rsidRPr="00BB430F">
        <w:t>2 alambres</w:t>
      </w:r>
      <w:r w:rsidR="00BB430F">
        <w:t>)</w:t>
      </w:r>
      <w:r>
        <w:t xml:space="preserve"> con el Arduino. I2C es un puerto y protocolo de comunicación por serie. </w:t>
      </w:r>
      <w:r w:rsidR="00685016">
        <w:t>Los datos son transferidos entre dos cables, SDA</w:t>
      </w:r>
      <w:r w:rsidR="00BB430F">
        <w:t xml:space="preserve"> (</w:t>
      </w:r>
      <w:r w:rsidR="009D4950">
        <w:t>d</w:t>
      </w:r>
      <w:r w:rsidR="00BB430F">
        <w:t>atos)</w:t>
      </w:r>
      <w:r w:rsidR="00685016">
        <w:t xml:space="preserve"> y SCL</w:t>
      </w:r>
      <w:r w:rsidR="00BB430F">
        <w:t xml:space="preserve"> (reloj)</w:t>
      </w:r>
      <w:r w:rsidR="00685016">
        <w:t xml:space="preserve">. El protocolo de comunicación </w:t>
      </w:r>
      <w:r w:rsidR="00BB430F">
        <w:t>I2C</w:t>
      </w:r>
      <w:r w:rsidR="00685016">
        <w:t xml:space="preserve"> es muy usado para la transmisión de datos de sensores digitales, permitiendo una velocidad de transmisión 1000kbits/s. </w:t>
      </w:r>
    </w:p>
    <w:p w14:paraId="52C39307" w14:textId="20A3F2BD" w:rsidR="00685016" w:rsidRDefault="00685016" w:rsidP="001E0D24">
      <w:pPr>
        <w:ind w:firstLine="360"/>
        <w:jc w:val="both"/>
      </w:pPr>
      <w:r>
        <w:t>La programación del sensor de temperatura es simple. Se debe de usar la librería del propio sensor, facilitando la tarea de comunicación entre el sensor y el Arduino.</w:t>
      </w:r>
      <w:r w:rsidR="00BB430F">
        <w:t xml:space="preserve"> La librería que se va a usar es “</w:t>
      </w:r>
      <w:r w:rsidR="00BB430F" w:rsidRPr="00BB430F">
        <w:rPr>
          <w:i/>
          <w:iCs/>
        </w:rPr>
        <w:t>Adafruit_MLX90614.h</w:t>
      </w:r>
      <w:r w:rsidR="00BB430F">
        <w:t>”, la librería permite instanciar el objeto directamente y leer los datos de temperatura con una función propia de la librería. También se hace uso de la librería “</w:t>
      </w:r>
      <w:r w:rsidR="00BB430F" w:rsidRPr="00BB430F">
        <w:rPr>
          <w:i/>
          <w:iCs/>
        </w:rPr>
        <w:t>Wire.h</w:t>
      </w:r>
      <w:r w:rsidR="00BB430F">
        <w:t>”, esta permite la comunicación por el bus I2C.</w:t>
      </w:r>
    </w:p>
    <w:p w14:paraId="240CAE27" w14:textId="683FD27B" w:rsidR="00BB430F" w:rsidRDefault="00BB430F" w:rsidP="001E0D24">
      <w:pPr>
        <w:ind w:firstLine="360"/>
        <w:jc w:val="both"/>
      </w:pPr>
      <w:r w:rsidRPr="00BB430F">
        <w:rPr>
          <w:noProof/>
        </w:rPr>
        <w:drawing>
          <wp:inline distT="0" distB="0" distL="0" distR="0" wp14:anchorId="5D93E611" wp14:editId="2A19D531">
            <wp:extent cx="5400040" cy="4325105"/>
            <wp:effectExtent l="0" t="0" r="0" b="0"/>
            <wp:docPr id="8" name="Imagen 8" descr="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Texto, Aplicación&#10;&#10;Descripción generada automáticamente"/>
                    <pic:cNvPicPr/>
                  </pic:nvPicPr>
                  <pic:blipFill rotWithShape="1">
                    <a:blip r:embed="rId45"/>
                    <a:srcRect t="1316"/>
                    <a:stretch/>
                  </pic:blipFill>
                  <pic:spPr bwMode="auto">
                    <a:xfrm>
                      <a:off x="0" y="0"/>
                      <a:ext cx="5400040" cy="4325105"/>
                    </a:xfrm>
                    <a:prstGeom prst="rect">
                      <a:avLst/>
                    </a:prstGeom>
                    <a:ln>
                      <a:noFill/>
                    </a:ln>
                    <a:extLst>
                      <a:ext uri="{53640926-AAD7-44D8-BBD7-CCE9431645EC}">
                        <a14:shadowObscured xmlns:a14="http://schemas.microsoft.com/office/drawing/2010/main"/>
                      </a:ext>
                    </a:extLst>
                  </pic:spPr>
                </pic:pic>
              </a:graphicData>
            </a:graphic>
          </wp:inline>
        </w:drawing>
      </w:r>
    </w:p>
    <w:p w14:paraId="737A9F42" w14:textId="4A54C6EF" w:rsidR="00BB430F" w:rsidRDefault="00BB430F" w:rsidP="001E0D24">
      <w:pPr>
        <w:ind w:firstLine="360"/>
        <w:jc w:val="both"/>
      </w:pPr>
      <w:r>
        <w:t>En la parte superior del código se observa la declaración de las dos librerías mencionadas anteriormente. Posteriormente se instancia el sensor infrarrojo de temperatura. En la función setup de inicia el sensor de temperatura.</w:t>
      </w:r>
    </w:p>
    <w:p w14:paraId="2A86FB22" w14:textId="6FBE6B2D" w:rsidR="002036F8" w:rsidRDefault="00BB430F" w:rsidP="00BA2202">
      <w:pPr>
        <w:ind w:firstLine="360"/>
        <w:jc w:val="both"/>
      </w:pPr>
      <w:r>
        <w:lastRenderedPageBreak/>
        <w:t>Para terminar, en la función loop se llama a la función propia de la librería “</w:t>
      </w:r>
      <w:r w:rsidRPr="00BB430F">
        <w:rPr>
          <w:i/>
          <w:iCs/>
        </w:rPr>
        <w:t>readAmbientTempC</w:t>
      </w:r>
      <w:r>
        <w:t>”</w:t>
      </w:r>
      <w:r w:rsidR="002036F8">
        <w:t xml:space="preserve"> y a la función “readObjectTempC”. La primera se encarga de leer la temperatura ambienta y la segunda de leer la temperatura del objeto al que apunta el sensor. Posteriormente este dato será la entrada del controlador PID que actuará sobre los ventiladores.</w:t>
      </w:r>
    </w:p>
    <w:p w14:paraId="1058BF0F" w14:textId="77777777" w:rsidR="00AA60C6" w:rsidRDefault="00AA60C6" w:rsidP="00AA60C6"/>
    <w:p w14:paraId="5F97B748" w14:textId="640EC72C" w:rsidR="003C677F" w:rsidRDefault="005B281D" w:rsidP="008F0951">
      <w:pPr>
        <w:pStyle w:val="Ttulo4"/>
        <w:numPr>
          <w:ilvl w:val="2"/>
          <w:numId w:val="9"/>
        </w:numPr>
      </w:pPr>
      <w:r>
        <w:t xml:space="preserve">Programación segunda etapa </w:t>
      </w:r>
      <w:r w:rsidR="003C677F">
        <w:fldChar w:fldCharType="begin"/>
      </w:r>
      <w:r w:rsidR="003C677F">
        <w:instrText xml:space="preserve"> TC  "</w:instrText>
      </w:r>
      <w:bookmarkStart w:id="61" w:name="_Toc117015215"/>
      <w:r w:rsidR="003B7C9B">
        <w:instrText>3</w:instrText>
      </w:r>
      <w:r w:rsidR="003C677F">
        <w:instrText>.3.2.</w:instrText>
      </w:r>
      <w:r w:rsidR="003C677F">
        <w:tab/>
      </w:r>
      <w:r>
        <w:instrText>Programación segunda etapa</w:instrText>
      </w:r>
      <w:bookmarkEnd w:id="61"/>
      <w:r>
        <w:instrText xml:space="preserve"> </w:instrText>
      </w:r>
      <w:r w:rsidR="003C677F">
        <w:instrText xml:space="preserve">" \f c \l </w:instrText>
      </w:r>
      <w:r w:rsidR="003B7C9B">
        <w:instrText>4</w:instrText>
      </w:r>
      <w:r w:rsidR="003C677F">
        <w:instrText xml:space="preserve"> </w:instrText>
      </w:r>
      <w:r w:rsidR="003C677F">
        <w:fldChar w:fldCharType="end"/>
      </w:r>
    </w:p>
    <w:p w14:paraId="1F1D8FB3" w14:textId="34EF98C2" w:rsidR="00AC677E" w:rsidRDefault="003C677F" w:rsidP="001E0D24">
      <w:pPr>
        <w:ind w:firstLine="360"/>
        <w:jc w:val="both"/>
      </w:pPr>
      <w:r>
        <w:t>La</w:t>
      </w:r>
      <w:r w:rsidR="007C6CD0">
        <w:t xml:space="preserve"> segunda etapa es algo más compleja de programar debido al ajuste y calibración del controlador que se encarga de ajustar el espesor del filamento.</w:t>
      </w:r>
    </w:p>
    <w:p w14:paraId="66C419C0" w14:textId="48509814" w:rsidR="007C6CD0" w:rsidRDefault="007C6CD0" w:rsidP="001E0D24">
      <w:pPr>
        <w:ind w:firstLine="360"/>
        <w:jc w:val="both"/>
      </w:pPr>
      <w:r>
        <w:t>La programación del servomotor es bastante sencilla, gracias a la librería de Arduino que permite la programación del servo de una manera muy sencilla. Lo único que hay que hacer es incluir la librería</w:t>
      </w:r>
      <w:r w:rsidR="007F616B">
        <w:t xml:space="preserve"> “</w:t>
      </w:r>
      <w:r w:rsidR="007F616B" w:rsidRPr="007F616B">
        <w:rPr>
          <w:i/>
          <w:iCs/>
        </w:rPr>
        <w:t>Servo.h</w:t>
      </w:r>
      <w:r w:rsidR="007F616B">
        <w:t>”</w:t>
      </w:r>
      <w:r>
        <w:t>, y declarar el pin (tiene que ser un pin con salida PWM). Y por último se escribe el comando con el ángulo deseado.</w:t>
      </w:r>
      <w:r w:rsidR="00111D20">
        <w:t xml:space="preserve"> Véase en el código a continuación.</w:t>
      </w:r>
    </w:p>
    <w:p w14:paraId="34EF0456" w14:textId="2EB051EF" w:rsidR="00111D20" w:rsidRDefault="00111D20" w:rsidP="001E0D24">
      <w:pPr>
        <w:ind w:firstLine="360"/>
        <w:jc w:val="both"/>
      </w:pPr>
      <w:r w:rsidRPr="00111D20">
        <w:rPr>
          <w:noProof/>
        </w:rPr>
        <w:drawing>
          <wp:inline distT="0" distB="0" distL="0" distR="0" wp14:anchorId="001F4684" wp14:editId="4AE0D74C">
            <wp:extent cx="4258269" cy="2695951"/>
            <wp:effectExtent l="0" t="0" r="9525" b="9525"/>
            <wp:docPr id="7" name="Imagen 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 Texto, Aplicación, Correo electrónico&#10;&#10;Descripción generada automáticamente"/>
                    <pic:cNvPicPr/>
                  </pic:nvPicPr>
                  <pic:blipFill>
                    <a:blip r:embed="rId46"/>
                    <a:stretch>
                      <a:fillRect/>
                    </a:stretch>
                  </pic:blipFill>
                  <pic:spPr>
                    <a:xfrm>
                      <a:off x="0" y="0"/>
                      <a:ext cx="4258269" cy="2695951"/>
                    </a:xfrm>
                    <a:prstGeom prst="rect">
                      <a:avLst/>
                    </a:prstGeom>
                  </pic:spPr>
                </pic:pic>
              </a:graphicData>
            </a:graphic>
          </wp:inline>
        </w:drawing>
      </w:r>
    </w:p>
    <w:p w14:paraId="3D43FF16" w14:textId="61BF6744" w:rsidR="00111D20" w:rsidRDefault="00111D20" w:rsidP="001E0D24">
      <w:pPr>
        <w:ind w:firstLine="360"/>
        <w:jc w:val="both"/>
      </w:pPr>
      <w:r>
        <w:t>Se observa que la estructura es la mencionada en el párrafo anterior. Se incluye la librería de “</w:t>
      </w:r>
      <w:r w:rsidRPr="00111D20">
        <w:rPr>
          <w:i/>
          <w:iCs/>
        </w:rPr>
        <w:t>Servo.h</w:t>
      </w:r>
      <w:r>
        <w:t xml:space="preserve">”. Se declara a continuación el servo. El siguiente paso es declarar el pin (PWM), en este caso es el pin 11. Por último, se mandan las instrucciones de mover el servo de 135 grados a 50 grados. </w:t>
      </w:r>
    </w:p>
    <w:p w14:paraId="06E98116" w14:textId="42B72A89" w:rsidR="00111D20" w:rsidRDefault="00111D20" w:rsidP="001E0D24">
      <w:pPr>
        <w:ind w:firstLine="360"/>
        <w:jc w:val="both"/>
      </w:pPr>
      <w:r>
        <w:t xml:space="preserve">Esto es solo un código de ejemplo para comprender el funcionamiento del servo. En el código final el ángulo que se le manda al </w:t>
      </w:r>
      <w:r w:rsidR="00230DAE">
        <w:t>servo</w:t>
      </w:r>
      <w:r>
        <w:t xml:space="preserve"> es la salida del PID que se verá en el apartado </w:t>
      </w:r>
      <w:r w:rsidR="00D13BDE">
        <w:t>3.3.</w:t>
      </w:r>
      <w:r w:rsidR="009D4950">
        <w:t>4</w:t>
      </w:r>
      <w:r w:rsidR="00D13BDE">
        <w:t>.</w:t>
      </w:r>
    </w:p>
    <w:p w14:paraId="60C2A753" w14:textId="1E6E56FB" w:rsidR="00230DAE" w:rsidRDefault="00230DAE" w:rsidP="001E0D24">
      <w:pPr>
        <w:ind w:firstLine="360"/>
        <w:jc w:val="both"/>
      </w:pPr>
      <w:r>
        <w:t>A continuación, se programa el sensor de espesor. El sensor de espesor es un sensor de efecto hall lineal. El sensor de efecto hall usado tiene 3 pines. Vcc, GND y data. Siendo Vcc la entrada de voltaje (5V), GND es la tierra, y data es el pin que da la salida del espesor. Este es un valor analógico que puede leerse con un pin analógico del Arduino. Véase el código de ejemplo a continuación.</w:t>
      </w:r>
    </w:p>
    <w:p w14:paraId="0A0BA85D" w14:textId="05F95651" w:rsidR="00230DAE" w:rsidRDefault="00230DAE" w:rsidP="001E0D24">
      <w:pPr>
        <w:ind w:firstLine="360"/>
        <w:jc w:val="both"/>
      </w:pPr>
      <w:r w:rsidRPr="00230DAE">
        <w:rPr>
          <w:noProof/>
        </w:rPr>
        <w:lastRenderedPageBreak/>
        <w:drawing>
          <wp:inline distT="0" distB="0" distL="0" distR="0" wp14:anchorId="49710910" wp14:editId="362A63FD">
            <wp:extent cx="5400040" cy="3568065"/>
            <wp:effectExtent l="0" t="0" r="0" b="0"/>
            <wp:docPr id="10" name="Imagen 1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pic:nvPicPr>
                  <pic:blipFill>
                    <a:blip r:embed="rId47"/>
                    <a:stretch>
                      <a:fillRect/>
                    </a:stretch>
                  </pic:blipFill>
                  <pic:spPr>
                    <a:xfrm>
                      <a:off x="0" y="0"/>
                      <a:ext cx="5400040" cy="3568065"/>
                    </a:xfrm>
                    <a:prstGeom prst="rect">
                      <a:avLst/>
                    </a:prstGeom>
                  </pic:spPr>
                </pic:pic>
              </a:graphicData>
            </a:graphic>
          </wp:inline>
        </w:drawing>
      </w:r>
    </w:p>
    <w:p w14:paraId="67012243" w14:textId="7F197FC6" w:rsidR="00230DAE" w:rsidRDefault="00230DAE" w:rsidP="001E0D24">
      <w:pPr>
        <w:ind w:firstLine="360"/>
        <w:jc w:val="both"/>
      </w:pPr>
      <w:r>
        <w:t>El primer paso es declarar el pin necesario, en este caso se declara el pin analógico 4 (A4). A continuación, se declara una variable para almacenar el valor analógico de salida. Por último, en la función loop se realiza la lectura del sensor.</w:t>
      </w:r>
      <w:r w:rsidR="00D13BDE">
        <w:t xml:space="preserve"> </w:t>
      </w:r>
    </w:p>
    <w:p w14:paraId="1047D641" w14:textId="5128C20C" w:rsidR="007F616B" w:rsidRDefault="007F616B" w:rsidP="001E0D24">
      <w:pPr>
        <w:ind w:firstLine="360"/>
        <w:jc w:val="both"/>
      </w:pPr>
      <w:r>
        <w:t>Este sensor tiene un defecto. El defecto es el ruido que puede tener el propio sensor, pero para corregir este ruido se pueden aplicar filtros. En este caso se ha usado un filtro de media. Véase en más detalle en el apartado 3.3.2.1.</w:t>
      </w:r>
    </w:p>
    <w:p w14:paraId="33407EFD" w14:textId="5D436994" w:rsidR="00D13BDE" w:rsidRDefault="00D13BDE" w:rsidP="001E0D24">
      <w:pPr>
        <w:ind w:firstLine="360"/>
        <w:jc w:val="both"/>
      </w:pPr>
      <w:r>
        <w:t>Para continuar, se podría tomar varias muestras del sensor con diversos espesores controlados, para realizar una interpolación y conseguir la rect</w:t>
      </w:r>
      <w:r w:rsidR="009D4950">
        <w:t xml:space="preserve">a </w:t>
      </w:r>
      <w:r>
        <w:t>y así obtener el valor real del espesor. Es decir, crear una función que muestre el valor del espesor a partir del valor analógico. Pero no es necesario, ya que el PID puede actuar directamente sobe este valor analógico y de esta forma se ahorra tiempo. Ya que la idea es que tenga el menor retardo posible, porque el sistema ya tiene su propio retardo.</w:t>
      </w:r>
    </w:p>
    <w:p w14:paraId="58324523" w14:textId="295E4B47" w:rsidR="00D13BDE" w:rsidRDefault="00D13BDE" w:rsidP="001E0D24">
      <w:pPr>
        <w:ind w:firstLine="360"/>
        <w:jc w:val="both"/>
      </w:pPr>
      <w:r>
        <w:t>Por último, se programa el motor paso a paso encargado de mover el filamento de plástico. La programación de este es simple, tiene que dar un paso por cada ciclo de la función loop.</w:t>
      </w:r>
    </w:p>
    <w:p w14:paraId="217ABDC2" w14:textId="2222C68B" w:rsidR="00111C31" w:rsidRDefault="00111C31" w:rsidP="00111C31">
      <w:pPr>
        <w:ind w:firstLine="360"/>
      </w:pPr>
      <w:r w:rsidRPr="00111C31">
        <w:rPr>
          <w:noProof/>
        </w:rPr>
        <w:drawing>
          <wp:inline distT="0" distB="0" distL="0" distR="0" wp14:anchorId="2B278D5A" wp14:editId="6F59D0B9">
            <wp:extent cx="2857899" cy="1514686"/>
            <wp:effectExtent l="0" t="0" r="0" b="9525"/>
            <wp:docPr id="54" name="Imagen 54"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Texto&#10;&#10;Descripción generada automáticamente"/>
                    <pic:cNvPicPr/>
                  </pic:nvPicPr>
                  <pic:blipFill>
                    <a:blip r:embed="rId48"/>
                    <a:stretch>
                      <a:fillRect/>
                    </a:stretch>
                  </pic:blipFill>
                  <pic:spPr>
                    <a:xfrm>
                      <a:off x="0" y="0"/>
                      <a:ext cx="2857899" cy="1514686"/>
                    </a:xfrm>
                    <a:prstGeom prst="rect">
                      <a:avLst/>
                    </a:prstGeom>
                  </pic:spPr>
                </pic:pic>
              </a:graphicData>
            </a:graphic>
          </wp:inline>
        </w:drawing>
      </w:r>
    </w:p>
    <w:p w14:paraId="7936E0E2" w14:textId="77777777" w:rsidR="00D13BDE" w:rsidRDefault="00D13BDE" w:rsidP="001E0D24">
      <w:pPr>
        <w:ind w:firstLine="360"/>
        <w:jc w:val="both"/>
      </w:pPr>
    </w:p>
    <w:p w14:paraId="3AA9E840" w14:textId="157D6CFE" w:rsidR="00D13BDE" w:rsidRDefault="007F616B" w:rsidP="00D13BDE">
      <w:pPr>
        <w:pStyle w:val="Ttulo4"/>
        <w:numPr>
          <w:ilvl w:val="3"/>
          <w:numId w:val="9"/>
        </w:numPr>
      </w:pPr>
      <w:r>
        <w:lastRenderedPageBreak/>
        <w:t>Filtro de media para el sensor de espesor</w:t>
      </w:r>
      <w:r w:rsidR="00D13BDE">
        <w:fldChar w:fldCharType="begin"/>
      </w:r>
      <w:r w:rsidR="00D13BDE">
        <w:instrText xml:space="preserve"> TC  "</w:instrText>
      </w:r>
      <w:bookmarkStart w:id="62" w:name="_Toc117015216"/>
      <w:r w:rsidR="00D13BDE">
        <w:instrText>3.3.2.1</w:instrText>
      </w:r>
      <w:r w:rsidR="00D13BDE">
        <w:tab/>
      </w:r>
      <w:r>
        <w:instrText>Filtro de media para el sensor de espesor.</w:instrText>
      </w:r>
      <w:bookmarkEnd w:id="62"/>
      <w:r w:rsidR="00D13BDE">
        <w:instrText xml:space="preserve">" \f c \l 5 </w:instrText>
      </w:r>
      <w:r w:rsidR="00D13BDE">
        <w:fldChar w:fldCharType="end"/>
      </w:r>
    </w:p>
    <w:p w14:paraId="52BB495A" w14:textId="7E362EC6" w:rsidR="007F616B" w:rsidRDefault="007F616B" w:rsidP="007F616B">
      <w:pPr>
        <w:ind w:firstLine="360"/>
        <w:jc w:val="both"/>
      </w:pPr>
      <w:r>
        <w:t xml:space="preserve">En este punto se detalla el funcionamiento de un filtro aplicado al sensor de espesor. El sensor de espesor tiene un ruido que se puede corregir con un filtro. Este filtro debe tener un coste computacional bajo. Para no producir mucho retardo en la señal. </w:t>
      </w:r>
    </w:p>
    <w:p w14:paraId="7C5316B3" w14:textId="77777777" w:rsidR="000A3786" w:rsidRDefault="007F616B" w:rsidP="000A3786">
      <w:pPr>
        <w:ind w:firstLine="360"/>
        <w:jc w:val="both"/>
      </w:pPr>
      <w:r>
        <w:t>Se ha decidido realizar un filtro de media, este filtro toma 15 medidas del sensor de espesor y calcula el valor medio de ese conjunto. Consiguiendo reducir bastante algunos picos que mostraba el sensor de espesor.</w:t>
      </w:r>
    </w:p>
    <w:p w14:paraId="24CDC0E4" w14:textId="4F4745F1" w:rsidR="00052C24" w:rsidRDefault="000A3786" w:rsidP="000A3786">
      <w:pPr>
        <w:jc w:val="both"/>
      </w:pPr>
      <w:r w:rsidRPr="000A3786">
        <w:rPr>
          <w:noProof/>
        </w:rPr>
        <w:drawing>
          <wp:inline distT="0" distB="0" distL="0" distR="0" wp14:anchorId="41F68718" wp14:editId="113C3EF0">
            <wp:extent cx="5400040" cy="930876"/>
            <wp:effectExtent l="0" t="0" r="0" b="3175"/>
            <wp:docPr id="22" name="Imagen 22"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Texto&#10;&#10;Descripción generada automáticamente con confianza media"/>
                    <pic:cNvPicPr/>
                  </pic:nvPicPr>
                  <pic:blipFill rotWithShape="1">
                    <a:blip r:embed="rId49"/>
                    <a:srcRect b="9788"/>
                    <a:stretch/>
                  </pic:blipFill>
                  <pic:spPr bwMode="auto">
                    <a:xfrm>
                      <a:off x="0" y="0"/>
                      <a:ext cx="5400040" cy="930876"/>
                    </a:xfrm>
                    <a:prstGeom prst="rect">
                      <a:avLst/>
                    </a:prstGeom>
                    <a:ln>
                      <a:noFill/>
                    </a:ln>
                    <a:extLst>
                      <a:ext uri="{53640926-AAD7-44D8-BBD7-CCE9431645EC}">
                        <a14:shadowObscured xmlns:a14="http://schemas.microsoft.com/office/drawing/2010/main"/>
                      </a:ext>
                    </a:extLst>
                  </pic:spPr>
                </pic:pic>
              </a:graphicData>
            </a:graphic>
          </wp:inline>
        </w:drawing>
      </w:r>
      <w:r w:rsidRPr="000A3786">
        <w:t xml:space="preserve"> </w:t>
      </w:r>
      <w:r w:rsidR="00052C24" w:rsidRPr="00052C24">
        <w:rPr>
          <w:noProof/>
        </w:rPr>
        <w:drawing>
          <wp:inline distT="0" distB="0" distL="0" distR="0" wp14:anchorId="0E5BFC50" wp14:editId="2AD72604">
            <wp:extent cx="5400040" cy="3072714"/>
            <wp:effectExtent l="0" t="0" r="0" b="0"/>
            <wp:docPr id="19" name="Imagen 1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Texto, Aplicación&#10;&#10;Descripción generada automáticamente"/>
                    <pic:cNvPicPr/>
                  </pic:nvPicPr>
                  <pic:blipFill rotWithShape="1">
                    <a:blip r:embed="rId50"/>
                    <a:srcRect b="454"/>
                    <a:stretch/>
                  </pic:blipFill>
                  <pic:spPr bwMode="auto">
                    <a:xfrm>
                      <a:off x="0" y="0"/>
                      <a:ext cx="5400040" cy="3072714"/>
                    </a:xfrm>
                    <a:prstGeom prst="rect">
                      <a:avLst/>
                    </a:prstGeom>
                    <a:ln>
                      <a:noFill/>
                    </a:ln>
                    <a:extLst>
                      <a:ext uri="{53640926-AAD7-44D8-BBD7-CCE9431645EC}">
                        <a14:shadowObscured xmlns:a14="http://schemas.microsoft.com/office/drawing/2010/main"/>
                      </a:ext>
                    </a:extLst>
                  </pic:spPr>
                </pic:pic>
              </a:graphicData>
            </a:graphic>
          </wp:inline>
        </w:drawing>
      </w:r>
    </w:p>
    <w:p w14:paraId="16F08469" w14:textId="270AA064" w:rsidR="00D13BDE" w:rsidRDefault="00052C24" w:rsidP="00052C24">
      <w:pPr>
        <w:ind w:firstLine="360"/>
      </w:pPr>
      <w:r w:rsidRPr="00052C24">
        <w:rPr>
          <w:noProof/>
        </w:rPr>
        <w:drawing>
          <wp:inline distT="0" distB="0" distL="0" distR="0" wp14:anchorId="6306B154" wp14:editId="051F9102">
            <wp:extent cx="5399061" cy="724929"/>
            <wp:effectExtent l="0" t="0" r="0" b="0"/>
            <wp:docPr id="20" name="Imagen 20"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Texto, Carta&#10;&#10;Descripción generada automáticamente"/>
                    <pic:cNvPicPr/>
                  </pic:nvPicPr>
                  <pic:blipFill rotWithShape="1">
                    <a:blip r:embed="rId51"/>
                    <a:srcRect t="32760" b="3164"/>
                    <a:stretch/>
                  </pic:blipFill>
                  <pic:spPr bwMode="auto">
                    <a:xfrm>
                      <a:off x="0" y="0"/>
                      <a:ext cx="5400040" cy="725061"/>
                    </a:xfrm>
                    <a:prstGeom prst="rect">
                      <a:avLst/>
                    </a:prstGeom>
                    <a:ln>
                      <a:noFill/>
                    </a:ln>
                    <a:extLst>
                      <a:ext uri="{53640926-AAD7-44D8-BBD7-CCE9431645EC}">
                        <a14:shadowObscured xmlns:a14="http://schemas.microsoft.com/office/drawing/2010/main"/>
                      </a:ext>
                    </a:extLst>
                  </pic:spPr>
                </pic:pic>
              </a:graphicData>
            </a:graphic>
          </wp:inline>
        </w:drawing>
      </w:r>
    </w:p>
    <w:p w14:paraId="5DB7EBAD" w14:textId="72F743FC" w:rsidR="00052C24" w:rsidRDefault="000A3786" w:rsidP="00052C24">
      <w:pPr>
        <w:ind w:firstLine="360"/>
        <w:jc w:val="both"/>
      </w:pPr>
      <w:r>
        <w:t xml:space="preserve">En la parte superior del código se declaran las variables necesarias. Como se aprecia, este programa recopila información del sensor y calcula la media aritmética para reducir el ruido de lectura. La media la calcula cuando ha tomado </w:t>
      </w:r>
      <w:r w:rsidR="00052C24">
        <w:t>15</w:t>
      </w:r>
      <w:r>
        <w:t xml:space="preserve"> datos. Una vez esta función haya sido llamada 15 veces se calcula el valor medio de esos 15 datos y devuelve como salida el valor calculado.</w:t>
      </w:r>
    </w:p>
    <w:p w14:paraId="12F81D86" w14:textId="50A3A51A" w:rsidR="000A3786" w:rsidRDefault="000A3786" w:rsidP="00052C24">
      <w:pPr>
        <w:ind w:firstLine="360"/>
        <w:jc w:val="both"/>
      </w:pPr>
      <w:r>
        <w:t>A partir de ese valor el controlador PID podrá actuar sobre el servomotor</w:t>
      </w:r>
      <w:r w:rsidR="009D4950">
        <w:t xml:space="preserve"> </w:t>
      </w:r>
      <w:r>
        <w:t>moldeando el filamento.</w:t>
      </w:r>
    </w:p>
    <w:p w14:paraId="1F95D6CA" w14:textId="62AE58B0" w:rsidR="00AC677E" w:rsidRDefault="00AC677E" w:rsidP="00D13BDE">
      <w:pPr>
        <w:pStyle w:val="Ttulo4"/>
        <w:numPr>
          <w:ilvl w:val="2"/>
          <w:numId w:val="9"/>
        </w:numPr>
      </w:pPr>
      <w:r>
        <w:t xml:space="preserve">Programación tercera etapa </w:t>
      </w:r>
      <w:r>
        <w:fldChar w:fldCharType="begin"/>
      </w:r>
      <w:r>
        <w:instrText xml:space="preserve"> TC  "</w:instrText>
      </w:r>
      <w:bookmarkStart w:id="63" w:name="_Toc117015217"/>
      <w:r>
        <w:instrText>3.3.</w:instrText>
      </w:r>
      <w:r w:rsidR="00A633D7">
        <w:instrText>3</w:instrText>
      </w:r>
      <w:r>
        <w:instrText>.</w:instrText>
      </w:r>
      <w:r>
        <w:tab/>
        <w:instrText>Programación tercera etapa</w:instrText>
      </w:r>
      <w:bookmarkEnd w:id="63"/>
      <w:r>
        <w:instrText xml:space="preserve"> " \f c \l 4 </w:instrText>
      </w:r>
      <w:r>
        <w:fldChar w:fldCharType="end"/>
      </w:r>
    </w:p>
    <w:p w14:paraId="78DD576A" w14:textId="6E09F243" w:rsidR="00B84F76" w:rsidRDefault="00EE5833" w:rsidP="008F28ED">
      <w:pPr>
        <w:ind w:firstLine="360"/>
        <w:jc w:val="both"/>
      </w:pPr>
      <w:r>
        <w:t xml:space="preserve">Para continuar, se desarrolla la programación de </w:t>
      </w:r>
      <w:r w:rsidR="00B84F76">
        <w:t>la tercera etapa, se recuerda que esta etapa es la encargada de bobinar el filamento en una bobina vacía. La tarea difícil de este apartado no es la programación. Ya que es un motor paso a paso</w:t>
      </w:r>
      <w:r w:rsidR="00111C31">
        <w:t xml:space="preserve"> </w:t>
      </w:r>
      <w:r w:rsidR="00B84F76">
        <w:t xml:space="preserve">y la programación es sencilla, </w:t>
      </w:r>
      <w:r w:rsidR="00B84F76">
        <w:lastRenderedPageBreak/>
        <w:t>lo único que hay que hacer es que el motor de un paso por cada ciclo de la función loop.</w:t>
      </w:r>
      <w:r w:rsidR="00BF5D10">
        <w:t xml:space="preserve"> Por </w:t>
      </w:r>
      <w:r w:rsidR="00AF2215">
        <w:t>tanto,</w:t>
      </w:r>
      <w:r w:rsidR="00BF5D10">
        <w:t xml:space="preserve"> se crea una función que de un paso y el loop será el encargado de llamar a la siguiente función.</w:t>
      </w:r>
    </w:p>
    <w:p w14:paraId="6E9B8C1B" w14:textId="3A505934" w:rsidR="00BF5D10" w:rsidRDefault="00BF5D10" w:rsidP="00111C31">
      <w:pPr>
        <w:ind w:firstLine="360"/>
        <w:jc w:val="both"/>
      </w:pPr>
      <w:r w:rsidRPr="00BF5D10">
        <w:rPr>
          <w:noProof/>
        </w:rPr>
        <w:drawing>
          <wp:inline distT="0" distB="0" distL="0" distR="0" wp14:anchorId="12603AA7" wp14:editId="0BCFB49B">
            <wp:extent cx="4951379" cy="1262881"/>
            <wp:effectExtent l="0" t="0" r="1905" b="0"/>
            <wp:docPr id="23" name="Imagen 23"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Texto, Carta&#10;&#10;Descripción generada automáticamente"/>
                    <pic:cNvPicPr/>
                  </pic:nvPicPr>
                  <pic:blipFill>
                    <a:blip r:embed="rId52"/>
                    <a:stretch>
                      <a:fillRect/>
                    </a:stretch>
                  </pic:blipFill>
                  <pic:spPr>
                    <a:xfrm>
                      <a:off x="0" y="0"/>
                      <a:ext cx="4969170" cy="1267419"/>
                    </a:xfrm>
                    <a:prstGeom prst="rect">
                      <a:avLst/>
                    </a:prstGeom>
                  </pic:spPr>
                </pic:pic>
              </a:graphicData>
            </a:graphic>
          </wp:inline>
        </w:drawing>
      </w:r>
    </w:p>
    <w:p w14:paraId="197F1074" w14:textId="2FE023AD" w:rsidR="00B84F76" w:rsidRDefault="00B84F76" w:rsidP="008F28ED">
      <w:pPr>
        <w:ind w:firstLine="360"/>
        <w:jc w:val="both"/>
      </w:pPr>
      <w:r>
        <w:t xml:space="preserve">El problema de esta tarea es la sincronización con el motor paso a paso de la segunda etapa. Puesto que, la velocidad lineal del filamento producida por el motor paso a paso de la segunda etapa es diferente a la velocidad lineal del motor paso a paso de la tercera etapa. Debido a que la velocidad lineal viene dada por la velocidad </w:t>
      </w:r>
      <w:r w:rsidR="00CA2285">
        <w:t>angular multiplicada por el radio de la bobina.</w:t>
      </w:r>
    </w:p>
    <w:p w14:paraId="44C571EC" w14:textId="20976933" w:rsidR="00CA2285" w:rsidRDefault="00CA2285" w:rsidP="008F28ED">
      <w:pPr>
        <w:ind w:firstLine="360"/>
        <w:jc w:val="both"/>
      </w:pPr>
      <w:r>
        <w:t>Por lo tanto, existen dos problemas, el primero que la velocidad con la que gira el motor de la segunda etapa no puede ser el mismo que la velocidad angular del motor de la tercera etapa. Y el otro problema que la velocidad lineal variará según pase el tiempo porque el radio variará en función lo que lleve bobinado.</w:t>
      </w:r>
    </w:p>
    <w:p w14:paraId="6DADE808" w14:textId="14E50486" w:rsidR="00CA2285" w:rsidRDefault="00CA2285" w:rsidP="008F28ED">
      <w:pPr>
        <w:ind w:firstLine="360"/>
        <w:jc w:val="both"/>
      </w:pPr>
      <w:r>
        <w:t>El primer problema se puede resolver de manera práctica. Se hace funcionar ambos motores y se ajusta la velocidad angular de los motores. La velocidad angular se puede variar modificando la frecuencia con la que el motor da un paso.</w:t>
      </w:r>
    </w:p>
    <w:p w14:paraId="30EB3DCE" w14:textId="594E2236" w:rsidR="00CA2285" w:rsidRDefault="00CA2285" w:rsidP="008F28ED">
      <w:pPr>
        <w:ind w:firstLine="360"/>
        <w:jc w:val="both"/>
      </w:pPr>
      <w:r>
        <w:t>La solución para el segundo problema es algo más complicado. Se podría medir la variación del radio a medida que va bobinando y se va ajustando la velocidad en función del uptime. Esta solución es válida pero algo compleja, porque hay que tener en cuenta varios factores como sería el uptime, resetear la velocidad angular cuando se coloque una nueva bobina</w:t>
      </w:r>
      <w:r w:rsidR="00BF5D10">
        <w:t>, etc</w:t>
      </w:r>
      <w:r>
        <w:t>. Otra solución que se ha pensado es usar la misma velocidad angular en todo momento. Con un sistema en el engranaje de liberación de torque</w:t>
      </w:r>
      <w:r w:rsidR="008F28ED">
        <w:t xml:space="preserve">. Cuando el filamento se </w:t>
      </w:r>
      <w:r w:rsidR="00BF5D10">
        <w:t>esté</w:t>
      </w:r>
      <w:r w:rsidR="008F28ED">
        <w:t xml:space="preserve"> bobinando la velocidad lineal de la tercera etapa irá aumentando, pero si se implementa un muelle que evita dar un paso cuando la tensión del filamento sea muy grande el problema se soluciona de manera sencilla. Es cierto que no es la mejor solución, pero </w:t>
      </w:r>
      <w:r w:rsidR="00BA2202">
        <w:t>sí</w:t>
      </w:r>
      <w:r w:rsidR="008F28ED">
        <w:t xml:space="preserve"> que es la solución más simple</w:t>
      </w:r>
      <w:r w:rsidR="00BF5D10">
        <w:t xml:space="preserve">, </w:t>
      </w:r>
      <w:r w:rsidR="008F28ED">
        <w:t>efectiva y funcional. Por eso se ha escogido esa solución.</w:t>
      </w:r>
    </w:p>
    <w:p w14:paraId="4074587B" w14:textId="4942F56C" w:rsidR="00BF5D10" w:rsidRDefault="00EC13BD" w:rsidP="00BF5D10">
      <w:pPr>
        <w:ind w:firstLine="360"/>
        <w:jc w:val="center"/>
      </w:pPr>
      <w:r>
        <w:rPr>
          <w:noProof/>
        </w:rPr>
        <w:drawing>
          <wp:inline distT="0" distB="0" distL="0" distR="0" wp14:anchorId="28CE068E" wp14:editId="6496C945">
            <wp:extent cx="1734502" cy="2026508"/>
            <wp:effectExtent l="0" t="0" r="0" b="0"/>
            <wp:docPr id="24" name="Imagen 24" descr="Imagen que contiene interior, verde, pequeño,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magen que contiene interior, verde, pequeño, tabla&#10;&#10;Descripción generada automáticamente"/>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15101" b="19218"/>
                    <a:stretch/>
                  </pic:blipFill>
                  <pic:spPr bwMode="auto">
                    <a:xfrm>
                      <a:off x="0" y="0"/>
                      <a:ext cx="1779017" cy="2078517"/>
                    </a:xfrm>
                    <a:prstGeom prst="rect">
                      <a:avLst/>
                    </a:prstGeom>
                    <a:noFill/>
                    <a:ln>
                      <a:noFill/>
                    </a:ln>
                    <a:extLst>
                      <a:ext uri="{53640926-AAD7-44D8-BBD7-CCE9431645EC}">
                        <a14:shadowObscured xmlns:a14="http://schemas.microsoft.com/office/drawing/2010/main"/>
                      </a:ext>
                    </a:extLst>
                  </pic:spPr>
                </pic:pic>
              </a:graphicData>
            </a:graphic>
          </wp:inline>
        </w:drawing>
      </w:r>
    </w:p>
    <w:p w14:paraId="4A733223" w14:textId="16544BEA" w:rsidR="00BF5D10" w:rsidRDefault="00BF5D10" w:rsidP="00BF5D10">
      <w:pPr>
        <w:pStyle w:val="Ttulo7"/>
        <w:jc w:val="center"/>
      </w:pPr>
      <w:r w:rsidRPr="00A54CBB">
        <w:lastRenderedPageBreak/>
        <w:fldChar w:fldCharType="begin"/>
      </w:r>
      <w:r w:rsidRPr="00A54CBB">
        <w:instrText xml:space="preserve"> TC  "</w:instrText>
      </w:r>
      <w:bookmarkStart w:id="64" w:name="_Toc117015185"/>
      <w:r w:rsidRPr="00A54CBB">
        <w:instrText xml:space="preserve">Figura </w:instrText>
      </w:r>
      <w:r>
        <w:instrText>20</w:instrText>
      </w:r>
      <w:r w:rsidRPr="00A54CBB">
        <w:instrText xml:space="preserve">. </w:instrText>
      </w:r>
      <w:r>
        <w:instrText>Mecanismo de liberación de tensión</w:instrText>
      </w:r>
      <w:bookmarkEnd w:id="64"/>
      <w:r w:rsidRPr="00A54CBB">
        <w:instrText xml:space="preserve">" \f i\l 1 </w:instrText>
      </w:r>
      <w:r w:rsidRPr="00A54CBB">
        <w:fldChar w:fldCharType="end"/>
      </w:r>
      <w:r w:rsidRPr="00AF73B7">
        <w:t xml:space="preserve"> </w:t>
      </w:r>
      <w:r w:rsidRPr="00A54CBB">
        <w:t xml:space="preserve">Figura </w:t>
      </w:r>
      <w:r>
        <w:t>20</w:t>
      </w:r>
      <w:r w:rsidRPr="00A54CBB">
        <w:t xml:space="preserve">. </w:t>
      </w:r>
      <w:r>
        <w:t>Mecanismo de liberación de tensión</w:t>
      </w:r>
    </w:p>
    <w:p w14:paraId="3ECD35C2" w14:textId="77777777" w:rsidR="003F1E1B" w:rsidRDefault="003F1E1B" w:rsidP="003F1E1B">
      <w:pPr>
        <w:ind w:firstLine="360"/>
      </w:pPr>
    </w:p>
    <w:p w14:paraId="670E6D75" w14:textId="16638B6F" w:rsidR="003F1E1B" w:rsidRDefault="003F1E1B" w:rsidP="003F1E1B">
      <w:pPr>
        <w:pStyle w:val="Ttulo4"/>
        <w:numPr>
          <w:ilvl w:val="2"/>
          <w:numId w:val="9"/>
        </w:numPr>
      </w:pPr>
      <w:r>
        <w:t>Programación PID</w:t>
      </w:r>
      <w:r>
        <w:fldChar w:fldCharType="begin"/>
      </w:r>
      <w:r>
        <w:instrText xml:space="preserve"> TC  "</w:instrText>
      </w:r>
      <w:bookmarkStart w:id="65" w:name="_Toc117015218"/>
      <w:r>
        <w:instrText>3.3.4.</w:instrText>
      </w:r>
      <w:r>
        <w:tab/>
        <w:instrText>Programación PID</w:instrText>
      </w:r>
      <w:bookmarkEnd w:id="65"/>
      <w:r>
        <w:instrText xml:space="preserve"> " \f c \l 4 </w:instrText>
      </w:r>
      <w:r>
        <w:fldChar w:fldCharType="end"/>
      </w:r>
    </w:p>
    <w:p w14:paraId="2F8A054F" w14:textId="2C91BB0B" w:rsidR="003F1E1B" w:rsidRDefault="003F1E1B" w:rsidP="005E70B0">
      <w:pPr>
        <w:ind w:firstLine="360"/>
        <w:jc w:val="both"/>
      </w:pPr>
      <w:r>
        <w:t>E</w:t>
      </w:r>
      <w:r w:rsidR="00142531">
        <w:t>l objetivo de este apartado es informar como se ha programado los dos controladores PID que existen en la máquina. Antes de comenzar hay que entender que es un controlador PID.</w:t>
      </w:r>
    </w:p>
    <w:p w14:paraId="6DC16F0F" w14:textId="37B246C4" w:rsidR="00142531" w:rsidRDefault="00142531" w:rsidP="005E70B0">
      <w:pPr>
        <w:ind w:firstLine="360"/>
        <w:jc w:val="both"/>
      </w:pPr>
      <w:r>
        <w:t xml:space="preserve">Un controlador PID es un mecanismo de control con una realimentación, gracias a la realimentación será capaz de calcular el error entre la salida y el valor deseado. Según el error el controlador maneja la variable de salida para llegar a un punto deseado. </w:t>
      </w:r>
    </w:p>
    <w:p w14:paraId="4D519954" w14:textId="62050173" w:rsidR="00142531" w:rsidRDefault="00142531" w:rsidP="005E70B0">
      <w:pPr>
        <w:ind w:firstLine="360"/>
        <w:jc w:val="both"/>
      </w:pPr>
      <w:r>
        <w:t>El PID consta de tres partes una parte proporcional, una integral y otra derivativa. La parte proporcional depende del error actual, la integrativa depende del error pasado y la derivativa esta un error futuro. El sumatorio de estos tres errores de usa para controlar la variable de salida.</w:t>
      </w:r>
    </w:p>
    <w:p w14:paraId="75157BE8" w14:textId="303976D7" w:rsidR="00142531" w:rsidRDefault="00142531" w:rsidP="005E70B0">
      <w:pPr>
        <w:ind w:firstLine="360"/>
        <w:jc w:val="both"/>
      </w:pPr>
      <w:r>
        <w:t>El controlador PID ha sido muy usado históricamente debido a su correcto funcionamiento y se ajusta bastante bien a cualquier situación. En este caso, en la bobinadora se han usado 2 controladores PID. Uno para el control de espesor y otro para el control de enfriamiento del filamento.</w:t>
      </w:r>
    </w:p>
    <w:p w14:paraId="197872C4" w14:textId="77777777" w:rsidR="00DD78B6" w:rsidRDefault="00DD78B6" w:rsidP="005E70B0">
      <w:pPr>
        <w:ind w:firstLine="360"/>
        <w:jc w:val="both"/>
      </w:pPr>
      <w:r>
        <w:t xml:space="preserve">Antes de comenzar hay que conocer cómo actúan las constante proporcional, integrativa y derivativa en la salida del sistema. </w:t>
      </w:r>
    </w:p>
    <w:p w14:paraId="3C612FB9" w14:textId="4985A574" w:rsidR="00DD78B6" w:rsidRDefault="00DD78B6" w:rsidP="005E70B0">
      <w:pPr>
        <w:ind w:firstLine="360"/>
        <w:jc w:val="both"/>
      </w:pPr>
      <w:r>
        <w:t>La constante proporcional aumenta progresivamente la acción de control disminuyendo el error. Si el sistema se vuelve inestable antes de conseguir la salida deseada, se debe aumentar la constante derivativa.</w:t>
      </w:r>
    </w:p>
    <w:p w14:paraId="27293C91" w14:textId="77CA873D" w:rsidR="00DD78B6" w:rsidRDefault="00DD78B6" w:rsidP="005E70B0">
      <w:pPr>
        <w:ind w:firstLine="360"/>
        <w:jc w:val="both"/>
      </w:pPr>
      <w:r>
        <w:t>La constante derivativa. Si el sistema es inestable</w:t>
      </w:r>
      <w:r w:rsidR="005B5A05">
        <w:t>, se puede aumentar la constante derivativa y este volverá a ser estable.</w:t>
      </w:r>
    </w:p>
    <w:p w14:paraId="2FB31750" w14:textId="27AC078E" w:rsidR="005B5A05" w:rsidRDefault="005B5A05" w:rsidP="005E70B0">
      <w:pPr>
        <w:ind w:firstLine="360"/>
        <w:jc w:val="both"/>
      </w:pPr>
      <w:r>
        <w:t xml:space="preserve">La constante integral reduce el error, siempre que este sea mayor al deseado. Si el error es mayor al requerido y la acción integral actuará progresivamente hasta minimizar el error. </w:t>
      </w:r>
    </w:p>
    <w:p w14:paraId="0DAA88EA" w14:textId="563C4B56" w:rsidR="005B5A05" w:rsidRDefault="005B5A05" w:rsidP="005E70B0">
      <w:pPr>
        <w:ind w:firstLine="360"/>
        <w:jc w:val="both"/>
      </w:pPr>
      <w:r>
        <w:t>Una vez conocidas las acciones de control se puede programar y afinar el controlador PID.</w:t>
      </w:r>
    </w:p>
    <w:p w14:paraId="62230359" w14:textId="7EFAE535" w:rsidR="005B5A05" w:rsidRDefault="005B5A05" w:rsidP="005E70B0">
      <w:pPr>
        <w:ind w:firstLine="360"/>
        <w:jc w:val="both"/>
      </w:pPr>
      <w:r>
        <w:t>Se comienza programando el PID que controla la temperatura, para ello se declaran todas las variables necesarias para el control.</w:t>
      </w:r>
    </w:p>
    <w:p w14:paraId="7014A5A3" w14:textId="77777777" w:rsidR="005B5A05" w:rsidRDefault="005B5A05" w:rsidP="005E70B0">
      <w:pPr>
        <w:ind w:firstLine="360"/>
        <w:jc w:val="both"/>
      </w:pPr>
      <w:r>
        <w:t xml:space="preserve">Se necesitan: </w:t>
      </w:r>
    </w:p>
    <w:p w14:paraId="54F6255E" w14:textId="57477F0E" w:rsidR="005B5A05" w:rsidRDefault="005B5A05" w:rsidP="005E70B0">
      <w:pPr>
        <w:pStyle w:val="Prrafodelista"/>
        <w:numPr>
          <w:ilvl w:val="0"/>
          <w:numId w:val="17"/>
        </w:numPr>
        <w:jc w:val="both"/>
      </w:pPr>
      <w:r>
        <w:t xml:space="preserve">Una variable para calcular el periodo, para calcular posteriormente la acción derivativa. </w:t>
      </w:r>
    </w:p>
    <w:p w14:paraId="6CE22163" w14:textId="1E3E1E40" w:rsidR="005B5A05" w:rsidRDefault="005B5A05" w:rsidP="005E70B0">
      <w:pPr>
        <w:pStyle w:val="Prrafodelista"/>
        <w:numPr>
          <w:ilvl w:val="0"/>
          <w:numId w:val="17"/>
        </w:numPr>
        <w:jc w:val="both"/>
      </w:pPr>
      <w:r>
        <w:t xml:space="preserve">Una variable para almacenar el valor del sensor en este caso es </w:t>
      </w:r>
      <w:r w:rsidRPr="005B5A05">
        <w:rPr>
          <w:i/>
          <w:iCs/>
        </w:rPr>
        <w:t>temperatura</w:t>
      </w:r>
      <w:r>
        <w:t>.</w:t>
      </w:r>
    </w:p>
    <w:p w14:paraId="501B3273" w14:textId="2D61FD2C" w:rsidR="005B5A05" w:rsidRDefault="005B5A05" w:rsidP="005E70B0">
      <w:pPr>
        <w:pStyle w:val="Prrafodelista"/>
        <w:numPr>
          <w:ilvl w:val="0"/>
          <w:numId w:val="17"/>
        </w:numPr>
        <w:jc w:val="both"/>
      </w:pPr>
      <w:r>
        <w:t>Variables para almacenar el error.</w:t>
      </w:r>
    </w:p>
    <w:p w14:paraId="233A3FC7" w14:textId="17DF253C" w:rsidR="005B5A05" w:rsidRDefault="005B5A05" w:rsidP="005E70B0">
      <w:pPr>
        <w:pStyle w:val="Prrafodelista"/>
        <w:numPr>
          <w:ilvl w:val="0"/>
          <w:numId w:val="17"/>
        </w:numPr>
        <w:jc w:val="both"/>
      </w:pPr>
      <w:r>
        <w:t>Variables para aplicar las constantes (proporcional: Kp, integral: Ki, derivativa: Kd)</w:t>
      </w:r>
    </w:p>
    <w:p w14:paraId="66A42160" w14:textId="3E0CE015" w:rsidR="005B5A05" w:rsidRDefault="005B5A05" w:rsidP="005E70B0">
      <w:pPr>
        <w:pStyle w:val="Prrafodelista"/>
        <w:numPr>
          <w:ilvl w:val="0"/>
          <w:numId w:val="17"/>
        </w:numPr>
        <w:jc w:val="both"/>
      </w:pPr>
      <w:r>
        <w:t>Variable que guarde la salida deseada (</w:t>
      </w:r>
      <w:r w:rsidRPr="005B5A05">
        <w:rPr>
          <w:i/>
          <w:iCs/>
        </w:rPr>
        <w:t>temperatura_setpoint</w:t>
      </w:r>
      <w:r>
        <w:t>)</w:t>
      </w:r>
    </w:p>
    <w:p w14:paraId="0EFD5C8D" w14:textId="24A72697" w:rsidR="005B5A05" w:rsidRDefault="005B5A05" w:rsidP="005E70B0">
      <w:pPr>
        <w:pStyle w:val="Prrafodelista"/>
        <w:numPr>
          <w:ilvl w:val="0"/>
          <w:numId w:val="17"/>
        </w:numPr>
        <w:jc w:val="both"/>
      </w:pPr>
      <w:r>
        <w:t>Variables para guardar las acciones por separado (</w:t>
      </w:r>
      <w:r w:rsidRPr="005B5A05">
        <w:rPr>
          <w:i/>
          <w:iCs/>
        </w:rPr>
        <w:t>PID_Temp_p, PID_Temp_i, PID_Temp_d</w:t>
      </w:r>
      <w:r>
        <w:t>)</w:t>
      </w:r>
    </w:p>
    <w:p w14:paraId="3B8024CE" w14:textId="5FCABBAB" w:rsidR="005B5A05" w:rsidRDefault="005B5A05" w:rsidP="005E70B0">
      <w:pPr>
        <w:pStyle w:val="Prrafodelista"/>
        <w:numPr>
          <w:ilvl w:val="0"/>
          <w:numId w:val="17"/>
        </w:numPr>
        <w:jc w:val="both"/>
      </w:pPr>
      <w:r>
        <w:t>Variable para calcular el sumatorio de las tres acciones</w:t>
      </w:r>
    </w:p>
    <w:p w14:paraId="7F8E8534" w14:textId="06367753" w:rsidR="005B5A05" w:rsidRPr="00A64CBF" w:rsidRDefault="005B5A05" w:rsidP="005E70B0">
      <w:pPr>
        <w:pStyle w:val="Prrafodelista"/>
        <w:numPr>
          <w:ilvl w:val="0"/>
          <w:numId w:val="17"/>
        </w:numPr>
        <w:jc w:val="both"/>
      </w:pPr>
      <w:r>
        <w:t>Una variable para calcular la actuación del controlador (</w:t>
      </w:r>
      <w:r w:rsidRPr="005B5A05">
        <w:rPr>
          <w:i/>
          <w:iCs/>
        </w:rPr>
        <w:t>PID_map</w:t>
      </w:r>
      <w:r>
        <w:rPr>
          <w:i/>
          <w:iCs/>
        </w:rPr>
        <w:t>)</w:t>
      </w:r>
    </w:p>
    <w:p w14:paraId="58277658" w14:textId="44FDC127" w:rsidR="00A64CBF" w:rsidRDefault="00A64CBF" w:rsidP="005E70B0">
      <w:pPr>
        <w:ind w:left="360"/>
        <w:jc w:val="both"/>
      </w:pPr>
      <w:r>
        <w:t>El siguiente paso es declarar en el código todas las variables necesarias.</w:t>
      </w:r>
    </w:p>
    <w:p w14:paraId="061BDA47" w14:textId="3B7922D0" w:rsidR="005B5A05" w:rsidRDefault="005B5A05" w:rsidP="00DD78B6">
      <w:pPr>
        <w:ind w:firstLine="360"/>
        <w:jc w:val="both"/>
      </w:pPr>
      <w:r w:rsidRPr="005B5A05">
        <w:rPr>
          <w:noProof/>
        </w:rPr>
        <w:lastRenderedPageBreak/>
        <w:drawing>
          <wp:inline distT="0" distB="0" distL="0" distR="0" wp14:anchorId="31395896" wp14:editId="52C121D8">
            <wp:extent cx="5400040" cy="1610995"/>
            <wp:effectExtent l="0" t="0" r="0" b="8255"/>
            <wp:docPr id="18" name="Imagen 18"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nterfaz de usuario gráfica, Texto, Aplicación, Correo electrónico&#10;&#10;Descripción generada automáticamente"/>
                    <pic:cNvPicPr/>
                  </pic:nvPicPr>
                  <pic:blipFill>
                    <a:blip r:embed="rId54"/>
                    <a:stretch>
                      <a:fillRect/>
                    </a:stretch>
                  </pic:blipFill>
                  <pic:spPr>
                    <a:xfrm>
                      <a:off x="0" y="0"/>
                      <a:ext cx="5400040" cy="1610995"/>
                    </a:xfrm>
                    <a:prstGeom prst="rect">
                      <a:avLst/>
                    </a:prstGeom>
                  </pic:spPr>
                </pic:pic>
              </a:graphicData>
            </a:graphic>
          </wp:inline>
        </w:drawing>
      </w:r>
    </w:p>
    <w:p w14:paraId="6E5BB681" w14:textId="70CE158C" w:rsidR="003F1E1B" w:rsidRDefault="00A64CBF" w:rsidP="005E70B0">
      <w:pPr>
        <w:ind w:firstLine="360"/>
        <w:jc w:val="both"/>
      </w:pPr>
      <w:r>
        <w:t>Una vez declaradas las variables, se otorga un valor a las variables Kp, Kd y Ki. Posteriormente ese valor se calibrará y se cambiará para mejorar el funcionamiento del PID.</w:t>
      </w:r>
    </w:p>
    <w:p w14:paraId="2D1D7E64" w14:textId="414CBB15" w:rsidR="00A64CBF" w:rsidRDefault="00A64CBF" w:rsidP="005E70B0">
      <w:pPr>
        <w:ind w:firstLine="360"/>
        <w:jc w:val="both"/>
      </w:pPr>
      <w:r>
        <w:t>A continuación, se declara una función que devuelva el número de ventiladores que deben de estar activos para el correcto control de temperatura. En este caso debe de devolver 0 para activar cero ventiladores, 1 para un ventilador, y así hasta el máximo de ventiladores que es tres.</w:t>
      </w:r>
    </w:p>
    <w:p w14:paraId="37B1FB0F" w14:textId="69BD57F0" w:rsidR="00A64CBF" w:rsidRDefault="00A64CBF" w:rsidP="00CA2285">
      <w:pPr>
        <w:ind w:firstLine="360"/>
      </w:pPr>
      <w:r>
        <w:t>Los pasos que hay que seguir para programar el controlador son los siguientes:</w:t>
      </w:r>
    </w:p>
    <w:p w14:paraId="1FE37F23" w14:textId="5327FC6E" w:rsidR="00A64CBF" w:rsidRDefault="00A64CBF" w:rsidP="00A64CBF">
      <w:pPr>
        <w:pStyle w:val="Prrafodelista"/>
        <w:numPr>
          <w:ilvl w:val="0"/>
          <w:numId w:val="18"/>
        </w:numPr>
      </w:pPr>
      <w:r>
        <w:t>Lectura del sensor de temperatura</w:t>
      </w:r>
      <w:r w:rsidR="005E70B0">
        <w:t>.</w:t>
      </w:r>
    </w:p>
    <w:p w14:paraId="07D60553" w14:textId="6690916D" w:rsidR="00A64CBF" w:rsidRDefault="00A64CBF" w:rsidP="00A64CBF">
      <w:pPr>
        <w:pStyle w:val="Prrafodelista"/>
        <w:numPr>
          <w:ilvl w:val="0"/>
          <w:numId w:val="18"/>
        </w:numPr>
      </w:pPr>
      <w:r>
        <w:t>Cálculo del error</w:t>
      </w:r>
      <w:r w:rsidR="005E70B0">
        <w:t>.</w:t>
      </w:r>
    </w:p>
    <w:p w14:paraId="330BB896" w14:textId="1731A4EB" w:rsidR="00A64CBF" w:rsidRDefault="00A64CBF" w:rsidP="00A64CBF">
      <w:pPr>
        <w:pStyle w:val="Prrafodelista"/>
        <w:numPr>
          <w:ilvl w:val="0"/>
          <w:numId w:val="18"/>
        </w:numPr>
      </w:pPr>
      <w:r>
        <w:t>Cálculo de la actuación proporcional. Se calcula como el producto de la constante Kp</w:t>
      </w:r>
      <w:r w:rsidR="005E70B0">
        <w:t>.</w:t>
      </w:r>
      <w:r>
        <w:t xml:space="preserve"> por el error actual</w:t>
      </w:r>
      <w:r w:rsidR="005E70B0">
        <w:t>.</w:t>
      </w:r>
    </w:p>
    <w:p w14:paraId="73E2AAD2" w14:textId="52E545DB" w:rsidR="00A64CBF" w:rsidRDefault="00A64CBF" w:rsidP="00A64CBF">
      <w:pPr>
        <w:pStyle w:val="Prrafodelista"/>
        <w:numPr>
          <w:ilvl w:val="0"/>
          <w:numId w:val="18"/>
        </w:numPr>
      </w:pPr>
      <w:r>
        <w:t>Cálculo del periodo, para posteriormente calcular la actuación derivativa</w:t>
      </w:r>
      <w:r w:rsidR="005E70B0">
        <w:t>.</w:t>
      </w:r>
    </w:p>
    <w:p w14:paraId="52CF309B" w14:textId="680996A6" w:rsidR="00A64CBF" w:rsidRDefault="00A64CBF" w:rsidP="00A64CBF">
      <w:pPr>
        <w:pStyle w:val="Prrafodelista"/>
        <w:numPr>
          <w:ilvl w:val="0"/>
          <w:numId w:val="18"/>
        </w:numPr>
      </w:pPr>
      <w:r>
        <w:t>Se halla</w:t>
      </w:r>
      <w:r w:rsidR="005E70B0">
        <w:t xml:space="preserve"> la actuación derivativa con el producto de Kd por una estimación del error futuro ((error actual – error pasado) partido el periodo).</w:t>
      </w:r>
    </w:p>
    <w:p w14:paraId="03776D50" w14:textId="1691A006" w:rsidR="005E70B0" w:rsidRDefault="005E70B0" w:rsidP="005E70B0">
      <w:pPr>
        <w:pStyle w:val="Prrafodelista"/>
        <w:numPr>
          <w:ilvl w:val="0"/>
          <w:numId w:val="18"/>
        </w:numPr>
      </w:pPr>
      <w:r>
        <w:t>Se computa la actuación integral siempre que el error esté en un margen que no pueden corregir las actuaciones derivativa ni proporcional. Se calcula sumando a la actuación anterior el producto del error por la constante Ki.</w:t>
      </w:r>
    </w:p>
    <w:p w14:paraId="6BB4BEAC" w14:textId="737A64F3" w:rsidR="005E70B0" w:rsidRDefault="005E70B0" w:rsidP="005E70B0">
      <w:pPr>
        <w:pStyle w:val="Prrafodelista"/>
        <w:numPr>
          <w:ilvl w:val="0"/>
          <w:numId w:val="18"/>
        </w:numPr>
      </w:pPr>
      <w:r>
        <w:t>A continuación, se suman todas las actuaciones.</w:t>
      </w:r>
    </w:p>
    <w:p w14:paraId="7AA026E8" w14:textId="1FC31583" w:rsidR="005E70B0" w:rsidRDefault="005E70B0" w:rsidP="005E70B0">
      <w:pPr>
        <w:pStyle w:val="Prrafodelista"/>
        <w:numPr>
          <w:ilvl w:val="0"/>
          <w:numId w:val="18"/>
        </w:numPr>
      </w:pPr>
      <w:r>
        <w:t>Por último, se convierte esa actuación al número de ventiladores necesarios con la función “</w:t>
      </w:r>
      <w:r w:rsidRPr="005E70B0">
        <w:rPr>
          <w:i/>
          <w:iCs/>
        </w:rPr>
        <w:t>map</w:t>
      </w:r>
      <w:r>
        <w:t xml:space="preserve">” propia de Arduino. También se han limitado los valores, por si </w:t>
      </w:r>
      <w:r w:rsidR="000751D0">
        <w:t>las actuaciones</w:t>
      </w:r>
      <w:r>
        <w:t xml:space="preserve"> son muy grandes y se sale del rango establecido con el map.</w:t>
      </w:r>
    </w:p>
    <w:p w14:paraId="028F3414" w14:textId="4ACD9817" w:rsidR="000751D0" w:rsidRDefault="000751D0" w:rsidP="000751D0">
      <w:pPr>
        <w:pStyle w:val="Prrafodelista"/>
      </w:pPr>
    </w:p>
    <w:p w14:paraId="5424585C" w14:textId="44F26065" w:rsidR="000751D0" w:rsidRDefault="000751D0" w:rsidP="000751D0">
      <w:pPr>
        <w:jc w:val="center"/>
      </w:pPr>
      <w:r w:rsidRPr="000751D0">
        <w:rPr>
          <w:noProof/>
        </w:rPr>
        <w:lastRenderedPageBreak/>
        <w:drawing>
          <wp:inline distT="0" distB="0" distL="0" distR="0" wp14:anchorId="25EC7F67" wp14:editId="1E6D4C8E">
            <wp:extent cx="3941380" cy="3514700"/>
            <wp:effectExtent l="0" t="0" r="2540" b="0"/>
            <wp:docPr id="21" name="Imagen 2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Texto&#10;&#10;Descripción generada automáticamente"/>
                    <pic:cNvPicPr/>
                  </pic:nvPicPr>
                  <pic:blipFill rotWithShape="1">
                    <a:blip r:embed="rId55"/>
                    <a:srcRect r="26233"/>
                    <a:stretch/>
                  </pic:blipFill>
                  <pic:spPr bwMode="auto">
                    <a:xfrm>
                      <a:off x="0" y="0"/>
                      <a:ext cx="3954680" cy="3526560"/>
                    </a:xfrm>
                    <a:prstGeom prst="rect">
                      <a:avLst/>
                    </a:prstGeom>
                    <a:ln>
                      <a:noFill/>
                    </a:ln>
                    <a:extLst>
                      <a:ext uri="{53640926-AAD7-44D8-BBD7-CCE9431645EC}">
                        <a14:shadowObscured xmlns:a14="http://schemas.microsoft.com/office/drawing/2010/main"/>
                      </a:ext>
                    </a:extLst>
                  </pic:spPr>
                </pic:pic>
              </a:graphicData>
            </a:graphic>
          </wp:inline>
        </w:drawing>
      </w:r>
    </w:p>
    <w:p w14:paraId="115EB2A4" w14:textId="776E524D" w:rsidR="000751D0" w:rsidRDefault="000751D0" w:rsidP="000751D0">
      <w:pPr>
        <w:ind w:firstLine="360"/>
        <w:jc w:val="both"/>
      </w:pPr>
      <w:r>
        <w:t>A continuación, se actualizan las variables del error pasado y del tiempo. Para terminar la función devuelve el número de ventiladores necesarios.</w:t>
      </w:r>
    </w:p>
    <w:p w14:paraId="4B90273C" w14:textId="2A88A67A" w:rsidR="000751D0" w:rsidRDefault="000751D0" w:rsidP="006A0A43">
      <w:pPr>
        <w:jc w:val="center"/>
      </w:pPr>
      <w:r w:rsidRPr="000751D0">
        <w:rPr>
          <w:noProof/>
        </w:rPr>
        <w:drawing>
          <wp:inline distT="0" distB="0" distL="0" distR="0" wp14:anchorId="09F78074" wp14:editId="77078B0C">
            <wp:extent cx="3991532" cy="466790"/>
            <wp:effectExtent l="0" t="0" r="9525" b="952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991532" cy="466790"/>
                    </a:xfrm>
                    <a:prstGeom prst="rect">
                      <a:avLst/>
                    </a:prstGeom>
                  </pic:spPr>
                </pic:pic>
              </a:graphicData>
            </a:graphic>
          </wp:inline>
        </w:drawing>
      </w:r>
    </w:p>
    <w:p w14:paraId="57675CAD" w14:textId="77777777" w:rsidR="006A0A43" w:rsidRDefault="006A0A43" w:rsidP="006A0A43">
      <w:pPr>
        <w:jc w:val="center"/>
      </w:pPr>
    </w:p>
    <w:p w14:paraId="6EE1B080" w14:textId="08273EA6" w:rsidR="006A0A43" w:rsidRDefault="006A0A43" w:rsidP="006A0A43">
      <w:pPr>
        <w:ind w:firstLine="360"/>
        <w:jc w:val="both"/>
      </w:pPr>
      <w:r>
        <w:t>Ahora es el turno de</w:t>
      </w:r>
      <w:r w:rsidR="002D716C">
        <w:t xml:space="preserve"> programar el PID del servomotor. Para realizar esta tarea se siguen los pasos anteriormente descritos.</w:t>
      </w:r>
    </w:p>
    <w:p w14:paraId="649B2CE3" w14:textId="55DCA789" w:rsidR="002D716C" w:rsidRDefault="002D716C" w:rsidP="006A0A43">
      <w:pPr>
        <w:ind w:firstLine="360"/>
        <w:jc w:val="both"/>
      </w:pPr>
      <w:r>
        <w:t>Primero se declaran las variables necesarias para realizar el control.</w:t>
      </w:r>
    </w:p>
    <w:p w14:paraId="0D141F45" w14:textId="1AC8C4EC" w:rsidR="002D716C" w:rsidRDefault="002D716C" w:rsidP="006A0A43">
      <w:pPr>
        <w:ind w:firstLine="360"/>
        <w:jc w:val="both"/>
      </w:pPr>
      <w:r w:rsidRPr="002D716C">
        <w:rPr>
          <w:noProof/>
        </w:rPr>
        <w:drawing>
          <wp:inline distT="0" distB="0" distL="0" distR="0" wp14:anchorId="14E2FF3A" wp14:editId="49C4AF42">
            <wp:extent cx="5400040" cy="1435100"/>
            <wp:effectExtent l="0" t="0" r="0" b="0"/>
            <wp:docPr id="53" name="Imagen 5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Interfaz de usuario gráfica, Texto, Aplicación&#10;&#10;Descripción generada automáticamente"/>
                    <pic:cNvPicPr/>
                  </pic:nvPicPr>
                  <pic:blipFill>
                    <a:blip r:embed="rId57"/>
                    <a:stretch>
                      <a:fillRect/>
                    </a:stretch>
                  </pic:blipFill>
                  <pic:spPr>
                    <a:xfrm>
                      <a:off x="0" y="0"/>
                      <a:ext cx="5400040" cy="1435100"/>
                    </a:xfrm>
                    <a:prstGeom prst="rect">
                      <a:avLst/>
                    </a:prstGeom>
                  </pic:spPr>
                </pic:pic>
              </a:graphicData>
            </a:graphic>
          </wp:inline>
        </w:drawing>
      </w:r>
    </w:p>
    <w:p w14:paraId="23374F7A" w14:textId="449C2397" w:rsidR="00C35BA9" w:rsidRDefault="00E66C34" w:rsidP="006A0A43">
      <w:pPr>
        <w:ind w:firstLine="360"/>
        <w:jc w:val="both"/>
      </w:pPr>
      <w:r>
        <w:t>El siguiente paso es replicar los pasos para crear la función del controlador PID.</w:t>
      </w:r>
    </w:p>
    <w:p w14:paraId="350E2987" w14:textId="3C962FD5" w:rsidR="00E66C34" w:rsidRDefault="00E66C34" w:rsidP="006A0A43">
      <w:pPr>
        <w:ind w:firstLine="360"/>
        <w:jc w:val="both"/>
      </w:pPr>
      <w:r w:rsidRPr="00E66C34">
        <w:rPr>
          <w:noProof/>
        </w:rPr>
        <w:lastRenderedPageBreak/>
        <w:drawing>
          <wp:inline distT="0" distB="0" distL="0" distR="0" wp14:anchorId="491E38EB" wp14:editId="60ABDEFB">
            <wp:extent cx="5400040" cy="2995295"/>
            <wp:effectExtent l="0" t="0" r="0" b="0"/>
            <wp:docPr id="55" name="Imagen 55"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5" descr="Texto, Carta&#10;&#10;Descripción generada automáticamente"/>
                    <pic:cNvPicPr/>
                  </pic:nvPicPr>
                  <pic:blipFill>
                    <a:blip r:embed="rId58"/>
                    <a:stretch>
                      <a:fillRect/>
                    </a:stretch>
                  </pic:blipFill>
                  <pic:spPr>
                    <a:xfrm>
                      <a:off x="0" y="0"/>
                      <a:ext cx="5400040" cy="2995295"/>
                    </a:xfrm>
                    <a:prstGeom prst="rect">
                      <a:avLst/>
                    </a:prstGeom>
                  </pic:spPr>
                </pic:pic>
              </a:graphicData>
            </a:graphic>
          </wp:inline>
        </w:drawing>
      </w:r>
    </w:p>
    <w:p w14:paraId="68B5C063" w14:textId="787E789D" w:rsidR="00E66C34" w:rsidRDefault="00E66C34" w:rsidP="006A0A43">
      <w:pPr>
        <w:ind w:firstLine="360"/>
        <w:jc w:val="both"/>
      </w:pPr>
      <w:r>
        <w:t>En esta función se ve la diferencia de que el mapa va de 50 a 135 que coinciden con los ángulos del servomotor. Cundo se le manda la señal de 135º al servo este se encuentra totalmente en horizontal sin ejercer ninguna tensión al filamento, si se manda la señal de 50º el eje pivotante se encontrará a 90º con respecto a la base, por tanto, estará ejerciendo la máxima tensión.</w:t>
      </w:r>
    </w:p>
    <w:p w14:paraId="1D2D534F" w14:textId="209B5943" w:rsidR="006A0A43" w:rsidRDefault="00E66C34" w:rsidP="00E66C34">
      <w:pPr>
        <w:ind w:firstLine="360"/>
        <w:jc w:val="both"/>
      </w:pPr>
      <w:r>
        <w:t>Por último, quedaría la calibración de ambos PID. Esta tarea se debe de realizar de forma experimental. Primero se ajustan todas las constantes a 0 (Kp, Ki y Kd). Posteriormente se incrementa la constante proporcional (Kp) hasta ver que esta actuando de forma correcta ante la entrada. Posteriormente, se incrementa un poco la constante derivativa, no mucho porque puede hacer el sistema oscilante. Si el sistema se ajusta bien y no es oscilante es la hora de ajustar la constante integral. La constante integral se debe de aumentar muy poco, ya que tiene bastante efecto. Va acumulando según los ciclos que haga el controlador, por tanto, no puede ser muy grande.</w:t>
      </w:r>
    </w:p>
    <w:p w14:paraId="02BC1751" w14:textId="7C682FFB" w:rsidR="00E66C34" w:rsidRDefault="00E66C34" w:rsidP="00E66C34">
      <w:pPr>
        <w:ind w:firstLine="360"/>
        <w:jc w:val="both"/>
      </w:pPr>
      <w:r>
        <w:t xml:space="preserve">Se ha mencionado que la calibración se ha hecho experimentalmente. El sensor de temperatura se ha calibrado introduciendo un pequeño filamento a muy alta temperatura. El sensor de espesor ha sido el más difícil de ajustar, puesto que la máquina extrusora no esta terminada. Lo suyo es calibrarla con la extrusora lista, para ver </w:t>
      </w:r>
      <w:r w:rsidR="00812671">
        <w:t>cómo</w:t>
      </w:r>
      <w:r>
        <w:t xml:space="preserve"> actúa experimentalmente</w:t>
      </w:r>
      <w:r w:rsidR="00812671">
        <w:t>. Se ha ajustado de otra forma la máquina, se ha cogido una bobina de filamento de mayor espesor, 2.85mm y se calentado con un mechero para ver la actuación del servomotor. De esta manera se han calibrado los parámetros del PID. Es cierto que para mejorar la calidad del bobinado se deberá de ajustar mejor los parámetros cuando la máquina extrusora este lista y funcionando.</w:t>
      </w:r>
      <w:r>
        <w:t xml:space="preserve"> </w:t>
      </w:r>
    </w:p>
    <w:p w14:paraId="5F2701E8" w14:textId="77777777" w:rsidR="00A64CBF" w:rsidRDefault="00A64CBF" w:rsidP="00CA2285">
      <w:pPr>
        <w:ind w:firstLine="360"/>
      </w:pPr>
    </w:p>
    <w:p w14:paraId="7011C988" w14:textId="30757199" w:rsidR="00AC677E" w:rsidRDefault="00AC677E" w:rsidP="003F1E1B">
      <w:pPr>
        <w:pStyle w:val="Ttulo4"/>
        <w:numPr>
          <w:ilvl w:val="2"/>
          <w:numId w:val="9"/>
        </w:numPr>
      </w:pPr>
      <w:r>
        <w:t>Programación conjunta</w:t>
      </w:r>
      <w:r>
        <w:fldChar w:fldCharType="begin"/>
      </w:r>
      <w:r>
        <w:instrText xml:space="preserve"> TC  "</w:instrText>
      </w:r>
      <w:bookmarkStart w:id="66" w:name="_Toc117015219"/>
      <w:r>
        <w:instrText>3.3.</w:instrText>
      </w:r>
      <w:r w:rsidR="00215567">
        <w:instrText>5</w:instrText>
      </w:r>
      <w:r>
        <w:instrText>.</w:instrText>
      </w:r>
      <w:r>
        <w:tab/>
        <w:instrText>Programación conjunta</w:instrText>
      </w:r>
      <w:bookmarkEnd w:id="66"/>
      <w:r>
        <w:instrText xml:space="preserve"> " \f c \l 4 </w:instrText>
      </w:r>
      <w:r>
        <w:fldChar w:fldCharType="end"/>
      </w:r>
    </w:p>
    <w:p w14:paraId="03FECEAF" w14:textId="2583556C" w:rsidR="008F28ED" w:rsidRDefault="008F28ED" w:rsidP="008F28ED">
      <w:pPr>
        <w:ind w:firstLine="360"/>
        <w:jc w:val="both"/>
      </w:pPr>
      <w:r>
        <w:t xml:space="preserve">En este apartado se unirán todos los códigos de las tres estaciones y se </w:t>
      </w:r>
      <w:r w:rsidR="00BA2202">
        <w:t>realizará un calibrado para garantizar su correcto funcionamiento.</w:t>
      </w:r>
    </w:p>
    <w:p w14:paraId="3A70E7FA" w14:textId="0C603CA2" w:rsidR="00BA2202" w:rsidRDefault="00BA2202" w:rsidP="00BA2202">
      <w:pPr>
        <w:jc w:val="both"/>
        <w:rPr>
          <w:noProof/>
        </w:rPr>
      </w:pPr>
      <w:r w:rsidRPr="00BA2202">
        <w:rPr>
          <w:noProof/>
        </w:rPr>
        <w:lastRenderedPageBreak/>
        <w:drawing>
          <wp:inline distT="0" distB="0" distL="0" distR="0" wp14:anchorId="2E428AA5" wp14:editId="58F83C57">
            <wp:extent cx="5400040" cy="2787015"/>
            <wp:effectExtent l="0" t="0" r="0" b="0"/>
            <wp:docPr id="25" name="Imagen 25"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 Correo electrónico&#10;&#10;Descripción generada automáticamente"/>
                    <pic:cNvPicPr/>
                  </pic:nvPicPr>
                  <pic:blipFill>
                    <a:blip r:embed="rId59"/>
                    <a:stretch>
                      <a:fillRect/>
                    </a:stretch>
                  </pic:blipFill>
                  <pic:spPr>
                    <a:xfrm>
                      <a:off x="0" y="0"/>
                      <a:ext cx="5400040" cy="2787015"/>
                    </a:xfrm>
                    <a:prstGeom prst="rect">
                      <a:avLst/>
                    </a:prstGeom>
                  </pic:spPr>
                </pic:pic>
              </a:graphicData>
            </a:graphic>
          </wp:inline>
        </w:drawing>
      </w:r>
      <w:r w:rsidRPr="00BA2202">
        <w:rPr>
          <w:noProof/>
        </w:rPr>
        <w:t xml:space="preserve"> </w:t>
      </w:r>
      <w:r w:rsidRPr="00BA2202">
        <w:rPr>
          <w:noProof/>
        </w:rPr>
        <w:drawing>
          <wp:inline distT="0" distB="0" distL="0" distR="0" wp14:anchorId="7112ABAE" wp14:editId="4F2EDB08">
            <wp:extent cx="5400040" cy="2715895"/>
            <wp:effectExtent l="0" t="0" r="0" b="8255"/>
            <wp:docPr id="26" name="Imagen 26"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nterfaz de usuario gráfica, Texto, Aplicación, Correo electrónico&#10;&#10;Descripción generada automáticamente"/>
                    <pic:cNvPicPr/>
                  </pic:nvPicPr>
                  <pic:blipFill>
                    <a:blip r:embed="rId60"/>
                    <a:stretch>
                      <a:fillRect/>
                    </a:stretch>
                  </pic:blipFill>
                  <pic:spPr>
                    <a:xfrm>
                      <a:off x="0" y="0"/>
                      <a:ext cx="5400040" cy="2715895"/>
                    </a:xfrm>
                    <a:prstGeom prst="rect">
                      <a:avLst/>
                    </a:prstGeom>
                  </pic:spPr>
                </pic:pic>
              </a:graphicData>
            </a:graphic>
          </wp:inline>
        </w:drawing>
      </w:r>
      <w:r w:rsidRPr="00BA2202">
        <w:rPr>
          <w:noProof/>
        </w:rPr>
        <w:t xml:space="preserve"> </w:t>
      </w:r>
      <w:r w:rsidRPr="00BA2202">
        <w:rPr>
          <w:noProof/>
        </w:rPr>
        <w:drawing>
          <wp:inline distT="0" distB="0" distL="0" distR="0" wp14:anchorId="584D5630" wp14:editId="1F517A53">
            <wp:extent cx="5400040" cy="3168015"/>
            <wp:effectExtent l="0" t="0" r="0" b="0"/>
            <wp:docPr id="27" name="Imagen 27"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nterfaz de usuario gráfica, Texto, Aplicación&#10;&#10;Descripción generada automáticamente"/>
                    <pic:cNvPicPr/>
                  </pic:nvPicPr>
                  <pic:blipFill>
                    <a:blip r:embed="rId61"/>
                    <a:stretch>
                      <a:fillRect/>
                    </a:stretch>
                  </pic:blipFill>
                  <pic:spPr>
                    <a:xfrm>
                      <a:off x="0" y="0"/>
                      <a:ext cx="5400040" cy="3168015"/>
                    </a:xfrm>
                    <a:prstGeom prst="rect">
                      <a:avLst/>
                    </a:prstGeom>
                  </pic:spPr>
                </pic:pic>
              </a:graphicData>
            </a:graphic>
          </wp:inline>
        </w:drawing>
      </w:r>
      <w:r w:rsidRPr="00BA2202">
        <w:rPr>
          <w:noProof/>
        </w:rPr>
        <w:t xml:space="preserve"> </w:t>
      </w:r>
      <w:r w:rsidRPr="00BA2202">
        <w:rPr>
          <w:noProof/>
        </w:rPr>
        <w:lastRenderedPageBreak/>
        <w:drawing>
          <wp:inline distT="0" distB="0" distL="0" distR="0" wp14:anchorId="0DB781B8" wp14:editId="3752AE01">
            <wp:extent cx="5400040" cy="2618740"/>
            <wp:effectExtent l="0" t="0" r="0" b="0"/>
            <wp:docPr id="28" name="Imagen 28"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Interfaz de usuario gráfica, Texto, Aplicación, Correo electrónico&#10;&#10;Descripción generada automáticamente"/>
                    <pic:cNvPicPr/>
                  </pic:nvPicPr>
                  <pic:blipFill>
                    <a:blip r:embed="rId62"/>
                    <a:stretch>
                      <a:fillRect/>
                    </a:stretch>
                  </pic:blipFill>
                  <pic:spPr>
                    <a:xfrm>
                      <a:off x="0" y="0"/>
                      <a:ext cx="5400040" cy="2618740"/>
                    </a:xfrm>
                    <a:prstGeom prst="rect">
                      <a:avLst/>
                    </a:prstGeom>
                  </pic:spPr>
                </pic:pic>
              </a:graphicData>
            </a:graphic>
          </wp:inline>
        </w:drawing>
      </w:r>
      <w:r w:rsidRPr="00BA2202">
        <w:rPr>
          <w:noProof/>
        </w:rPr>
        <w:t xml:space="preserve"> </w:t>
      </w:r>
      <w:r w:rsidRPr="00BA2202">
        <w:rPr>
          <w:noProof/>
        </w:rPr>
        <w:drawing>
          <wp:inline distT="0" distB="0" distL="0" distR="0" wp14:anchorId="5BF60133" wp14:editId="64667556">
            <wp:extent cx="5400040" cy="2793365"/>
            <wp:effectExtent l="0" t="0" r="0" b="6985"/>
            <wp:docPr id="29" name="Imagen 2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Interfaz de usuario gráfica, Texto, Aplicación, Correo electrónico&#10;&#10;Descripción generada automáticamente"/>
                    <pic:cNvPicPr/>
                  </pic:nvPicPr>
                  <pic:blipFill>
                    <a:blip r:embed="rId63"/>
                    <a:stretch>
                      <a:fillRect/>
                    </a:stretch>
                  </pic:blipFill>
                  <pic:spPr>
                    <a:xfrm>
                      <a:off x="0" y="0"/>
                      <a:ext cx="5400040" cy="2793365"/>
                    </a:xfrm>
                    <a:prstGeom prst="rect">
                      <a:avLst/>
                    </a:prstGeom>
                  </pic:spPr>
                </pic:pic>
              </a:graphicData>
            </a:graphic>
          </wp:inline>
        </w:drawing>
      </w:r>
      <w:r w:rsidR="00C72377" w:rsidRPr="00C72377">
        <w:rPr>
          <w:noProof/>
        </w:rPr>
        <w:t xml:space="preserve"> </w:t>
      </w:r>
      <w:r w:rsidR="00C72377" w:rsidRPr="00C72377">
        <w:rPr>
          <w:noProof/>
        </w:rPr>
        <w:drawing>
          <wp:inline distT="0" distB="0" distL="0" distR="0" wp14:anchorId="6BEF9132" wp14:editId="7A1C8DE0">
            <wp:extent cx="5400040" cy="2983230"/>
            <wp:effectExtent l="0" t="0" r="0" b="7620"/>
            <wp:docPr id="30" name="Imagen 30"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Interfaz de usuario gráfica, Texto&#10;&#10;Descripción generada automáticamente"/>
                    <pic:cNvPicPr/>
                  </pic:nvPicPr>
                  <pic:blipFill>
                    <a:blip r:embed="rId64"/>
                    <a:stretch>
                      <a:fillRect/>
                    </a:stretch>
                  </pic:blipFill>
                  <pic:spPr>
                    <a:xfrm>
                      <a:off x="0" y="0"/>
                      <a:ext cx="5400040" cy="2983230"/>
                    </a:xfrm>
                    <a:prstGeom prst="rect">
                      <a:avLst/>
                    </a:prstGeom>
                  </pic:spPr>
                </pic:pic>
              </a:graphicData>
            </a:graphic>
          </wp:inline>
        </w:drawing>
      </w:r>
      <w:r w:rsidR="00C72377" w:rsidRPr="00C72377">
        <w:rPr>
          <w:noProof/>
        </w:rPr>
        <w:t xml:space="preserve"> </w:t>
      </w:r>
      <w:r w:rsidR="00C72377" w:rsidRPr="00C72377">
        <w:rPr>
          <w:noProof/>
        </w:rPr>
        <w:lastRenderedPageBreak/>
        <w:drawing>
          <wp:inline distT="0" distB="0" distL="0" distR="0" wp14:anchorId="26A46DBA" wp14:editId="08504699">
            <wp:extent cx="5400040" cy="2783205"/>
            <wp:effectExtent l="0" t="0" r="0" b="0"/>
            <wp:docPr id="31" name="Imagen 3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Interfaz de usuario gráfica, Aplicación&#10;&#10;Descripción generada automáticamente"/>
                    <pic:cNvPicPr/>
                  </pic:nvPicPr>
                  <pic:blipFill>
                    <a:blip r:embed="rId65"/>
                    <a:stretch>
                      <a:fillRect/>
                    </a:stretch>
                  </pic:blipFill>
                  <pic:spPr>
                    <a:xfrm>
                      <a:off x="0" y="0"/>
                      <a:ext cx="5400040" cy="2783205"/>
                    </a:xfrm>
                    <a:prstGeom prst="rect">
                      <a:avLst/>
                    </a:prstGeom>
                  </pic:spPr>
                </pic:pic>
              </a:graphicData>
            </a:graphic>
          </wp:inline>
        </w:drawing>
      </w:r>
      <w:r w:rsidR="00C61ED3" w:rsidRPr="00C61ED3">
        <w:rPr>
          <w:noProof/>
        </w:rPr>
        <w:t xml:space="preserve"> </w:t>
      </w:r>
      <w:r w:rsidR="00C61ED3" w:rsidRPr="00C61ED3">
        <w:rPr>
          <w:noProof/>
        </w:rPr>
        <w:drawing>
          <wp:inline distT="0" distB="0" distL="0" distR="0" wp14:anchorId="7C432835" wp14:editId="5404FF8E">
            <wp:extent cx="5400040" cy="3025775"/>
            <wp:effectExtent l="0" t="0" r="0" b="3175"/>
            <wp:docPr id="52" name="Imagen 52"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Texto, Carta&#10;&#10;Descripción generada automáticamente"/>
                    <pic:cNvPicPr/>
                  </pic:nvPicPr>
                  <pic:blipFill>
                    <a:blip r:embed="rId66"/>
                    <a:stretch>
                      <a:fillRect/>
                    </a:stretch>
                  </pic:blipFill>
                  <pic:spPr>
                    <a:xfrm>
                      <a:off x="0" y="0"/>
                      <a:ext cx="5400040" cy="3025775"/>
                    </a:xfrm>
                    <a:prstGeom prst="rect">
                      <a:avLst/>
                    </a:prstGeom>
                  </pic:spPr>
                </pic:pic>
              </a:graphicData>
            </a:graphic>
          </wp:inline>
        </w:drawing>
      </w:r>
      <w:r w:rsidR="00C72377" w:rsidRPr="00C72377">
        <w:rPr>
          <w:noProof/>
        </w:rPr>
        <w:t xml:space="preserve"> </w:t>
      </w:r>
      <w:r w:rsidR="00C72377" w:rsidRPr="00C72377">
        <w:rPr>
          <w:noProof/>
        </w:rPr>
        <w:drawing>
          <wp:inline distT="0" distB="0" distL="0" distR="0" wp14:anchorId="45358EAC" wp14:editId="2B2A2226">
            <wp:extent cx="5400040" cy="2776855"/>
            <wp:effectExtent l="0" t="0" r="0" b="4445"/>
            <wp:docPr id="33" name="Imagen 33"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Texto&#10;&#10;Descripción generada automáticamente"/>
                    <pic:cNvPicPr/>
                  </pic:nvPicPr>
                  <pic:blipFill>
                    <a:blip r:embed="rId67"/>
                    <a:stretch>
                      <a:fillRect/>
                    </a:stretch>
                  </pic:blipFill>
                  <pic:spPr>
                    <a:xfrm>
                      <a:off x="0" y="0"/>
                      <a:ext cx="5400040" cy="2776855"/>
                    </a:xfrm>
                    <a:prstGeom prst="rect">
                      <a:avLst/>
                    </a:prstGeom>
                  </pic:spPr>
                </pic:pic>
              </a:graphicData>
            </a:graphic>
          </wp:inline>
        </w:drawing>
      </w:r>
      <w:r w:rsidR="00C72377" w:rsidRPr="00C72377">
        <w:rPr>
          <w:noProof/>
        </w:rPr>
        <w:t xml:space="preserve"> </w:t>
      </w:r>
      <w:r w:rsidR="00C72377" w:rsidRPr="00C72377">
        <w:rPr>
          <w:noProof/>
        </w:rPr>
        <w:lastRenderedPageBreak/>
        <w:drawing>
          <wp:inline distT="0" distB="0" distL="0" distR="0" wp14:anchorId="328BCF39" wp14:editId="62B0D137">
            <wp:extent cx="5400040" cy="2696845"/>
            <wp:effectExtent l="0" t="0" r="0" b="8255"/>
            <wp:docPr id="34" name="Imagen 34"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Interfaz de usuario gráfica, Texto, Aplicación, Correo electrónico&#10;&#10;Descripción generada automáticamente"/>
                    <pic:cNvPicPr/>
                  </pic:nvPicPr>
                  <pic:blipFill>
                    <a:blip r:embed="rId68"/>
                    <a:stretch>
                      <a:fillRect/>
                    </a:stretch>
                  </pic:blipFill>
                  <pic:spPr>
                    <a:xfrm>
                      <a:off x="0" y="0"/>
                      <a:ext cx="5400040" cy="2696845"/>
                    </a:xfrm>
                    <a:prstGeom prst="rect">
                      <a:avLst/>
                    </a:prstGeom>
                  </pic:spPr>
                </pic:pic>
              </a:graphicData>
            </a:graphic>
          </wp:inline>
        </w:drawing>
      </w:r>
      <w:r w:rsidR="00C72377" w:rsidRPr="00C72377">
        <w:rPr>
          <w:noProof/>
        </w:rPr>
        <w:t xml:space="preserve"> </w:t>
      </w:r>
      <w:r w:rsidR="00C72377" w:rsidRPr="00C72377">
        <w:rPr>
          <w:noProof/>
        </w:rPr>
        <w:drawing>
          <wp:inline distT="0" distB="0" distL="0" distR="0" wp14:anchorId="15E84595" wp14:editId="2ECAC6BA">
            <wp:extent cx="5400040" cy="2264410"/>
            <wp:effectExtent l="0" t="0" r="0" b="2540"/>
            <wp:docPr id="35" name="Imagen 35"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Interfaz de usuario gráfica, Texto&#10;&#10;Descripción generada automáticamente"/>
                    <pic:cNvPicPr/>
                  </pic:nvPicPr>
                  <pic:blipFill>
                    <a:blip r:embed="rId69"/>
                    <a:stretch>
                      <a:fillRect/>
                    </a:stretch>
                  </pic:blipFill>
                  <pic:spPr>
                    <a:xfrm>
                      <a:off x="0" y="0"/>
                      <a:ext cx="5400040" cy="2264410"/>
                    </a:xfrm>
                    <a:prstGeom prst="rect">
                      <a:avLst/>
                    </a:prstGeom>
                  </pic:spPr>
                </pic:pic>
              </a:graphicData>
            </a:graphic>
          </wp:inline>
        </w:drawing>
      </w:r>
      <w:r w:rsidR="00C72377" w:rsidRPr="00C72377">
        <w:rPr>
          <w:noProof/>
        </w:rPr>
        <w:t xml:space="preserve"> </w:t>
      </w:r>
      <w:r w:rsidR="00C72377" w:rsidRPr="00C72377">
        <w:rPr>
          <w:noProof/>
        </w:rPr>
        <w:lastRenderedPageBreak/>
        <w:drawing>
          <wp:inline distT="0" distB="0" distL="0" distR="0" wp14:anchorId="1C5616C9" wp14:editId="1EFF87F1">
            <wp:extent cx="5400040" cy="2735580"/>
            <wp:effectExtent l="0" t="0" r="0" b="7620"/>
            <wp:docPr id="36" name="Imagen 36"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Interfaz de usuario gráfica, Texto, Aplicación, Correo electrónico&#10;&#10;Descripción generada automáticamente"/>
                    <pic:cNvPicPr/>
                  </pic:nvPicPr>
                  <pic:blipFill>
                    <a:blip r:embed="rId70"/>
                    <a:stretch>
                      <a:fillRect/>
                    </a:stretch>
                  </pic:blipFill>
                  <pic:spPr>
                    <a:xfrm>
                      <a:off x="0" y="0"/>
                      <a:ext cx="5400040" cy="2735580"/>
                    </a:xfrm>
                    <a:prstGeom prst="rect">
                      <a:avLst/>
                    </a:prstGeom>
                  </pic:spPr>
                </pic:pic>
              </a:graphicData>
            </a:graphic>
          </wp:inline>
        </w:drawing>
      </w:r>
      <w:r w:rsidR="00C72377" w:rsidRPr="00C72377">
        <w:rPr>
          <w:noProof/>
        </w:rPr>
        <w:t xml:space="preserve"> </w:t>
      </w:r>
      <w:r w:rsidR="00C72377" w:rsidRPr="00C72377">
        <w:rPr>
          <w:noProof/>
        </w:rPr>
        <w:drawing>
          <wp:inline distT="0" distB="0" distL="0" distR="0" wp14:anchorId="5B254B6B" wp14:editId="2D745355">
            <wp:extent cx="5400040" cy="3147695"/>
            <wp:effectExtent l="0" t="0" r="0" b="0"/>
            <wp:docPr id="37" name="Imagen 37"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7" descr="Texto&#10;&#10;Descripción generada automáticamente"/>
                    <pic:cNvPicPr/>
                  </pic:nvPicPr>
                  <pic:blipFill>
                    <a:blip r:embed="rId71"/>
                    <a:stretch>
                      <a:fillRect/>
                    </a:stretch>
                  </pic:blipFill>
                  <pic:spPr>
                    <a:xfrm>
                      <a:off x="0" y="0"/>
                      <a:ext cx="5400040" cy="3147695"/>
                    </a:xfrm>
                    <a:prstGeom prst="rect">
                      <a:avLst/>
                    </a:prstGeom>
                  </pic:spPr>
                </pic:pic>
              </a:graphicData>
            </a:graphic>
          </wp:inline>
        </w:drawing>
      </w:r>
    </w:p>
    <w:p w14:paraId="3441A25F" w14:textId="54FEE45C" w:rsidR="00EA1F54" w:rsidRDefault="00EA1F54" w:rsidP="00BA2202">
      <w:pPr>
        <w:jc w:val="both"/>
        <w:rPr>
          <w:noProof/>
        </w:rPr>
      </w:pPr>
    </w:p>
    <w:p w14:paraId="518B930F" w14:textId="426AFFE8" w:rsidR="00EA1F54" w:rsidRDefault="00EA1F54" w:rsidP="00EA1F54">
      <w:pPr>
        <w:ind w:firstLine="360"/>
        <w:jc w:val="both"/>
        <w:rPr>
          <w:noProof/>
        </w:rPr>
      </w:pPr>
      <w:r>
        <w:rPr>
          <w:noProof/>
        </w:rPr>
        <w:t xml:space="preserve">Este es el código completo de la máquina que se encarga de bobinar el filamento. Se ha estructurado en varias partes para que sea más simple entenderlo. En la parte superior se observa la declaración de las variables, donde se pueden alterar los parámetros del PID, la velocidad de los motores, etc. Posteriormente se encuentra la declaración de los pines físicos. A conituación se encuentra la función setup, que es la unión de las funciones setup de los códigos de ejemplo. Se inicializa la Ramps para el control de los motores paso a paso, se inicializa el sensor de temperatura y se inicializa el servomotor. Después, se encuentra la declaración de funciones auxiliares que se han usado para realizar determinadas tareas. Como por ejemplo, </w:t>
      </w:r>
      <w:r w:rsidR="000F5E93">
        <w:rPr>
          <w:noProof/>
        </w:rPr>
        <w:t xml:space="preserve">control PID del servo o de los ventiladores, etc. y así se consigue dejar la función loop más limpia y fácil de entender. </w:t>
      </w:r>
    </w:p>
    <w:p w14:paraId="796DCF31" w14:textId="77777777" w:rsidR="00680856" w:rsidRDefault="000F5E93" w:rsidP="00EA1F54">
      <w:pPr>
        <w:ind w:firstLine="360"/>
        <w:jc w:val="both"/>
        <w:rPr>
          <w:noProof/>
        </w:rPr>
        <w:sectPr w:rsidR="00680856" w:rsidSect="000E4E2B">
          <w:footerReference w:type="default" r:id="rId72"/>
          <w:pgSz w:w="11906" w:h="16838"/>
          <w:pgMar w:top="1418" w:right="1701" w:bottom="1418" w:left="1701" w:header="709" w:footer="709" w:gutter="0"/>
          <w:pgNumType w:start="22"/>
          <w:cols w:space="708"/>
          <w:docGrid w:linePitch="360"/>
        </w:sectPr>
      </w:pPr>
      <w:r>
        <w:rPr>
          <w:noProof/>
        </w:rPr>
        <w:t xml:space="preserve">Por último se encuentre la función loop, esta es la función principal, se encarga de llamar a las funciones auxiliares en el momento oportuno. Debajo de la función loop se encuentran </w:t>
      </w:r>
      <w:r>
        <w:rPr>
          <w:noProof/>
        </w:rPr>
        <w:lastRenderedPageBreak/>
        <w:t xml:space="preserve">definidas las funciones auxiliares. Estas funciones coinciden con las funciones vistas en los ejemplos o funcionan de una forma similar. </w:t>
      </w:r>
    </w:p>
    <w:p w14:paraId="4EAFC419" w14:textId="66E4231A" w:rsidR="00680856" w:rsidRDefault="00680856" w:rsidP="00680856">
      <w:pPr>
        <w:pStyle w:val="Ttulo1"/>
        <w:jc w:val="center"/>
        <w:rPr>
          <w:sz w:val="96"/>
          <w:szCs w:val="96"/>
        </w:rPr>
      </w:pPr>
      <w:r w:rsidRPr="00D87D8E">
        <w:rPr>
          <w:sz w:val="96"/>
          <w:szCs w:val="96"/>
        </w:rPr>
        <w:lastRenderedPageBreak/>
        <w:t>C</w:t>
      </w:r>
      <w:r>
        <w:rPr>
          <w:sz w:val="96"/>
          <w:szCs w:val="96"/>
        </w:rPr>
        <w:t>APÍTULO</w:t>
      </w:r>
      <w:r w:rsidRPr="00D87D8E">
        <w:rPr>
          <w:sz w:val="96"/>
          <w:szCs w:val="96"/>
        </w:rPr>
        <w:t xml:space="preserve"> </w:t>
      </w:r>
      <w:r>
        <w:rPr>
          <w:sz w:val="96"/>
          <w:szCs w:val="96"/>
        </w:rPr>
        <w:t>4</w:t>
      </w:r>
      <w:r w:rsidRPr="00D87D8E">
        <w:rPr>
          <w:sz w:val="96"/>
          <w:szCs w:val="96"/>
        </w:rPr>
        <w:t xml:space="preserve">. </w:t>
      </w:r>
      <w:r>
        <w:rPr>
          <w:sz w:val="96"/>
          <w:szCs w:val="96"/>
        </w:rPr>
        <w:t>PLANOS</w:t>
      </w:r>
      <w:r>
        <w:rPr>
          <w:sz w:val="96"/>
          <w:szCs w:val="96"/>
        </w:rPr>
        <w:fldChar w:fldCharType="begin"/>
      </w:r>
      <w:r>
        <w:rPr>
          <w:sz w:val="96"/>
          <w:szCs w:val="96"/>
        </w:rPr>
        <w:instrText xml:space="preserve"> TC  "</w:instrText>
      </w:r>
      <w:bookmarkStart w:id="67" w:name="_Toc117015220"/>
      <w:r>
        <w:rPr>
          <w:sz w:val="96"/>
          <w:szCs w:val="96"/>
        </w:rPr>
        <w:instrText>CAPÍTULO 4. PLANOS</w:instrText>
      </w:r>
      <w:bookmarkEnd w:id="67"/>
      <w:r>
        <w:rPr>
          <w:sz w:val="96"/>
          <w:szCs w:val="96"/>
        </w:rPr>
        <w:instrText xml:space="preserve">" \f c \l 1 </w:instrText>
      </w:r>
      <w:r>
        <w:rPr>
          <w:sz w:val="96"/>
          <w:szCs w:val="96"/>
        </w:rPr>
        <w:fldChar w:fldCharType="end"/>
      </w:r>
    </w:p>
    <w:p w14:paraId="1DE82F24" w14:textId="20261D2C" w:rsidR="000F5E93" w:rsidRDefault="000F5E93" w:rsidP="00EA1F54">
      <w:pPr>
        <w:ind w:firstLine="360"/>
        <w:jc w:val="both"/>
      </w:pPr>
    </w:p>
    <w:p w14:paraId="7139E2D8" w14:textId="54C06BB5" w:rsidR="00207170" w:rsidRDefault="00207170">
      <w:r>
        <w:br w:type="page"/>
      </w:r>
    </w:p>
    <w:p w14:paraId="74F0E6AD" w14:textId="77777777" w:rsidR="00207170" w:rsidRDefault="00207170" w:rsidP="00EA1F54">
      <w:pPr>
        <w:ind w:firstLine="360"/>
        <w:jc w:val="both"/>
      </w:pPr>
    </w:p>
    <w:p w14:paraId="2E59BC2E" w14:textId="371B56CF" w:rsidR="00BA2202" w:rsidRDefault="00BA2202" w:rsidP="00BA2202">
      <w:pPr>
        <w:ind w:left="708" w:hanging="348"/>
        <w:jc w:val="both"/>
      </w:pPr>
      <w:r w:rsidRPr="00BA2202">
        <w:rPr>
          <w:noProof/>
        </w:rPr>
        <w:t xml:space="preserve"> </w:t>
      </w:r>
    </w:p>
    <w:p w14:paraId="2AC3EC67" w14:textId="669F3E6B" w:rsidR="00D406BB" w:rsidRDefault="00D406BB">
      <w:pPr>
        <w:sectPr w:rsidR="00D406BB" w:rsidSect="00207170">
          <w:footerReference w:type="default" r:id="rId73"/>
          <w:pgSz w:w="11906" w:h="16838"/>
          <w:pgMar w:top="1418" w:right="1701" w:bottom="1418" w:left="1701" w:header="709" w:footer="709" w:gutter="0"/>
          <w:pgNumType w:start="45"/>
          <w:cols w:space="708"/>
          <w:titlePg/>
          <w:docGrid w:linePitch="360"/>
        </w:sectPr>
      </w:pPr>
    </w:p>
    <w:p w14:paraId="309824E2" w14:textId="360F6074" w:rsidR="00D87D8E" w:rsidRDefault="00D87D8E">
      <w:pPr>
        <w:rPr>
          <w:highlight w:val="yellow"/>
        </w:rPr>
      </w:pPr>
    </w:p>
    <w:p w14:paraId="57741219" w14:textId="0CACF76F" w:rsidR="00D87D8E" w:rsidRDefault="00D87D8E" w:rsidP="00D87D8E">
      <w:pPr>
        <w:pStyle w:val="Ttulo1"/>
        <w:jc w:val="center"/>
        <w:rPr>
          <w:sz w:val="96"/>
          <w:szCs w:val="96"/>
        </w:rPr>
      </w:pPr>
      <w:r w:rsidRPr="00D87D8E">
        <w:rPr>
          <w:sz w:val="96"/>
          <w:szCs w:val="96"/>
        </w:rPr>
        <w:t>C</w:t>
      </w:r>
      <w:r w:rsidR="003254BA">
        <w:rPr>
          <w:sz w:val="96"/>
          <w:szCs w:val="96"/>
        </w:rPr>
        <w:t>APÍTULO</w:t>
      </w:r>
      <w:r w:rsidRPr="00D87D8E">
        <w:rPr>
          <w:sz w:val="96"/>
          <w:szCs w:val="96"/>
        </w:rPr>
        <w:t xml:space="preserve"> </w:t>
      </w:r>
      <w:r w:rsidR="00C5401A">
        <w:rPr>
          <w:sz w:val="96"/>
          <w:szCs w:val="96"/>
        </w:rPr>
        <w:t>5</w:t>
      </w:r>
      <w:r w:rsidRPr="00D87D8E">
        <w:rPr>
          <w:sz w:val="96"/>
          <w:szCs w:val="96"/>
        </w:rPr>
        <w:t>. C</w:t>
      </w:r>
      <w:r w:rsidR="00703970">
        <w:rPr>
          <w:sz w:val="96"/>
          <w:szCs w:val="96"/>
        </w:rPr>
        <w:t>ONCLUSIONES</w:t>
      </w:r>
      <w:r>
        <w:rPr>
          <w:sz w:val="96"/>
          <w:szCs w:val="96"/>
        </w:rPr>
        <w:fldChar w:fldCharType="begin"/>
      </w:r>
      <w:r>
        <w:rPr>
          <w:sz w:val="96"/>
          <w:szCs w:val="96"/>
        </w:rPr>
        <w:instrText xml:space="preserve"> TC  "</w:instrText>
      </w:r>
      <w:bookmarkStart w:id="68" w:name="_Toc117015221"/>
      <w:r>
        <w:rPr>
          <w:sz w:val="96"/>
          <w:szCs w:val="96"/>
        </w:rPr>
        <w:instrText>C</w:instrText>
      </w:r>
      <w:r w:rsidR="003254BA">
        <w:rPr>
          <w:sz w:val="96"/>
          <w:szCs w:val="96"/>
        </w:rPr>
        <w:instrText>APÍTULO</w:instrText>
      </w:r>
      <w:r>
        <w:rPr>
          <w:sz w:val="96"/>
          <w:szCs w:val="96"/>
        </w:rPr>
        <w:instrText xml:space="preserve"> </w:instrText>
      </w:r>
      <w:r w:rsidR="00C5401A">
        <w:rPr>
          <w:sz w:val="96"/>
          <w:szCs w:val="96"/>
        </w:rPr>
        <w:instrText>5</w:instrText>
      </w:r>
      <w:r>
        <w:rPr>
          <w:sz w:val="96"/>
          <w:szCs w:val="96"/>
        </w:rPr>
        <w:instrText>. C</w:instrText>
      </w:r>
      <w:r w:rsidR="004C6673">
        <w:rPr>
          <w:sz w:val="96"/>
          <w:szCs w:val="96"/>
        </w:rPr>
        <w:instrText>ONCLUSIONES</w:instrText>
      </w:r>
      <w:bookmarkEnd w:id="68"/>
      <w:r>
        <w:rPr>
          <w:sz w:val="96"/>
          <w:szCs w:val="96"/>
        </w:rPr>
        <w:instrText xml:space="preserve">" \f c \l 1 </w:instrText>
      </w:r>
      <w:r>
        <w:rPr>
          <w:sz w:val="96"/>
          <w:szCs w:val="96"/>
        </w:rPr>
        <w:fldChar w:fldCharType="end"/>
      </w:r>
    </w:p>
    <w:p w14:paraId="20B422A8" w14:textId="77777777" w:rsidR="00D406BB" w:rsidRDefault="00D406BB" w:rsidP="00C025A0">
      <w:pPr>
        <w:sectPr w:rsidR="00D406BB" w:rsidSect="006E1679">
          <w:footerReference w:type="default" r:id="rId74"/>
          <w:pgSz w:w="11906" w:h="16838"/>
          <w:pgMar w:top="1418" w:right="1701" w:bottom="1418" w:left="1701" w:header="709" w:footer="709" w:gutter="0"/>
          <w:pgNumType w:start="46"/>
          <w:cols w:space="708"/>
          <w:docGrid w:linePitch="360"/>
        </w:sectPr>
      </w:pPr>
    </w:p>
    <w:p w14:paraId="5B3D1279" w14:textId="39A24AC4" w:rsidR="00D87D8E" w:rsidRPr="00C025A0" w:rsidRDefault="00D87D8E" w:rsidP="00C025A0">
      <w:r>
        <w:lastRenderedPageBreak/>
        <w:br w:type="page"/>
      </w:r>
    </w:p>
    <w:p w14:paraId="349C020E" w14:textId="65F62C68" w:rsidR="00621B9A" w:rsidRDefault="00C5401A" w:rsidP="00D87D8E">
      <w:pPr>
        <w:pStyle w:val="Ttulo2"/>
      </w:pPr>
      <w:r>
        <w:lastRenderedPageBreak/>
        <w:t>5</w:t>
      </w:r>
      <w:r w:rsidR="00D87D8E">
        <w:t>.1.</w:t>
      </w:r>
      <w:r w:rsidR="00D87D8E">
        <w:tab/>
        <w:t xml:space="preserve">Conclusiones </w:t>
      </w:r>
      <w:r w:rsidR="005F6676">
        <w:t>sobre la evaluación económica</w:t>
      </w:r>
      <w:r w:rsidR="005F6676">
        <w:fldChar w:fldCharType="begin"/>
      </w:r>
      <w:r w:rsidR="005F6676">
        <w:instrText xml:space="preserve"> TC  "</w:instrText>
      </w:r>
      <w:bookmarkStart w:id="69" w:name="_Toc117015222"/>
      <w:r>
        <w:instrText>5</w:instrText>
      </w:r>
      <w:r w:rsidR="005F6676">
        <w:instrText>.1.</w:instrText>
      </w:r>
      <w:r w:rsidR="005F6676">
        <w:tab/>
        <w:instrText>Conclusiones sobre la evaluación económica</w:instrText>
      </w:r>
      <w:bookmarkEnd w:id="69"/>
      <w:r w:rsidR="005F6676">
        <w:instrText xml:space="preserve">" \f </w:instrText>
      </w:r>
      <w:r w:rsidR="0090317A">
        <w:instrText xml:space="preserve">c </w:instrText>
      </w:r>
      <w:r w:rsidR="005F6676">
        <w:instrText xml:space="preserve">\l </w:instrText>
      </w:r>
      <w:r w:rsidR="0090317A">
        <w:instrText>3</w:instrText>
      </w:r>
      <w:r w:rsidR="005F6676">
        <w:instrText xml:space="preserve"> </w:instrText>
      </w:r>
      <w:r w:rsidR="005F6676">
        <w:fldChar w:fldCharType="end"/>
      </w:r>
    </w:p>
    <w:p w14:paraId="19F88DD0" w14:textId="696CE767" w:rsidR="00B93484" w:rsidRDefault="004736A1" w:rsidP="004736A1">
      <w:pPr>
        <w:ind w:firstLine="360"/>
        <w:jc w:val="both"/>
      </w:pPr>
      <w:r>
        <w:t xml:space="preserve">Después de investigar e indagar en el tema de reciclado de plásticos, se puede sacar de conclusión que las máquinas para un uso más domestico son casi inexistentes. Siendo de precio muy elevado y de grandes dimensiones. </w:t>
      </w:r>
    </w:p>
    <w:p w14:paraId="11F6402C" w14:textId="6AAC8CCA" w:rsidR="00A52658" w:rsidRDefault="00A52658" w:rsidP="004736A1">
      <w:pPr>
        <w:ind w:firstLine="360"/>
        <w:jc w:val="both"/>
      </w:pPr>
      <w:r>
        <w:t>Analizando los resultados y la actuación de la bobinadora, se puede concluir que funciona bastante bien para su precio. Puesto que gran parte de los materiales usados son reciclados y esto hace que el coste material sea bastante bajo. Si se comparasen el funcionamiento de las máquinas ya diseñadas y de precio elevado, se vería poca diferencia. Es cierto, que la calidad de la bobina no será la más optima, pero si será aceptable y suficiente para la impresión 3D.</w:t>
      </w:r>
    </w:p>
    <w:p w14:paraId="694BB815" w14:textId="77777777" w:rsidR="003D60D0" w:rsidRDefault="00A52658" w:rsidP="00A52658">
      <w:pPr>
        <w:ind w:firstLine="360"/>
        <w:jc w:val="both"/>
      </w:pPr>
      <w:r>
        <w:t>Analizando las etapas por separado. La primera etapa la constituyen 3 ventiladores con 3 relés</w:t>
      </w:r>
      <w:r w:rsidR="003D60D0">
        <w:t xml:space="preserve"> más el sensor de temperatura</w:t>
      </w:r>
      <w:r>
        <w:t>, siendo los ventiladores reciclados.</w:t>
      </w:r>
      <w:r w:rsidR="003D60D0">
        <w:t xml:space="preserve"> Se obtiene un</w:t>
      </w:r>
      <w:r>
        <w:t xml:space="preserve"> coste </w:t>
      </w:r>
      <w:r w:rsidR="007C285E">
        <w:t>de</w:t>
      </w:r>
      <w:r w:rsidR="00C84478">
        <w:t xml:space="preserve"> </w:t>
      </w:r>
      <w:r w:rsidR="003D60D0">
        <w:t>58,33</w:t>
      </w:r>
      <w:r w:rsidR="00C84478">
        <w:t>€</w:t>
      </w:r>
      <w:r>
        <w:t>.</w:t>
      </w:r>
    </w:p>
    <w:p w14:paraId="615DC0A3" w14:textId="5EF74023" w:rsidR="003D60D0" w:rsidRDefault="00A52658" w:rsidP="00A52658">
      <w:pPr>
        <w:ind w:firstLine="360"/>
        <w:jc w:val="both"/>
      </w:pPr>
      <w:r>
        <w:t>La segunda etapa, es algo más costosa, debido a que tiene un servomotor, aunque este ha sido reciclado ya que lo ha proporcionado</w:t>
      </w:r>
      <w:r w:rsidR="003D60D0">
        <w:t xml:space="preserve"> mí tutor</w:t>
      </w:r>
      <w:r>
        <w:t>. Una varilla roscada, proporcionada por la universidad, con un costo inferior a los 5€.</w:t>
      </w:r>
      <w:r w:rsidR="003349C2">
        <w:t xml:space="preserve"> Un sensor de efecto hall, que ha sido proporcionado por </w:t>
      </w:r>
      <w:r w:rsidR="007C0561">
        <w:t xml:space="preserve">mí tutor </w:t>
      </w:r>
      <w:r w:rsidR="003349C2">
        <w:t>y un imán, estos componentes no superan el precio de 1-2€.</w:t>
      </w:r>
      <w:r>
        <w:t xml:space="preserve"> Por último, un motor paso a paso</w:t>
      </w:r>
      <w:r w:rsidR="003349C2">
        <w:t xml:space="preserve"> con un soporte para mover filamento 3D</w:t>
      </w:r>
      <w:r>
        <w:t xml:space="preserve">, este ha sido comprado por la universidad, costando </w:t>
      </w:r>
      <w:r w:rsidR="003D60D0">
        <w:t>8</w:t>
      </w:r>
      <w:r>
        <w:t xml:space="preserve">€ aproximadamente. </w:t>
      </w:r>
      <w:r w:rsidR="003D60D0">
        <w:t>En total es coste aproximado de la segunda etapa es de: 12€</w:t>
      </w:r>
    </w:p>
    <w:p w14:paraId="2B71869F" w14:textId="07958E7D" w:rsidR="00A52658" w:rsidRDefault="003D60D0" w:rsidP="00A52658">
      <w:pPr>
        <w:ind w:firstLine="360"/>
        <w:jc w:val="both"/>
      </w:pPr>
      <w:r>
        <w:t xml:space="preserve"> </w:t>
      </w:r>
      <w:r w:rsidR="00A52658">
        <w:t xml:space="preserve">La última etapa la constituyen otro motor paso a paso </w:t>
      </w:r>
      <w:r w:rsidR="003349C2">
        <w:t xml:space="preserve">con un coste de </w:t>
      </w:r>
      <w:r>
        <w:t>8</w:t>
      </w:r>
      <w:r w:rsidR="003349C2">
        <w:t xml:space="preserve">€ </w:t>
      </w:r>
      <w:r w:rsidR="00A52658">
        <w:t xml:space="preserve">y 4 varillas roscadas recicladas, pero el precio de las varillas no superara los 15€. </w:t>
      </w:r>
    </w:p>
    <w:p w14:paraId="7962B262" w14:textId="636C36A1" w:rsidR="00A52658" w:rsidRDefault="00A52658" w:rsidP="00A52658">
      <w:pPr>
        <w:ind w:firstLine="360"/>
        <w:jc w:val="both"/>
      </w:pPr>
      <w:r>
        <w:t>Hay que sumar también las piezas impresas. Se puede calcular el precio por el peso de las piezas, siendo este inferior a 1Kg. Aproximadamente se ha usado 800 g de plástico (PETG). Teniendo un costo de 18€/kg. Por tanto</w:t>
      </w:r>
      <w:r w:rsidR="003349C2">
        <w:t>,</w:t>
      </w:r>
      <w:r>
        <w:t xml:space="preserve"> el precio de todas las piezas aumentaría a un total de </w:t>
      </w:r>
      <w:r w:rsidR="003349C2">
        <w:t xml:space="preserve">14,4€. </w:t>
      </w:r>
    </w:p>
    <w:p w14:paraId="4978A54A" w14:textId="1FCBAF37" w:rsidR="003349C2" w:rsidRDefault="003349C2" w:rsidP="00A52658">
      <w:pPr>
        <w:ind w:firstLine="360"/>
        <w:jc w:val="both"/>
      </w:pPr>
      <w:r>
        <w:t xml:space="preserve">Además, hay que tener en cuenta el coste del controlador, de la fuente de alimentación y de interruptores para controlar el encendido y apagado de la propia máquina. El controlador es un Arduino con una ramps. El pack no supera el precio de 35€. La fuente de alimentación es una vieja reciclada de un ordenador. Pero estimando el valor, en el mercado de segunda mano debe rondar 5-10€. Los interruptores, se pueden reciclar perfectamente de juguetes </w:t>
      </w:r>
      <w:r w:rsidR="00E05A6C">
        <w:t>u</w:t>
      </w:r>
      <w:r>
        <w:t xml:space="preserve"> otros dispositivos obsoletos, se puede despreciar el coste de los interruptores.</w:t>
      </w:r>
    </w:p>
    <w:p w14:paraId="033086B1" w14:textId="2C1D0016" w:rsidR="003349C2" w:rsidRDefault="003349C2" w:rsidP="00A52658">
      <w:pPr>
        <w:ind w:firstLine="360"/>
        <w:jc w:val="both"/>
      </w:pPr>
      <w:r>
        <w:t>Todo esto hace un total de</w:t>
      </w:r>
      <w:r w:rsidR="00E05A6C">
        <w:t xml:space="preserve"> 135€</w:t>
      </w:r>
      <w:r>
        <w:t>, comparando este precio con las máquinas más desarrolladas y que se comercializan. Rondando los 3000-5000€, se puede ver que es un precio bastante competente. Aunque el resultado sea ligeramente de peor calidad, el ahorro es muy alto.</w:t>
      </w:r>
    </w:p>
    <w:p w14:paraId="100197D1" w14:textId="77777777" w:rsidR="00B93484" w:rsidRDefault="00B93484" w:rsidP="00B93484">
      <w:pPr>
        <w:ind w:firstLine="360"/>
      </w:pPr>
    </w:p>
    <w:p w14:paraId="23598275" w14:textId="6D0D0F53" w:rsidR="005F6676" w:rsidRDefault="00C5401A" w:rsidP="005F6676">
      <w:pPr>
        <w:pStyle w:val="Ttulo2"/>
      </w:pPr>
      <w:r>
        <w:t>5</w:t>
      </w:r>
      <w:r w:rsidR="005F6676">
        <w:t>.2.</w:t>
      </w:r>
      <w:r w:rsidR="005F6676">
        <w:tab/>
        <w:t xml:space="preserve">Conclusiones sobre la programación </w:t>
      </w:r>
      <w:r w:rsidR="0090317A">
        <w:fldChar w:fldCharType="begin"/>
      </w:r>
      <w:r w:rsidR="0090317A">
        <w:instrText xml:space="preserve"> TC  "</w:instrText>
      </w:r>
      <w:bookmarkStart w:id="70" w:name="_Toc117015223"/>
      <w:r>
        <w:instrText>5</w:instrText>
      </w:r>
      <w:r w:rsidR="0090317A">
        <w:instrText>.2.</w:instrText>
      </w:r>
      <w:r w:rsidR="0090317A">
        <w:tab/>
        <w:instrText>Conclusiones sobre la programación</w:instrText>
      </w:r>
      <w:bookmarkEnd w:id="70"/>
      <w:r w:rsidR="0090317A">
        <w:instrText xml:space="preserve">" \f c \l 3 </w:instrText>
      </w:r>
      <w:r w:rsidR="0090317A">
        <w:fldChar w:fldCharType="end"/>
      </w:r>
    </w:p>
    <w:p w14:paraId="0334C169" w14:textId="5B7F4A88" w:rsidR="00ED046A" w:rsidRDefault="00B93484" w:rsidP="00ED046A">
      <w:pPr>
        <w:ind w:firstLine="360"/>
        <w:jc w:val="both"/>
      </w:pPr>
      <w:r>
        <w:t>La programación de la</w:t>
      </w:r>
      <w:r w:rsidR="003349C2">
        <w:t xml:space="preserve"> bobinadora no ha sido tarea fácil. Debido a diversos problemas que han ido surgiendo a la hora del montaje y de</w:t>
      </w:r>
      <w:r w:rsidR="00ED046A">
        <w:t xml:space="preserve"> la calibración. Sobre todo, a la hora de sincronizar el código de las tres etapas.</w:t>
      </w:r>
    </w:p>
    <w:p w14:paraId="64A6F536" w14:textId="7E8E6440" w:rsidR="00ED046A" w:rsidRDefault="00ED046A" w:rsidP="00ED046A">
      <w:pPr>
        <w:ind w:firstLine="360"/>
        <w:jc w:val="both"/>
      </w:pPr>
      <w:r>
        <w:lastRenderedPageBreak/>
        <w:t>Pero después de un par de ajustes y cambios</w:t>
      </w:r>
      <w:r w:rsidR="007C0561">
        <w:t>,</w:t>
      </w:r>
      <w:r>
        <w:t xml:space="preserve"> el código ha quedado bastante limpio y comprensible. Evitando el uso de bucles for, delays, que son malas prácticas ya que ralentiza la velocidad de los ciclos.</w:t>
      </w:r>
    </w:p>
    <w:p w14:paraId="26B9AE80" w14:textId="15717326" w:rsidR="00ED046A" w:rsidRDefault="00ED046A" w:rsidP="00ED046A">
      <w:pPr>
        <w:ind w:firstLine="360"/>
        <w:jc w:val="both"/>
      </w:pPr>
      <w:r>
        <w:t>Además, ha sido bastante entretenido la programación, ya que he aprendido bastante y he usado diferentes tecnologías,</w:t>
      </w:r>
      <w:r w:rsidR="00BA2202">
        <w:t xml:space="preserve"> por ejemplo,</w:t>
      </w:r>
      <w:r>
        <w:t xml:space="preserve"> bus </w:t>
      </w:r>
      <w:r w:rsidR="00BA2202">
        <w:t>I2C</w:t>
      </w:r>
      <w:r>
        <w:t>, diferentes sensores, uso de PID con retardo, etc. He adquirido nuevos conocimientos y aprendido durante la elaboración del proyecto.</w:t>
      </w:r>
    </w:p>
    <w:p w14:paraId="0781DFD1" w14:textId="77777777" w:rsidR="00533320" w:rsidRDefault="00533320" w:rsidP="005F6676"/>
    <w:p w14:paraId="48F7F67C" w14:textId="07ECE3BA" w:rsidR="005F6676" w:rsidRDefault="00C5401A" w:rsidP="005F6676">
      <w:pPr>
        <w:pStyle w:val="Ttulo2"/>
      </w:pPr>
      <w:r>
        <w:t>5</w:t>
      </w:r>
      <w:r w:rsidR="005F6676">
        <w:t>.</w:t>
      </w:r>
      <w:r w:rsidR="00362AD0">
        <w:t>3</w:t>
      </w:r>
      <w:r w:rsidR="005F6676">
        <w:t>.</w:t>
      </w:r>
      <w:r w:rsidR="005F6676">
        <w:tab/>
        <w:t>Conclusiones generales</w:t>
      </w:r>
      <w:r w:rsidR="0090317A">
        <w:fldChar w:fldCharType="begin"/>
      </w:r>
      <w:r w:rsidR="0090317A">
        <w:instrText xml:space="preserve"> TC  "</w:instrText>
      </w:r>
      <w:bookmarkStart w:id="71" w:name="_Toc117015224"/>
      <w:r>
        <w:instrText>5</w:instrText>
      </w:r>
      <w:r w:rsidR="0090317A">
        <w:instrText>.</w:instrText>
      </w:r>
      <w:r w:rsidR="00362AD0">
        <w:instrText>3</w:instrText>
      </w:r>
      <w:r w:rsidR="0090317A">
        <w:instrText>.</w:instrText>
      </w:r>
      <w:r w:rsidR="0090317A">
        <w:tab/>
        <w:instrText>Conclusiones generales</w:instrText>
      </w:r>
      <w:bookmarkEnd w:id="71"/>
      <w:r w:rsidR="0090317A">
        <w:instrText xml:space="preserve">" \f c \l 3 </w:instrText>
      </w:r>
      <w:r w:rsidR="0090317A">
        <w:fldChar w:fldCharType="end"/>
      </w:r>
    </w:p>
    <w:p w14:paraId="507C929D" w14:textId="7B352B54" w:rsidR="00B368DB" w:rsidRDefault="00533320" w:rsidP="002C5C81">
      <w:pPr>
        <w:ind w:firstLine="360"/>
        <w:jc w:val="both"/>
      </w:pPr>
      <w:r>
        <w:t xml:space="preserve">Como conclusiones generales, </w:t>
      </w:r>
      <w:r w:rsidR="002C5C81">
        <w:t xml:space="preserve">el proyecto ha sido bastante interesante además he adquirido bastantes conocimientos sobre las diferentes tecnologías y controles aplicados. Lo más interesante es ver como el prototipo es capaz de actuar de manera correcta. </w:t>
      </w:r>
    </w:p>
    <w:p w14:paraId="41CC3BA3" w14:textId="1758D3B7" w:rsidR="002C5C81" w:rsidRDefault="002C5C81" w:rsidP="002C5C81">
      <w:pPr>
        <w:ind w:firstLine="360"/>
        <w:jc w:val="both"/>
      </w:pPr>
      <w:r>
        <w:t xml:space="preserve">Es cierto que la calidad de la bobina no es como una comprada. Pero si que es funcional. Personalmente pensaba que el reciclado de plástico no estaría al alcance de cualquier persona. Pero indagando e investigando he cambiado totalmente de opinión. Reciclar los residuos es posible y a bajo costo, no hace falta máquinas que valen miles de euros. </w:t>
      </w:r>
    </w:p>
    <w:p w14:paraId="45BEC35C" w14:textId="02D2CA2D" w:rsidR="002C5C81" w:rsidRDefault="002C5C81" w:rsidP="00ED046A">
      <w:pPr>
        <w:ind w:firstLine="360"/>
      </w:pPr>
      <w:r>
        <w:t xml:space="preserve">El desarrollo de la máquina ha sido algo complejo y costoso, pero una vez visto los resultados merece la pena. </w:t>
      </w:r>
      <w:r w:rsidR="007C0561">
        <w:t>E</w:t>
      </w:r>
      <w:r>
        <w:t>s una inversión, en casa tengo una impresora 3D y se pierde bastante plástico a la hora de imprimir</w:t>
      </w:r>
      <w:r w:rsidR="005C6900">
        <w:t xml:space="preserve"> los</w:t>
      </w:r>
      <w:r>
        <w:t xml:space="preserve"> soportes, piezas fallidas, etc. </w:t>
      </w:r>
      <w:r w:rsidR="005C6900">
        <w:t>E</w:t>
      </w:r>
      <w:r>
        <w:t>sto tiene un coste, pero con esta máquina junto a la de los compañeros es posible convertir los restos en una bobina de nuevo, por lo tanto, no existen perdidas.</w:t>
      </w:r>
    </w:p>
    <w:p w14:paraId="04277AF2" w14:textId="1F9E9E5C" w:rsidR="002C5C81" w:rsidRDefault="002C5C81" w:rsidP="00ED046A">
      <w:pPr>
        <w:ind w:firstLine="360"/>
      </w:pPr>
      <w:r>
        <w:t xml:space="preserve">El desarrollo ha sido complejo debido a la gran cantidad de problemas que han ido surgiendo durante el montaje. </w:t>
      </w:r>
      <w:r w:rsidR="0081337C">
        <w:t>Se ha tenido que cambiar el diseño del modelo varias veces, teniendo que volver a imprimir piezas en 3D, por tanto, perdida de tiempo. Algunas piezas han tardado más de 11 horas en imprimirse, por su relleno y su tamaño.</w:t>
      </w:r>
    </w:p>
    <w:p w14:paraId="232DF82E" w14:textId="2B9B5C8D" w:rsidR="0081337C" w:rsidRDefault="0081337C" w:rsidP="00ED046A">
      <w:pPr>
        <w:ind w:firstLine="360"/>
      </w:pPr>
      <w:r>
        <w:t>Pero una vez solventado los problemas surgidos, el proceso de calibrado ha sido simple, a base de pruebas prácticas. Ha sido curioso ver cómo actúa el control PID del sensor de espesor</w:t>
      </w:r>
      <w:r w:rsidR="007C0561">
        <w:t>.</w:t>
      </w:r>
      <w:r>
        <w:t xml:space="preserve"> Porque, para su calibración se han ido variando los parámetros, viendo cómo actúa cada parámetro en la respuesta. Esto ha enriquecido bastante mi conocimiento sobre los controles realimentados. </w:t>
      </w:r>
    </w:p>
    <w:p w14:paraId="2FF186F9" w14:textId="5A0CF096" w:rsidR="0081337C" w:rsidRDefault="0081337C" w:rsidP="00ED046A">
      <w:pPr>
        <w:ind w:firstLine="360"/>
      </w:pPr>
    </w:p>
    <w:p w14:paraId="55460112" w14:textId="79A3E64E" w:rsidR="003A5B26" w:rsidRDefault="003A5B26">
      <w:pPr>
        <w:sectPr w:rsidR="003A5B26" w:rsidSect="00207170">
          <w:footerReference w:type="default" r:id="rId75"/>
          <w:pgSz w:w="11906" w:h="16838"/>
          <w:pgMar w:top="1418" w:right="1701" w:bottom="1418" w:left="1701" w:header="709" w:footer="709" w:gutter="0"/>
          <w:pgNumType w:start="48"/>
          <w:cols w:space="708"/>
          <w:docGrid w:linePitch="360"/>
        </w:sectPr>
      </w:pPr>
    </w:p>
    <w:p w14:paraId="048D119A" w14:textId="77777777" w:rsidR="00B368DB" w:rsidRDefault="00B368DB" w:rsidP="00B368DB"/>
    <w:p w14:paraId="3F20542B" w14:textId="7E6A359B" w:rsidR="00B368DB" w:rsidRPr="00B368DB" w:rsidRDefault="00B368DB" w:rsidP="00B368DB">
      <w:pPr>
        <w:pStyle w:val="Ttulo1"/>
        <w:jc w:val="center"/>
        <w:rPr>
          <w:sz w:val="144"/>
          <w:szCs w:val="144"/>
        </w:rPr>
      </w:pPr>
      <w:r w:rsidRPr="00B368DB">
        <w:rPr>
          <w:sz w:val="96"/>
          <w:szCs w:val="96"/>
        </w:rPr>
        <w:t>C</w:t>
      </w:r>
      <w:r w:rsidR="003254BA">
        <w:rPr>
          <w:sz w:val="96"/>
          <w:szCs w:val="96"/>
        </w:rPr>
        <w:t>APÍTULO</w:t>
      </w:r>
      <w:r w:rsidRPr="00B368DB">
        <w:rPr>
          <w:sz w:val="96"/>
          <w:szCs w:val="96"/>
        </w:rPr>
        <w:t xml:space="preserve"> </w:t>
      </w:r>
      <w:r w:rsidR="00C5401A">
        <w:rPr>
          <w:sz w:val="96"/>
          <w:szCs w:val="96"/>
        </w:rPr>
        <w:t>6</w:t>
      </w:r>
      <w:r w:rsidRPr="00B368DB">
        <w:rPr>
          <w:sz w:val="96"/>
          <w:szCs w:val="96"/>
        </w:rPr>
        <w:t>. B</w:t>
      </w:r>
      <w:r w:rsidR="00687D50">
        <w:rPr>
          <w:sz w:val="96"/>
          <w:szCs w:val="96"/>
        </w:rPr>
        <w:t>IBLIOGRAFÍA</w:t>
      </w:r>
      <w:r>
        <w:rPr>
          <w:sz w:val="96"/>
          <w:szCs w:val="96"/>
        </w:rPr>
        <w:t xml:space="preserve"> </w:t>
      </w:r>
      <w:r>
        <w:rPr>
          <w:sz w:val="96"/>
          <w:szCs w:val="96"/>
        </w:rPr>
        <w:fldChar w:fldCharType="begin"/>
      </w:r>
      <w:r>
        <w:rPr>
          <w:sz w:val="96"/>
          <w:szCs w:val="96"/>
        </w:rPr>
        <w:instrText xml:space="preserve"> TC  "</w:instrText>
      </w:r>
      <w:bookmarkStart w:id="72" w:name="_Toc117015225"/>
      <w:r>
        <w:rPr>
          <w:sz w:val="96"/>
          <w:szCs w:val="96"/>
        </w:rPr>
        <w:instrText>C</w:instrText>
      </w:r>
      <w:r w:rsidR="003254BA">
        <w:rPr>
          <w:sz w:val="96"/>
          <w:szCs w:val="96"/>
        </w:rPr>
        <w:instrText>APÍTULO</w:instrText>
      </w:r>
      <w:r>
        <w:rPr>
          <w:sz w:val="96"/>
          <w:szCs w:val="96"/>
        </w:rPr>
        <w:instrText xml:space="preserve"> </w:instrText>
      </w:r>
      <w:r w:rsidR="00C5401A">
        <w:rPr>
          <w:sz w:val="96"/>
          <w:szCs w:val="96"/>
        </w:rPr>
        <w:instrText>6</w:instrText>
      </w:r>
      <w:r>
        <w:rPr>
          <w:sz w:val="96"/>
          <w:szCs w:val="96"/>
        </w:rPr>
        <w:instrText>. B</w:instrText>
      </w:r>
      <w:r w:rsidR="004C6673">
        <w:rPr>
          <w:sz w:val="96"/>
          <w:szCs w:val="96"/>
        </w:rPr>
        <w:instrText>IBLIOGRAFÍA</w:instrText>
      </w:r>
      <w:bookmarkEnd w:id="72"/>
      <w:r>
        <w:rPr>
          <w:sz w:val="96"/>
          <w:szCs w:val="96"/>
        </w:rPr>
        <w:instrText xml:space="preserve">" \f c \l 1 </w:instrText>
      </w:r>
      <w:r>
        <w:rPr>
          <w:sz w:val="96"/>
          <w:szCs w:val="96"/>
        </w:rPr>
        <w:fldChar w:fldCharType="end"/>
      </w:r>
    </w:p>
    <w:p w14:paraId="1759EF1E" w14:textId="77777777" w:rsidR="00B368DB" w:rsidRDefault="00B368DB">
      <w:r>
        <w:br w:type="page"/>
      </w:r>
    </w:p>
    <w:p w14:paraId="36861B93" w14:textId="3985FDD6" w:rsidR="00B368DB" w:rsidRDefault="00B368DB">
      <w:r>
        <w:lastRenderedPageBreak/>
        <w:br w:type="page"/>
      </w:r>
    </w:p>
    <w:p w14:paraId="14FD8979" w14:textId="77777777" w:rsidR="00172598" w:rsidRPr="00172598" w:rsidRDefault="00B368DB" w:rsidP="00172598">
      <w:pPr>
        <w:pStyle w:val="Bibliografa"/>
        <w:rPr>
          <w:rFonts w:ascii="Calibri" w:hAnsi="Calibri" w:cs="Calibri"/>
          <w:szCs w:val="24"/>
        </w:rPr>
      </w:pPr>
      <w:r>
        <w:lastRenderedPageBreak/>
        <w:fldChar w:fldCharType="begin"/>
      </w:r>
      <w:r>
        <w:instrText xml:space="preserve"> ADDIN ZOTERO_BIBL {"uncited":[["http://zotero.org/users/8067627/items/MSF7J3XU"],["http://zotero.org/users/8067627/items/Q2QSR9BA"],["http://zotero.org/users/8067627/items/ZETA9H9A"],["http://zotero.org/users/8067627/items/MAYDQM86"],["http://zotero.org/users/8067627/items/B9QMAWZ7"],["http://zotero.org/users/8067627/items/RK5MQDBV"],["http://zotero.org/users/8067627/items/IMKVBVRB"],["http://zotero.org/users/8067627/items/X5HRQ7PD"]],"omitted":[],"custom":[]} CSL_BIBLIOGRAPHY </w:instrText>
      </w:r>
      <w:r>
        <w:fldChar w:fldCharType="separate"/>
      </w:r>
      <w:r w:rsidR="00172598" w:rsidRPr="00172598">
        <w:rPr>
          <w:rFonts w:ascii="Calibri" w:hAnsi="Calibri" w:cs="Calibri"/>
          <w:i/>
          <w:iCs/>
          <w:szCs w:val="24"/>
        </w:rPr>
        <w:t>Welcome to InFiDEL’s documentation! —InFiDEL &lt;&gt; documentation</w:t>
      </w:r>
      <w:r w:rsidR="00172598" w:rsidRPr="00172598">
        <w:rPr>
          <w:rFonts w:ascii="Calibri" w:hAnsi="Calibri" w:cs="Calibri"/>
          <w:szCs w:val="24"/>
        </w:rPr>
        <w:t>. (s. f.). Recuperado 8 de octubre de 2022, de https://infidel-sensor.readthedocs.io/en/latest/</w:t>
      </w:r>
    </w:p>
    <w:p w14:paraId="6467D567" w14:textId="190E997E" w:rsidR="00533320" w:rsidRPr="005F6676" w:rsidRDefault="00B368DB" w:rsidP="00996485">
      <w:pPr>
        <w:ind w:firstLine="360"/>
      </w:pPr>
      <w:r>
        <w:fldChar w:fldCharType="end"/>
      </w:r>
    </w:p>
    <w:sectPr w:rsidR="00533320" w:rsidRPr="005F6676" w:rsidSect="00207170">
      <w:footerReference w:type="default" r:id="rId76"/>
      <w:pgSz w:w="11906" w:h="16838"/>
      <w:pgMar w:top="1418" w:right="1701" w:bottom="1418" w:left="1701" w:header="709" w:footer="709" w:gutter="0"/>
      <w:pgNumType w:start="5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CECCD3" w14:textId="77777777" w:rsidR="0056043C" w:rsidRDefault="0056043C" w:rsidP="00DA5357">
      <w:pPr>
        <w:spacing w:after="0" w:line="240" w:lineRule="auto"/>
      </w:pPr>
      <w:r>
        <w:separator/>
      </w:r>
    </w:p>
  </w:endnote>
  <w:endnote w:type="continuationSeparator" w:id="0">
    <w:p w14:paraId="64E93941" w14:textId="77777777" w:rsidR="0056043C" w:rsidRDefault="0056043C" w:rsidP="00DA53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F93FF7" w14:textId="77777777" w:rsidR="003F2162" w:rsidRDefault="003F2162">
    <w:pPr>
      <w:pStyle w:val="Piedepgina"/>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684C4" w14:textId="597CFE78" w:rsidR="00D406BB" w:rsidRDefault="00D406BB" w:rsidP="00D406BB">
    <w:pPr>
      <w:pStyle w:val="Piedepgina"/>
      <w:tabs>
        <w:tab w:val="left" w:pos="461"/>
        <w:tab w:val="left" w:pos="7056"/>
      </w:tabs>
    </w:pPr>
    <w:r>
      <w:tab/>
    </w:r>
    <w:r>
      <w:tab/>
      <w:t xml:space="preserve">Capítulo 3. </w:t>
    </w:r>
    <w:r w:rsidR="00685016">
      <w:t>P</w:t>
    </w:r>
    <w:r>
      <w:t>rogramación</w:t>
    </w:r>
    <w:r>
      <w:tab/>
    </w:r>
    <w:r>
      <w:tab/>
    </w:r>
    <w:r>
      <w:fldChar w:fldCharType="begin"/>
    </w:r>
    <w:r>
      <w:instrText>PAGE   \* MERGEFORMAT</w:instrText>
    </w:r>
    <w:r>
      <w:fldChar w:fldCharType="separate"/>
    </w:r>
    <w:r>
      <w:t>1</w:t>
    </w:r>
    <w:r>
      <w:fldChar w:fldCharType="end"/>
    </w:r>
    <w:r>
      <w:t>/</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06FA3B" w14:textId="347129F0" w:rsidR="00207170" w:rsidRDefault="00207170" w:rsidP="00D406BB">
    <w:pPr>
      <w:pStyle w:val="Piedepgina"/>
      <w:tabs>
        <w:tab w:val="left" w:pos="461"/>
        <w:tab w:val="left" w:pos="7056"/>
      </w:tabs>
    </w:pPr>
    <w:r>
      <w:tab/>
    </w:r>
    <w:r>
      <w:tab/>
      <w:t>Capítulo 4. Planos</w:t>
    </w:r>
    <w:r>
      <w:tab/>
    </w:r>
    <w:r>
      <w:tab/>
    </w:r>
    <w:r>
      <w:fldChar w:fldCharType="begin"/>
    </w:r>
    <w:r>
      <w:instrText>PAGE   \* MERGEFORMAT</w:instrText>
    </w:r>
    <w:r>
      <w:fldChar w:fldCharType="separate"/>
    </w:r>
    <w:r>
      <w:t>1</w:t>
    </w:r>
    <w:r>
      <w:fldChar w:fldCharType="end"/>
    </w:r>
    <w:r>
      <w:t>/</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93A53C" w14:textId="034F7323" w:rsidR="006E1679" w:rsidRDefault="00D406BB" w:rsidP="006E1679">
    <w:pPr>
      <w:pStyle w:val="Piedepgina"/>
      <w:tabs>
        <w:tab w:val="left" w:pos="461"/>
        <w:tab w:val="left" w:pos="7056"/>
      </w:tabs>
    </w:pPr>
    <w:r>
      <w:tab/>
    </w:r>
    <w:r>
      <w:tab/>
    </w:r>
    <w:r>
      <w:tab/>
    </w:r>
    <w:r>
      <w:tab/>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FCD22" w14:textId="5FD1EE97" w:rsidR="00D406BB" w:rsidRDefault="00D406BB" w:rsidP="00D406BB">
    <w:pPr>
      <w:pStyle w:val="Piedepgina"/>
      <w:tabs>
        <w:tab w:val="left" w:pos="461"/>
        <w:tab w:val="left" w:pos="7056"/>
      </w:tabs>
    </w:pPr>
    <w:r>
      <w:tab/>
    </w:r>
    <w:r>
      <w:tab/>
      <w:t xml:space="preserve">Capítulo </w:t>
    </w:r>
    <w:r w:rsidR="003F2162">
      <w:t>5</w:t>
    </w:r>
    <w:r>
      <w:t>. Conclusiones</w:t>
    </w:r>
    <w:r>
      <w:tab/>
    </w:r>
    <w:r>
      <w:tab/>
    </w:r>
    <w:r>
      <w:fldChar w:fldCharType="begin"/>
    </w:r>
    <w:r>
      <w:instrText>PAGE   \* MERGEFORMAT</w:instrText>
    </w:r>
    <w:r>
      <w:fldChar w:fldCharType="separate"/>
    </w:r>
    <w:r>
      <w:t>1</w:t>
    </w:r>
    <w:r>
      <w:fldChar w:fldCharType="end"/>
    </w:r>
    <w:r>
      <w:t>/</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0E69A2" w14:textId="670B589A" w:rsidR="003A5B26" w:rsidRDefault="003A5B26" w:rsidP="00D406BB">
    <w:pPr>
      <w:pStyle w:val="Piedepgina"/>
      <w:tabs>
        <w:tab w:val="left" w:pos="461"/>
        <w:tab w:val="left" w:pos="7056"/>
      </w:tabs>
    </w:pPr>
    <w:r>
      <w:tab/>
    </w:r>
    <w:r>
      <w:tab/>
      <w:t xml:space="preserve">Capítulo </w:t>
    </w:r>
    <w:r w:rsidR="003F2162">
      <w:t>6</w:t>
    </w:r>
    <w:r>
      <w:t>. Bibliografía</w:t>
    </w:r>
    <w:r>
      <w:tab/>
    </w:r>
    <w:r>
      <w:tab/>
    </w:r>
    <w:r>
      <w:fldChar w:fldCharType="begin"/>
    </w:r>
    <w:r>
      <w:instrText>PAGE   \* MERGEFORMAT</w:instrText>
    </w:r>
    <w:r>
      <w:fldChar w:fldCharType="separate"/>
    </w:r>
    <w:r>
      <w:t>1</w:t>
    </w:r>
    <w:r>
      <w:fldChar w:fldCharType="end"/>
    </w:r>
    <w: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FF23DB" w14:textId="77777777" w:rsidR="003F2162" w:rsidRDefault="003F2162">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3523B9" w14:textId="77777777" w:rsidR="003F2162" w:rsidRDefault="003F2162">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0BBB40" w14:textId="574F7098" w:rsidR="004C2B11" w:rsidRDefault="00EB54A3">
    <w:pPr>
      <w:pStyle w:val="Piedepgina"/>
    </w:pPr>
    <w:r>
      <w:tab/>
    </w:r>
    <w:r>
      <w:tab/>
    </w:r>
    <w:r>
      <w:fldChar w:fldCharType="begin"/>
    </w:r>
    <w:r>
      <w:instrText>PAGE   \* MERGEFORMAT</w:instrText>
    </w:r>
    <w:r>
      <w:fldChar w:fldCharType="separate"/>
    </w:r>
    <w:r>
      <w:t>1</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CAB6CA" w14:textId="45E2C265" w:rsidR="00EB54A3" w:rsidRDefault="00EB54A3" w:rsidP="00EB54A3">
    <w:pPr>
      <w:pStyle w:val="Piedepgina"/>
      <w:tabs>
        <w:tab w:val="left" w:pos="461"/>
      </w:tabs>
    </w:pPr>
    <w:r>
      <w:tab/>
    </w:r>
    <w:r>
      <w:tab/>
    </w:r>
    <w: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B2E38" w14:textId="30588A9F" w:rsidR="00EB54A3" w:rsidRDefault="00D406BB" w:rsidP="00D406BB">
    <w:pPr>
      <w:pStyle w:val="Piedepgina"/>
      <w:tabs>
        <w:tab w:val="left" w:pos="461"/>
      </w:tabs>
    </w:pPr>
    <w:r>
      <w:tab/>
    </w:r>
    <w:r>
      <w:tab/>
    </w:r>
    <w:r w:rsidR="00EB54A3">
      <w:t>Capítulo 1. Introducción</w:t>
    </w:r>
    <w:r>
      <w:tab/>
    </w:r>
    <w:r>
      <w:fldChar w:fldCharType="begin"/>
    </w:r>
    <w:r>
      <w:instrText>PAGE   \* MERGEFORMAT</w:instrText>
    </w:r>
    <w:r>
      <w:fldChar w:fldCharType="separate"/>
    </w:r>
    <w:r>
      <w:t>1</w:t>
    </w:r>
    <w:r>
      <w:fldChar w:fldCharType="end"/>
    </w:r>
    <w:r>
      <w:t>/</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563E4F" w14:textId="00810D89" w:rsidR="00D406BB" w:rsidRDefault="00D406BB" w:rsidP="00D406BB">
    <w:pPr>
      <w:pStyle w:val="Piedepgina"/>
      <w:tabs>
        <w:tab w:val="left" w:pos="461"/>
      </w:tabs>
    </w:pPr>
    <w:r>
      <w:tab/>
    </w:r>
    <w:r>
      <w:tab/>
    </w:r>
    <w:r>
      <w:tab/>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8EEA5" w14:textId="0FDA7876" w:rsidR="00D406BB" w:rsidRDefault="00D406BB" w:rsidP="00D406BB">
    <w:pPr>
      <w:pStyle w:val="Piedepgina"/>
      <w:tabs>
        <w:tab w:val="left" w:pos="461"/>
      </w:tabs>
    </w:pPr>
    <w:r>
      <w:tab/>
    </w:r>
    <w:r>
      <w:tab/>
      <w:t xml:space="preserve">Capítulo 2. </w:t>
    </w:r>
    <w:r w:rsidR="004A0CB2">
      <w:t>Diseño</w:t>
    </w:r>
    <w:r>
      <w:tab/>
    </w:r>
    <w:r>
      <w:fldChar w:fldCharType="begin"/>
    </w:r>
    <w:r>
      <w:instrText>PAGE   \* MERGEFORMAT</w:instrText>
    </w:r>
    <w:r>
      <w:fldChar w:fldCharType="separate"/>
    </w:r>
    <w:r>
      <w:t>1</w:t>
    </w:r>
    <w:r>
      <w:fldChar w:fldCharType="end"/>
    </w:r>
    <w:r>
      <w:t>/</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0BB4A" w14:textId="59F44877" w:rsidR="00D406BB" w:rsidRDefault="00D406BB" w:rsidP="00D406BB">
    <w:pPr>
      <w:pStyle w:val="Piedepgina"/>
      <w:tabs>
        <w:tab w:val="left" w:pos="461"/>
        <w:tab w:val="left" w:pos="7056"/>
      </w:tabs>
    </w:pP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2D5248" w14:textId="77777777" w:rsidR="0056043C" w:rsidRDefault="0056043C" w:rsidP="00DA5357">
      <w:pPr>
        <w:spacing w:after="0" w:line="240" w:lineRule="auto"/>
      </w:pPr>
      <w:r>
        <w:separator/>
      </w:r>
    </w:p>
  </w:footnote>
  <w:footnote w:type="continuationSeparator" w:id="0">
    <w:p w14:paraId="43BF27FA" w14:textId="77777777" w:rsidR="0056043C" w:rsidRDefault="0056043C" w:rsidP="00DA53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884F5" w14:textId="77777777" w:rsidR="003F2162" w:rsidRDefault="003F2162">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27CAC" w14:textId="0A9A4996" w:rsidR="004C2B11" w:rsidRPr="001B6DA8" w:rsidRDefault="001B6DA8" w:rsidP="001B6DA8">
    <w:pPr>
      <w:pStyle w:val="Encabezado"/>
    </w:pPr>
    <w:r w:rsidRPr="001B6DA8">
      <w:t>Diseño y construcción de una bobinadora de filamento de plástico reciclado para impresión 3D</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250166" w14:textId="77777777" w:rsidR="003F2162" w:rsidRDefault="003F216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85931"/>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950780C"/>
    <w:multiLevelType w:val="multilevel"/>
    <w:tmpl w:val="8C2A9C4E"/>
    <w:lvl w:ilvl="0">
      <w:start w:val="4"/>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B1F4B38"/>
    <w:multiLevelType w:val="hybridMultilevel"/>
    <w:tmpl w:val="81B223E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F086913"/>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1236525E"/>
    <w:multiLevelType w:val="hybridMultilevel"/>
    <w:tmpl w:val="A8CADF4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6660666"/>
    <w:multiLevelType w:val="hybridMultilevel"/>
    <w:tmpl w:val="32F2D502"/>
    <w:lvl w:ilvl="0" w:tplc="8D848CB2">
      <w:start w:val="6"/>
      <w:numFmt w:val="decimal"/>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77401A0"/>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1E751A3A"/>
    <w:multiLevelType w:val="hybridMultilevel"/>
    <w:tmpl w:val="88F47D26"/>
    <w:lvl w:ilvl="0" w:tplc="12B40176">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5556D73"/>
    <w:multiLevelType w:val="hybridMultilevel"/>
    <w:tmpl w:val="C9B6D612"/>
    <w:lvl w:ilvl="0" w:tplc="D07CAEA6">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9" w15:restartNumberingAfterBreak="0">
    <w:nsid w:val="38ED1AD7"/>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E086692"/>
    <w:multiLevelType w:val="multilevel"/>
    <w:tmpl w:val="15D018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1695E8E"/>
    <w:multiLevelType w:val="hybridMultilevel"/>
    <w:tmpl w:val="111CDD14"/>
    <w:lvl w:ilvl="0" w:tplc="C8F4D620">
      <w:start w:val="1"/>
      <w:numFmt w:val="lowerLetter"/>
      <w:lvlText w:val="%1)"/>
      <w:lvlJc w:val="left"/>
      <w:pPr>
        <w:ind w:left="1776" w:hanging="360"/>
      </w:pPr>
      <w:rPr>
        <w:rFonts w:hint="default"/>
      </w:rPr>
    </w:lvl>
    <w:lvl w:ilvl="1" w:tplc="0C0A0019" w:tentative="1">
      <w:start w:val="1"/>
      <w:numFmt w:val="lowerLetter"/>
      <w:lvlText w:val="%2."/>
      <w:lvlJc w:val="left"/>
      <w:pPr>
        <w:ind w:left="2496" w:hanging="360"/>
      </w:pPr>
    </w:lvl>
    <w:lvl w:ilvl="2" w:tplc="0C0A001B" w:tentative="1">
      <w:start w:val="1"/>
      <w:numFmt w:val="lowerRoman"/>
      <w:lvlText w:val="%3."/>
      <w:lvlJc w:val="right"/>
      <w:pPr>
        <w:ind w:left="3216" w:hanging="180"/>
      </w:pPr>
    </w:lvl>
    <w:lvl w:ilvl="3" w:tplc="0C0A000F" w:tentative="1">
      <w:start w:val="1"/>
      <w:numFmt w:val="decimal"/>
      <w:lvlText w:val="%4."/>
      <w:lvlJc w:val="left"/>
      <w:pPr>
        <w:ind w:left="3936" w:hanging="360"/>
      </w:pPr>
    </w:lvl>
    <w:lvl w:ilvl="4" w:tplc="0C0A0019" w:tentative="1">
      <w:start w:val="1"/>
      <w:numFmt w:val="lowerLetter"/>
      <w:lvlText w:val="%5."/>
      <w:lvlJc w:val="left"/>
      <w:pPr>
        <w:ind w:left="4656" w:hanging="360"/>
      </w:pPr>
    </w:lvl>
    <w:lvl w:ilvl="5" w:tplc="0C0A001B" w:tentative="1">
      <w:start w:val="1"/>
      <w:numFmt w:val="lowerRoman"/>
      <w:lvlText w:val="%6."/>
      <w:lvlJc w:val="right"/>
      <w:pPr>
        <w:ind w:left="5376" w:hanging="180"/>
      </w:pPr>
    </w:lvl>
    <w:lvl w:ilvl="6" w:tplc="0C0A000F" w:tentative="1">
      <w:start w:val="1"/>
      <w:numFmt w:val="decimal"/>
      <w:lvlText w:val="%7."/>
      <w:lvlJc w:val="left"/>
      <w:pPr>
        <w:ind w:left="6096" w:hanging="360"/>
      </w:pPr>
    </w:lvl>
    <w:lvl w:ilvl="7" w:tplc="0C0A0019" w:tentative="1">
      <w:start w:val="1"/>
      <w:numFmt w:val="lowerLetter"/>
      <w:lvlText w:val="%8."/>
      <w:lvlJc w:val="left"/>
      <w:pPr>
        <w:ind w:left="6816" w:hanging="360"/>
      </w:pPr>
    </w:lvl>
    <w:lvl w:ilvl="8" w:tplc="0C0A001B" w:tentative="1">
      <w:start w:val="1"/>
      <w:numFmt w:val="lowerRoman"/>
      <w:lvlText w:val="%9."/>
      <w:lvlJc w:val="right"/>
      <w:pPr>
        <w:ind w:left="7536" w:hanging="180"/>
      </w:pPr>
    </w:lvl>
  </w:abstractNum>
  <w:abstractNum w:abstractNumId="12" w15:restartNumberingAfterBreak="0">
    <w:nsid w:val="58A04072"/>
    <w:multiLevelType w:val="hybridMultilevel"/>
    <w:tmpl w:val="9E187304"/>
    <w:lvl w:ilvl="0" w:tplc="EE885AB8">
      <w:start w:val="1"/>
      <w:numFmt w:val="lowerLetter"/>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3" w15:restartNumberingAfterBreak="0">
    <w:nsid w:val="61BA79FF"/>
    <w:multiLevelType w:val="hybridMultilevel"/>
    <w:tmpl w:val="0E02D5F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6253449A"/>
    <w:multiLevelType w:val="multilevel"/>
    <w:tmpl w:val="3526667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45414A1"/>
    <w:multiLevelType w:val="multilevel"/>
    <w:tmpl w:val="15D018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76F56285"/>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7EA3744A"/>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16cid:durableId="1024524533">
    <w:abstractNumId w:val="15"/>
  </w:num>
  <w:num w:numId="2" w16cid:durableId="14960513">
    <w:abstractNumId w:val="1"/>
  </w:num>
  <w:num w:numId="3" w16cid:durableId="2123380791">
    <w:abstractNumId w:val="10"/>
  </w:num>
  <w:num w:numId="4" w16cid:durableId="154221659">
    <w:abstractNumId w:val="2"/>
  </w:num>
  <w:num w:numId="5" w16cid:durableId="887842368">
    <w:abstractNumId w:val="11"/>
  </w:num>
  <w:num w:numId="6" w16cid:durableId="2090347355">
    <w:abstractNumId w:val="8"/>
  </w:num>
  <w:num w:numId="7" w16cid:durableId="1193302139">
    <w:abstractNumId w:val="12"/>
  </w:num>
  <w:num w:numId="8" w16cid:durableId="1989048645">
    <w:abstractNumId w:val="14"/>
  </w:num>
  <w:num w:numId="9" w16cid:durableId="1905753036">
    <w:abstractNumId w:val="16"/>
  </w:num>
  <w:num w:numId="10" w16cid:durableId="818888919">
    <w:abstractNumId w:val="4"/>
  </w:num>
  <w:num w:numId="11" w16cid:durableId="986936665">
    <w:abstractNumId w:val="5"/>
  </w:num>
  <w:num w:numId="12" w16cid:durableId="1418358477">
    <w:abstractNumId w:val="9"/>
  </w:num>
  <w:num w:numId="13" w16cid:durableId="1105685250">
    <w:abstractNumId w:val="3"/>
  </w:num>
  <w:num w:numId="14" w16cid:durableId="163403267">
    <w:abstractNumId w:val="6"/>
  </w:num>
  <w:num w:numId="15" w16cid:durableId="84303110">
    <w:abstractNumId w:val="17"/>
  </w:num>
  <w:num w:numId="16" w16cid:durableId="1690177325">
    <w:abstractNumId w:val="0"/>
  </w:num>
  <w:num w:numId="17" w16cid:durableId="417950186">
    <w:abstractNumId w:val="7"/>
  </w:num>
  <w:num w:numId="18" w16cid:durableId="183463842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7FF5"/>
    <w:rsid w:val="00001DD9"/>
    <w:rsid w:val="00002BE0"/>
    <w:rsid w:val="00010587"/>
    <w:rsid w:val="00012CA1"/>
    <w:rsid w:val="00013D88"/>
    <w:rsid w:val="00017F6E"/>
    <w:rsid w:val="00021E5D"/>
    <w:rsid w:val="00023710"/>
    <w:rsid w:val="00023B45"/>
    <w:rsid w:val="00046E52"/>
    <w:rsid w:val="00052C24"/>
    <w:rsid w:val="00063A75"/>
    <w:rsid w:val="000751D0"/>
    <w:rsid w:val="00084FB2"/>
    <w:rsid w:val="000900C5"/>
    <w:rsid w:val="000A3786"/>
    <w:rsid w:val="000B235B"/>
    <w:rsid w:val="000B7A9D"/>
    <w:rsid w:val="000C3D7F"/>
    <w:rsid w:val="000D153A"/>
    <w:rsid w:val="000D2304"/>
    <w:rsid w:val="000D4E14"/>
    <w:rsid w:val="000E4E2B"/>
    <w:rsid w:val="000E761A"/>
    <w:rsid w:val="000F5150"/>
    <w:rsid w:val="000F5E93"/>
    <w:rsid w:val="000F7C59"/>
    <w:rsid w:val="00107189"/>
    <w:rsid w:val="00111C31"/>
    <w:rsid w:val="00111D20"/>
    <w:rsid w:val="0011748F"/>
    <w:rsid w:val="00120D71"/>
    <w:rsid w:val="00121AFE"/>
    <w:rsid w:val="00137934"/>
    <w:rsid w:val="00142531"/>
    <w:rsid w:val="00144ACA"/>
    <w:rsid w:val="00163D4C"/>
    <w:rsid w:val="001709D9"/>
    <w:rsid w:val="00172598"/>
    <w:rsid w:val="00176545"/>
    <w:rsid w:val="00186B0E"/>
    <w:rsid w:val="001934A1"/>
    <w:rsid w:val="0019535F"/>
    <w:rsid w:val="001B027A"/>
    <w:rsid w:val="001B2852"/>
    <w:rsid w:val="001B393B"/>
    <w:rsid w:val="001B6DA8"/>
    <w:rsid w:val="001B73F3"/>
    <w:rsid w:val="001D415C"/>
    <w:rsid w:val="001D46A3"/>
    <w:rsid w:val="001E0D24"/>
    <w:rsid w:val="001E13EA"/>
    <w:rsid w:val="00202D12"/>
    <w:rsid w:val="002036F8"/>
    <w:rsid w:val="00207170"/>
    <w:rsid w:val="00215567"/>
    <w:rsid w:val="002215A7"/>
    <w:rsid w:val="00230DAE"/>
    <w:rsid w:val="00244C14"/>
    <w:rsid w:val="00246DD5"/>
    <w:rsid w:val="0025602D"/>
    <w:rsid w:val="0025603C"/>
    <w:rsid w:val="002573F2"/>
    <w:rsid w:val="00264D4E"/>
    <w:rsid w:val="00273E02"/>
    <w:rsid w:val="00280E8E"/>
    <w:rsid w:val="00290C90"/>
    <w:rsid w:val="002A1177"/>
    <w:rsid w:val="002A35FA"/>
    <w:rsid w:val="002A61E1"/>
    <w:rsid w:val="002C5C81"/>
    <w:rsid w:val="002C6054"/>
    <w:rsid w:val="002D09BF"/>
    <w:rsid w:val="002D716C"/>
    <w:rsid w:val="002E5EC6"/>
    <w:rsid w:val="002E6519"/>
    <w:rsid w:val="00305946"/>
    <w:rsid w:val="003157D7"/>
    <w:rsid w:val="00323F35"/>
    <w:rsid w:val="003254BA"/>
    <w:rsid w:val="003349C2"/>
    <w:rsid w:val="0033765E"/>
    <w:rsid w:val="00343D94"/>
    <w:rsid w:val="00350B61"/>
    <w:rsid w:val="00355FE4"/>
    <w:rsid w:val="0035688B"/>
    <w:rsid w:val="0035772A"/>
    <w:rsid w:val="003600B4"/>
    <w:rsid w:val="003615D0"/>
    <w:rsid w:val="00362AD0"/>
    <w:rsid w:val="00367C65"/>
    <w:rsid w:val="003706EC"/>
    <w:rsid w:val="003725E7"/>
    <w:rsid w:val="00375C44"/>
    <w:rsid w:val="00386029"/>
    <w:rsid w:val="003904EA"/>
    <w:rsid w:val="00390CC4"/>
    <w:rsid w:val="00393BFB"/>
    <w:rsid w:val="00396B95"/>
    <w:rsid w:val="003A1461"/>
    <w:rsid w:val="003A5B26"/>
    <w:rsid w:val="003B7525"/>
    <w:rsid w:val="003B7C9B"/>
    <w:rsid w:val="003C45DB"/>
    <w:rsid w:val="003C677F"/>
    <w:rsid w:val="003D60D0"/>
    <w:rsid w:val="003D6B75"/>
    <w:rsid w:val="003D7BEF"/>
    <w:rsid w:val="003E0443"/>
    <w:rsid w:val="003F1E1B"/>
    <w:rsid w:val="003F2162"/>
    <w:rsid w:val="003F275B"/>
    <w:rsid w:val="003F49A6"/>
    <w:rsid w:val="003F67E0"/>
    <w:rsid w:val="00402C16"/>
    <w:rsid w:val="004043B7"/>
    <w:rsid w:val="00406DFA"/>
    <w:rsid w:val="00411B60"/>
    <w:rsid w:val="00412881"/>
    <w:rsid w:val="004172AF"/>
    <w:rsid w:val="00417768"/>
    <w:rsid w:val="004201FD"/>
    <w:rsid w:val="004218F1"/>
    <w:rsid w:val="004376DB"/>
    <w:rsid w:val="004428D7"/>
    <w:rsid w:val="004573FB"/>
    <w:rsid w:val="00462B8A"/>
    <w:rsid w:val="00463255"/>
    <w:rsid w:val="00470CAE"/>
    <w:rsid w:val="004736A0"/>
    <w:rsid w:val="004736A1"/>
    <w:rsid w:val="00485B79"/>
    <w:rsid w:val="00487A94"/>
    <w:rsid w:val="004905BE"/>
    <w:rsid w:val="004959AB"/>
    <w:rsid w:val="00497992"/>
    <w:rsid w:val="004A04D3"/>
    <w:rsid w:val="004A0CB2"/>
    <w:rsid w:val="004A1FDD"/>
    <w:rsid w:val="004A3BB6"/>
    <w:rsid w:val="004C2B11"/>
    <w:rsid w:val="004C6238"/>
    <w:rsid w:val="004C6673"/>
    <w:rsid w:val="004D56B8"/>
    <w:rsid w:val="004E0195"/>
    <w:rsid w:val="004E404C"/>
    <w:rsid w:val="004E70BA"/>
    <w:rsid w:val="004F3134"/>
    <w:rsid w:val="00503FD5"/>
    <w:rsid w:val="00511758"/>
    <w:rsid w:val="00533320"/>
    <w:rsid w:val="00534461"/>
    <w:rsid w:val="00534ED8"/>
    <w:rsid w:val="00535968"/>
    <w:rsid w:val="00547904"/>
    <w:rsid w:val="005511D5"/>
    <w:rsid w:val="00551439"/>
    <w:rsid w:val="00554FC9"/>
    <w:rsid w:val="0056043C"/>
    <w:rsid w:val="00560997"/>
    <w:rsid w:val="00565479"/>
    <w:rsid w:val="0057278A"/>
    <w:rsid w:val="0057335D"/>
    <w:rsid w:val="00580331"/>
    <w:rsid w:val="00594AE4"/>
    <w:rsid w:val="00597405"/>
    <w:rsid w:val="005A2181"/>
    <w:rsid w:val="005A51AF"/>
    <w:rsid w:val="005B21E8"/>
    <w:rsid w:val="005B281D"/>
    <w:rsid w:val="005B5A05"/>
    <w:rsid w:val="005C1B5E"/>
    <w:rsid w:val="005C6900"/>
    <w:rsid w:val="005D7DD1"/>
    <w:rsid w:val="005E007F"/>
    <w:rsid w:val="005E0641"/>
    <w:rsid w:val="005E38E0"/>
    <w:rsid w:val="005E4352"/>
    <w:rsid w:val="005E6F61"/>
    <w:rsid w:val="005E70B0"/>
    <w:rsid w:val="005E79B8"/>
    <w:rsid w:val="005F1979"/>
    <w:rsid w:val="005F61B0"/>
    <w:rsid w:val="005F6676"/>
    <w:rsid w:val="00602998"/>
    <w:rsid w:val="00603412"/>
    <w:rsid w:val="00613C50"/>
    <w:rsid w:val="00617DAC"/>
    <w:rsid w:val="00621B9A"/>
    <w:rsid w:val="006275F2"/>
    <w:rsid w:val="006400CC"/>
    <w:rsid w:val="006575FD"/>
    <w:rsid w:val="006622DE"/>
    <w:rsid w:val="006644BD"/>
    <w:rsid w:val="00667BB8"/>
    <w:rsid w:val="00680856"/>
    <w:rsid w:val="006812F7"/>
    <w:rsid w:val="00682B0F"/>
    <w:rsid w:val="00685016"/>
    <w:rsid w:val="00687229"/>
    <w:rsid w:val="00687D50"/>
    <w:rsid w:val="006A0A43"/>
    <w:rsid w:val="006A29D9"/>
    <w:rsid w:val="006A7AE9"/>
    <w:rsid w:val="006B07AA"/>
    <w:rsid w:val="006B7000"/>
    <w:rsid w:val="006C22ED"/>
    <w:rsid w:val="006C6FAE"/>
    <w:rsid w:val="006E1679"/>
    <w:rsid w:val="006E1DEA"/>
    <w:rsid w:val="006E79E7"/>
    <w:rsid w:val="006F19F1"/>
    <w:rsid w:val="007012BF"/>
    <w:rsid w:val="00703970"/>
    <w:rsid w:val="00710CD1"/>
    <w:rsid w:val="00720E28"/>
    <w:rsid w:val="00721DAD"/>
    <w:rsid w:val="0072733E"/>
    <w:rsid w:val="007312A2"/>
    <w:rsid w:val="00731D3C"/>
    <w:rsid w:val="007471FE"/>
    <w:rsid w:val="00757E24"/>
    <w:rsid w:val="00762852"/>
    <w:rsid w:val="00767FAA"/>
    <w:rsid w:val="00775E72"/>
    <w:rsid w:val="00776534"/>
    <w:rsid w:val="0077669C"/>
    <w:rsid w:val="00776DF4"/>
    <w:rsid w:val="00786B5F"/>
    <w:rsid w:val="0079331D"/>
    <w:rsid w:val="00794059"/>
    <w:rsid w:val="00797333"/>
    <w:rsid w:val="007A33F4"/>
    <w:rsid w:val="007A52CF"/>
    <w:rsid w:val="007B0C4E"/>
    <w:rsid w:val="007B0F48"/>
    <w:rsid w:val="007B7EF4"/>
    <w:rsid w:val="007C0561"/>
    <w:rsid w:val="007C285E"/>
    <w:rsid w:val="007C52FA"/>
    <w:rsid w:val="007C6CD0"/>
    <w:rsid w:val="007D33BB"/>
    <w:rsid w:val="007D6079"/>
    <w:rsid w:val="007E037D"/>
    <w:rsid w:val="007E5850"/>
    <w:rsid w:val="007F11B6"/>
    <w:rsid w:val="007F2661"/>
    <w:rsid w:val="007F5D21"/>
    <w:rsid w:val="007F616B"/>
    <w:rsid w:val="00803E81"/>
    <w:rsid w:val="00812671"/>
    <w:rsid w:val="0081337C"/>
    <w:rsid w:val="008203C7"/>
    <w:rsid w:val="00824618"/>
    <w:rsid w:val="008268B7"/>
    <w:rsid w:val="00830AF4"/>
    <w:rsid w:val="008440FB"/>
    <w:rsid w:val="00847428"/>
    <w:rsid w:val="008516AF"/>
    <w:rsid w:val="00851712"/>
    <w:rsid w:val="008559D6"/>
    <w:rsid w:val="00855A82"/>
    <w:rsid w:val="00857228"/>
    <w:rsid w:val="00863C20"/>
    <w:rsid w:val="00865EA7"/>
    <w:rsid w:val="008676B3"/>
    <w:rsid w:val="008879E8"/>
    <w:rsid w:val="00897F84"/>
    <w:rsid w:val="008A044A"/>
    <w:rsid w:val="008A6021"/>
    <w:rsid w:val="008A63F0"/>
    <w:rsid w:val="008A6EDB"/>
    <w:rsid w:val="008A7CBE"/>
    <w:rsid w:val="008A7F9C"/>
    <w:rsid w:val="008B58C1"/>
    <w:rsid w:val="008C7155"/>
    <w:rsid w:val="008D4622"/>
    <w:rsid w:val="008D5132"/>
    <w:rsid w:val="008E0040"/>
    <w:rsid w:val="008E2561"/>
    <w:rsid w:val="008E3A9E"/>
    <w:rsid w:val="008E41C0"/>
    <w:rsid w:val="008E50E0"/>
    <w:rsid w:val="008F0951"/>
    <w:rsid w:val="008F28ED"/>
    <w:rsid w:val="008F4638"/>
    <w:rsid w:val="00900A93"/>
    <w:rsid w:val="00902448"/>
    <w:rsid w:val="0090317A"/>
    <w:rsid w:val="00911060"/>
    <w:rsid w:val="00916E46"/>
    <w:rsid w:val="00921A47"/>
    <w:rsid w:val="00922E1B"/>
    <w:rsid w:val="00925C25"/>
    <w:rsid w:val="009300C2"/>
    <w:rsid w:val="009316F7"/>
    <w:rsid w:val="00931981"/>
    <w:rsid w:val="0094320C"/>
    <w:rsid w:val="009453BF"/>
    <w:rsid w:val="00945FBF"/>
    <w:rsid w:val="00953172"/>
    <w:rsid w:val="0095484D"/>
    <w:rsid w:val="00954BBA"/>
    <w:rsid w:val="0096240F"/>
    <w:rsid w:val="00971B38"/>
    <w:rsid w:val="0097413B"/>
    <w:rsid w:val="00981709"/>
    <w:rsid w:val="00983139"/>
    <w:rsid w:val="009852CE"/>
    <w:rsid w:val="00986223"/>
    <w:rsid w:val="00996485"/>
    <w:rsid w:val="009A2950"/>
    <w:rsid w:val="009A2A54"/>
    <w:rsid w:val="009A4C9E"/>
    <w:rsid w:val="009B04F7"/>
    <w:rsid w:val="009B2B91"/>
    <w:rsid w:val="009B45BC"/>
    <w:rsid w:val="009B50BA"/>
    <w:rsid w:val="009B5C8B"/>
    <w:rsid w:val="009B75E3"/>
    <w:rsid w:val="009C4EB0"/>
    <w:rsid w:val="009C5DC8"/>
    <w:rsid w:val="009D0E69"/>
    <w:rsid w:val="009D29AA"/>
    <w:rsid w:val="009D4950"/>
    <w:rsid w:val="009D5273"/>
    <w:rsid w:val="009E1570"/>
    <w:rsid w:val="009F357E"/>
    <w:rsid w:val="009F72FA"/>
    <w:rsid w:val="00A00D0C"/>
    <w:rsid w:val="00A03985"/>
    <w:rsid w:val="00A14B9D"/>
    <w:rsid w:val="00A22C27"/>
    <w:rsid w:val="00A273EA"/>
    <w:rsid w:val="00A40D36"/>
    <w:rsid w:val="00A52658"/>
    <w:rsid w:val="00A54CBB"/>
    <w:rsid w:val="00A633D7"/>
    <w:rsid w:val="00A64CBF"/>
    <w:rsid w:val="00A70EC8"/>
    <w:rsid w:val="00A735C0"/>
    <w:rsid w:val="00A8052D"/>
    <w:rsid w:val="00A80AD7"/>
    <w:rsid w:val="00A9373E"/>
    <w:rsid w:val="00AA2549"/>
    <w:rsid w:val="00AA2EA5"/>
    <w:rsid w:val="00AA60C6"/>
    <w:rsid w:val="00AB1D27"/>
    <w:rsid w:val="00AC677E"/>
    <w:rsid w:val="00AD2DA1"/>
    <w:rsid w:val="00AE0BF0"/>
    <w:rsid w:val="00AE3ED1"/>
    <w:rsid w:val="00AE4552"/>
    <w:rsid w:val="00AE5E8F"/>
    <w:rsid w:val="00AF2215"/>
    <w:rsid w:val="00AF73B7"/>
    <w:rsid w:val="00B01F27"/>
    <w:rsid w:val="00B03CF4"/>
    <w:rsid w:val="00B1489A"/>
    <w:rsid w:val="00B22301"/>
    <w:rsid w:val="00B22832"/>
    <w:rsid w:val="00B368DB"/>
    <w:rsid w:val="00B36EA9"/>
    <w:rsid w:val="00B5228B"/>
    <w:rsid w:val="00B57085"/>
    <w:rsid w:val="00B63385"/>
    <w:rsid w:val="00B6411D"/>
    <w:rsid w:val="00B70E68"/>
    <w:rsid w:val="00B739A7"/>
    <w:rsid w:val="00B83E6B"/>
    <w:rsid w:val="00B84F76"/>
    <w:rsid w:val="00B86A51"/>
    <w:rsid w:val="00B90872"/>
    <w:rsid w:val="00B930DF"/>
    <w:rsid w:val="00B93484"/>
    <w:rsid w:val="00B96EBC"/>
    <w:rsid w:val="00B97A02"/>
    <w:rsid w:val="00BA2202"/>
    <w:rsid w:val="00BA2E1A"/>
    <w:rsid w:val="00BA582A"/>
    <w:rsid w:val="00BA59BC"/>
    <w:rsid w:val="00BA657F"/>
    <w:rsid w:val="00BB430F"/>
    <w:rsid w:val="00BC066C"/>
    <w:rsid w:val="00BC2C46"/>
    <w:rsid w:val="00BC49DA"/>
    <w:rsid w:val="00BC6880"/>
    <w:rsid w:val="00BD06B6"/>
    <w:rsid w:val="00BF5D10"/>
    <w:rsid w:val="00BF64C3"/>
    <w:rsid w:val="00BF6951"/>
    <w:rsid w:val="00C025A0"/>
    <w:rsid w:val="00C056B0"/>
    <w:rsid w:val="00C06A86"/>
    <w:rsid w:val="00C07068"/>
    <w:rsid w:val="00C21194"/>
    <w:rsid w:val="00C269CE"/>
    <w:rsid w:val="00C35BA9"/>
    <w:rsid w:val="00C37FD4"/>
    <w:rsid w:val="00C516CB"/>
    <w:rsid w:val="00C53F19"/>
    <w:rsid w:val="00C5401A"/>
    <w:rsid w:val="00C61ED3"/>
    <w:rsid w:val="00C70BC7"/>
    <w:rsid w:val="00C72377"/>
    <w:rsid w:val="00C837A5"/>
    <w:rsid w:val="00C84478"/>
    <w:rsid w:val="00C9150B"/>
    <w:rsid w:val="00CA2285"/>
    <w:rsid w:val="00CA368E"/>
    <w:rsid w:val="00CA7564"/>
    <w:rsid w:val="00CB5287"/>
    <w:rsid w:val="00CB707B"/>
    <w:rsid w:val="00CC4AFA"/>
    <w:rsid w:val="00CD3F53"/>
    <w:rsid w:val="00CE4FA2"/>
    <w:rsid w:val="00CF0F73"/>
    <w:rsid w:val="00CF3820"/>
    <w:rsid w:val="00D05952"/>
    <w:rsid w:val="00D05F7D"/>
    <w:rsid w:val="00D11D78"/>
    <w:rsid w:val="00D13BDE"/>
    <w:rsid w:val="00D1576A"/>
    <w:rsid w:val="00D23EF1"/>
    <w:rsid w:val="00D27C4B"/>
    <w:rsid w:val="00D406BB"/>
    <w:rsid w:val="00D40D5C"/>
    <w:rsid w:val="00D44E68"/>
    <w:rsid w:val="00D50A0C"/>
    <w:rsid w:val="00D54378"/>
    <w:rsid w:val="00D608DE"/>
    <w:rsid w:val="00D87D8E"/>
    <w:rsid w:val="00D962CA"/>
    <w:rsid w:val="00D97FF5"/>
    <w:rsid w:val="00DA0D84"/>
    <w:rsid w:val="00DA1A53"/>
    <w:rsid w:val="00DA349B"/>
    <w:rsid w:val="00DA5357"/>
    <w:rsid w:val="00DA5A19"/>
    <w:rsid w:val="00DA6CC4"/>
    <w:rsid w:val="00DA6DA6"/>
    <w:rsid w:val="00DC04AF"/>
    <w:rsid w:val="00DD5564"/>
    <w:rsid w:val="00DD78B6"/>
    <w:rsid w:val="00DE0DDA"/>
    <w:rsid w:val="00E046ED"/>
    <w:rsid w:val="00E05A6C"/>
    <w:rsid w:val="00E06EC7"/>
    <w:rsid w:val="00E10ADC"/>
    <w:rsid w:val="00E23FD0"/>
    <w:rsid w:val="00E25386"/>
    <w:rsid w:val="00E27C90"/>
    <w:rsid w:val="00E32F0A"/>
    <w:rsid w:val="00E33CC4"/>
    <w:rsid w:val="00E40C8E"/>
    <w:rsid w:val="00E4687E"/>
    <w:rsid w:val="00E5189E"/>
    <w:rsid w:val="00E54BF3"/>
    <w:rsid w:val="00E57FC7"/>
    <w:rsid w:val="00E62FD7"/>
    <w:rsid w:val="00E63B3E"/>
    <w:rsid w:val="00E66C34"/>
    <w:rsid w:val="00E67AD9"/>
    <w:rsid w:val="00E67B0E"/>
    <w:rsid w:val="00E90E5F"/>
    <w:rsid w:val="00E91DFA"/>
    <w:rsid w:val="00EA1C31"/>
    <w:rsid w:val="00EA1F54"/>
    <w:rsid w:val="00EB2D93"/>
    <w:rsid w:val="00EB54A3"/>
    <w:rsid w:val="00EC13BD"/>
    <w:rsid w:val="00EC2C59"/>
    <w:rsid w:val="00ED046A"/>
    <w:rsid w:val="00ED64AE"/>
    <w:rsid w:val="00EE5833"/>
    <w:rsid w:val="00EE64CE"/>
    <w:rsid w:val="00EF6322"/>
    <w:rsid w:val="00F11A09"/>
    <w:rsid w:val="00F145C5"/>
    <w:rsid w:val="00F15EDD"/>
    <w:rsid w:val="00F16BFD"/>
    <w:rsid w:val="00F268A6"/>
    <w:rsid w:val="00F277BB"/>
    <w:rsid w:val="00F33C8D"/>
    <w:rsid w:val="00F46CDC"/>
    <w:rsid w:val="00F55700"/>
    <w:rsid w:val="00F65AB8"/>
    <w:rsid w:val="00F8116D"/>
    <w:rsid w:val="00F82B83"/>
    <w:rsid w:val="00F84F0D"/>
    <w:rsid w:val="00FA4065"/>
    <w:rsid w:val="00FA506C"/>
    <w:rsid w:val="00FC0A46"/>
    <w:rsid w:val="00FC3D26"/>
    <w:rsid w:val="00FC4DB1"/>
    <w:rsid w:val="00FC6355"/>
    <w:rsid w:val="00FE0573"/>
    <w:rsid w:val="00FE2864"/>
    <w:rsid w:val="00FE75F6"/>
    <w:rsid w:val="00FF150B"/>
    <w:rsid w:val="00FF6BE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47DE29"/>
  <w15:chartTrackingRefBased/>
  <w15:docId w15:val="{BFB673AC-5917-49CB-BAA3-1ECD03689B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8A602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CA756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CA756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CA756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BA582A"/>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unhideWhenUsed/>
    <w:qFormat/>
    <w:rsid w:val="00BA582A"/>
    <w:pPr>
      <w:keepNext/>
      <w:keepLines/>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unhideWhenUsed/>
    <w:qFormat/>
    <w:rsid w:val="00BA582A"/>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unhideWhenUsed/>
    <w:qFormat/>
    <w:rsid w:val="00BA582A"/>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97FF5"/>
    <w:pPr>
      <w:ind w:left="720"/>
      <w:contextualSpacing/>
    </w:pPr>
  </w:style>
  <w:style w:type="character" w:customStyle="1" w:styleId="Ttulo2Car">
    <w:name w:val="Título 2 Car"/>
    <w:basedOn w:val="Fuentedeprrafopredeter"/>
    <w:link w:val="Ttulo2"/>
    <w:uiPriority w:val="9"/>
    <w:rsid w:val="00CA7564"/>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CA7564"/>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CA7564"/>
    <w:rPr>
      <w:rFonts w:asciiTheme="majorHAnsi" w:eastAsiaTheme="majorEastAsia" w:hAnsiTheme="majorHAnsi" w:cstheme="majorBidi"/>
      <w:i/>
      <w:iCs/>
      <w:color w:val="2F5496" w:themeColor="accent1" w:themeShade="BF"/>
    </w:rPr>
  </w:style>
  <w:style w:type="character" w:customStyle="1" w:styleId="Ttulo1Car">
    <w:name w:val="Título 1 Car"/>
    <w:basedOn w:val="Fuentedeprrafopredeter"/>
    <w:link w:val="Ttulo1"/>
    <w:uiPriority w:val="9"/>
    <w:rsid w:val="008A6021"/>
    <w:rPr>
      <w:rFonts w:asciiTheme="majorHAnsi" w:eastAsiaTheme="majorEastAsia" w:hAnsiTheme="majorHAnsi" w:cstheme="majorBidi"/>
      <w:color w:val="2F5496" w:themeColor="accent1" w:themeShade="BF"/>
      <w:sz w:val="32"/>
      <w:szCs w:val="32"/>
    </w:rPr>
  </w:style>
  <w:style w:type="paragraph" w:styleId="TtuloTDC">
    <w:name w:val="TOC Heading"/>
    <w:basedOn w:val="Ttulo1"/>
    <w:next w:val="Normal"/>
    <w:uiPriority w:val="39"/>
    <w:unhideWhenUsed/>
    <w:qFormat/>
    <w:rsid w:val="008A6021"/>
    <w:pPr>
      <w:outlineLvl w:val="9"/>
    </w:pPr>
    <w:rPr>
      <w:lang w:eastAsia="es-ES"/>
    </w:rPr>
  </w:style>
  <w:style w:type="paragraph" w:styleId="TDC2">
    <w:name w:val="toc 2"/>
    <w:basedOn w:val="Normal"/>
    <w:next w:val="Normal"/>
    <w:autoRedefine/>
    <w:uiPriority w:val="39"/>
    <w:unhideWhenUsed/>
    <w:rsid w:val="008A6021"/>
    <w:pPr>
      <w:spacing w:after="100"/>
      <w:ind w:left="220"/>
    </w:pPr>
  </w:style>
  <w:style w:type="paragraph" w:styleId="TDC3">
    <w:name w:val="toc 3"/>
    <w:basedOn w:val="Normal"/>
    <w:next w:val="Normal"/>
    <w:autoRedefine/>
    <w:uiPriority w:val="39"/>
    <w:unhideWhenUsed/>
    <w:rsid w:val="008A6021"/>
    <w:pPr>
      <w:spacing w:after="100"/>
      <w:ind w:left="440"/>
    </w:pPr>
  </w:style>
  <w:style w:type="character" w:styleId="Hipervnculo">
    <w:name w:val="Hyperlink"/>
    <w:basedOn w:val="Fuentedeprrafopredeter"/>
    <w:uiPriority w:val="99"/>
    <w:unhideWhenUsed/>
    <w:rsid w:val="008A6021"/>
    <w:rPr>
      <w:color w:val="0563C1" w:themeColor="hyperlink"/>
      <w:u w:val="single"/>
    </w:rPr>
  </w:style>
  <w:style w:type="paragraph" w:styleId="TDC4">
    <w:name w:val="toc 4"/>
    <w:basedOn w:val="Normal"/>
    <w:next w:val="Normal"/>
    <w:autoRedefine/>
    <w:uiPriority w:val="39"/>
    <w:unhideWhenUsed/>
    <w:rsid w:val="00BA582A"/>
    <w:pPr>
      <w:spacing w:after="100"/>
      <w:ind w:left="660"/>
    </w:pPr>
  </w:style>
  <w:style w:type="character" w:customStyle="1" w:styleId="Ttulo5Car">
    <w:name w:val="Título 5 Car"/>
    <w:basedOn w:val="Fuentedeprrafopredeter"/>
    <w:link w:val="Ttulo5"/>
    <w:uiPriority w:val="9"/>
    <w:rsid w:val="00BA582A"/>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rsid w:val="00BA582A"/>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rsid w:val="00BA582A"/>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rsid w:val="00BA582A"/>
    <w:rPr>
      <w:rFonts w:asciiTheme="majorHAnsi" w:eastAsiaTheme="majorEastAsia" w:hAnsiTheme="majorHAnsi" w:cstheme="majorBidi"/>
      <w:color w:val="272727" w:themeColor="text1" w:themeTint="D8"/>
      <w:sz w:val="21"/>
      <w:szCs w:val="21"/>
    </w:rPr>
  </w:style>
  <w:style w:type="paragraph" w:styleId="TDC7">
    <w:name w:val="toc 7"/>
    <w:basedOn w:val="Normal"/>
    <w:next w:val="Normal"/>
    <w:autoRedefine/>
    <w:uiPriority w:val="39"/>
    <w:unhideWhenUsed/>
    <w:rsid w:val="004172AF"/>
    <w:pPr>
      <w:spacing w:after="100"/>
      <w:ind w:left="1320"/>
    </w:pPr>
  </w:style>
  <w:style w:type="paragraph" w:styleId="TDC8">
    <w:name w:val="toc 8"/>
    <w:basedOn w:val="Normal"/>
    <w:next w:val="Normal"/>
    <w:autoRedefine/>
    <w:uiPriority w:val="39"/>
    <w:unhideWhenUsed/>
    <w:rsid w:val="00851712"/>
    <w:pPr>
      <w:spacing w:after="100"/>
      <w:ind w:left="1540"/>
    </w:pPr>
  </w:style>
  <w:style w:type="paragraph" w:styleId="TDC1">
    <w:name w:val="toc 1"/>
    <w:basedOn w:val="Normal"/>
    <w:next w:val="Normal"/>
    <w:autoRedefine/>
    <w:uiPriority w:val="39"/>
    <w:unhideWhenUsed/>
    <w:rsid w:val="004172AF"/>
    <w:pPr>
      <w:spacing w:after="100"/>
    </w:pPr>
  </w:style>
  <w:style w:type="paragraph" w:styleId="Encabezado">
    <w:name w:val="header"/>
    <w:basedOn w:val="Normal"/>
    <w:link w:val="EncabezadoCar"/>
    <w:uiPriority w:val="99"/>
    <w:unhideWhenUsed/>
    <w:rsid w:val="00DA535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A5357"/>
  </w:style>
  <w:style w:type="paragraph" w:styleId="Piedepgina">
    <w:name w:val="footer"/>
    <w:basedOn w:val="Normal"/>
    <w:link w:val="PiedepginaCar"/>
    <w:uiPriority w:val="99"/>
    <w:unhideWhenUsed/>
    <w:rsid w:val="00DA535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A5357"/>
  </w:style>
  <w:style w:type="character" w:styleId="Mencinsinresolver">
    <w:name w:val="Unresolved Mention"/>
    <w:basedOn w:val="Fuentedeprrafopredeter"/>
    <w:uiPriority w:val="99"/>
    <w:semiHidden/>
    <w:unhideWhenUsed/>
    <w:rsid w:val="00DA349B"/>
    <w:rPr>
      <w:color w:val="605E5C"/>
      <w:shd w:val="clear" w:color="auto" w:fill="E1DFDD"/>
    </w:rPr>
  </w:style>
  <w:style w:type="table" w:styleId="Tablaconcuadrcula">
    <w:name w:val="Table Grid"/>
    <w:basedOn w:val="Tablanormal"/>
    <w:uiPriority w:val="59"/>
    <w:rsid w:val="00CE4FA2"/>
    <w:pPr>
      <w:spacing w:after="0" w:line="240" w:lineRule="auto"/>
    </w:p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ibliografa">
    <w:name w:val="Bibliography"/>
    <w:basedOn w:val="Normal"/>
    <w:next w:val="Normal"/>
    <w:uiPriority w:val="37"/>
    <w:unhideWhenUsed/>
    <w:rsid w:val="006812F7"/>
    <w:pPr>
      <w:spacing w:after="0" w:line="480" w:lineRule="auto"/>
      <w:ind w:left="720" w:hanging="720"/>
    </w:pPr>
  </w:style>
  <w:style w:type="character" w:styleId="Refdecomentario">
    <w:name w:val="annotation reference"/>
    <w:basedOn w:val="Fuentedeprrafopredeter"/>
    <w:uiPriority w:val="99"/>
    <w:semiHidden/>
    <w:unhideWhenUsed/>
    <w:rsid w:val="001B6DA8"/>
    <w:rPr>
      <w:sz w:val="16"/>
      <w:szCs w:val="16"/>
    </w:rPr>
  </w:style>
  <w:style w:type="paragraph" w:styleId="Textocomentario">
    <w:name w:val="annotation text"/>
    <w:basedOn w:val="Normal"/>
    <w:link w:val="TextocomentarioCar"/>
    <w:uiPriority w:val="99"/>
    <w:unhideWhenUsed/>
    <w:rsid w:val="001B6DA8"/>
    <w:pPr>
      <w:spacing w:line="240" w:lineRule="auto"/>
    </w:pPr>
    <w:rPr>
      <w:sz w:val="20"/>
      <w:szCs w:val="20"/>
    </w:rPr>
  </w:style>
  <w:style w:type="character" w:customStyle="1" w:styleId="TextocomentarioCar">
    <w:name w:val="Texto comentario Car"/>
    <w:basedOn w:val="Fuentedeprrafopredeter"/>
    <w:link w:val="Textocomentario"/>
    <w:uiPriority w:val="99"/>
    <w:rsid w:val="001B6DA8"/>
    <w:rPr>
      <w:sz w:val="20"/>
      <w:szCs w:val="20"/>
    </w:rPr>
  </w:style>
  <w:style w:type="paragraph" w:styleId="Asuntodelcomentario">
    <w:name w:val="annotation subject"/>
    <w:basedOn w:val="Textocomentario"/>
    <w:next w:val="Textocomentario"/>
    <w:link w:val="AsuntodelcomentarioCar"/>
    <w:uiPriority w:val="99"/>
    <w:semiHidden/>
    <w:unhideWhenUsed/>
    <w:rsid w:val="001B6DA8"/>
    <w:rPr>
      <w:b/>
      <w:bCs/>
    </w:rPr>
  </w:style>
  <w:style w:type="character" w:customStyle="1" w:styleId="AsuntodelcomentarioCar">
    <w:name w:val="Asunto del comentario Car"/>
    <w:basedOn w:val="TextocomentarioCar"/>
    <w:link w:val="Asuntodelcomentario"/>
    <w:uiPriority w:val="99"/>
    <w:semiHidden/>
    <w:rsid w:val="001B6DA8"/>
    <w:rPr>
      <w:b/>
      <w:bCs/>
      <w:sz w:val="20"/>
      <w:szCs w:val="20"/>
    </w:rPr>
  </w:style>
  <w:style w:type="character" w:styleId="Textodelmarcadordeposicin">
    <w:name w:val="Placeholder Text"/>
    <w:basedOn w:val="Fuentedeprrafopredeter"/>
    <w:uiPriority w:val="99"/>
    <w:semiHidden/>
    <w:rsid w:val="00386029"/>
    <w:rPr>
      <w:color w:val="808080"/>
    </w:rPr>
  </w:style>
  <w:style w:type="paragraph" w:styleId="TDC5">
    <w:name w:val="toc 5"/>
    <w:basedOn w:val="Normal"/>
    <w:next w:val="Normal"/>
    <w:autoRedefine/>
    <w:uiPriority w:val="39"/>
    <w:unhideWhenUsed/>
    <w:rsid w:val="00D13BDE"/>
    <w:pPr>
      <w:spacing w:after="100"/>
      <w:ind w:left="8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75654">
      <w:bodyDiv w:val="1"/>
      <w:marLeft w:val="0"/>
      <w:marRight w:val="0"/>
      <w:marTop w:val="0"/>
      <w:marBottom w:val="0"/>
      <w:divBdr>
        <w:top w:val="none" w:sz="0" w:space="0" w:color="auto"/>
        <w:left w:val="none" w:sz="0" w:space="0" w:color="auto"/>
        <w:bottom w:val="none" w:sz="0" w:space="0" w:color="auto"/>
        <w:right w:val="none" w:sz="0" w:space="0" w:color="auto"/>
      </w:divBdr>
    </w:div>
    <w:div w:id="225645610">
      <w:bodyDiv w:val="1"/>
      <w:marLeft w:val="0"/>
      <w:marRight w:val="0"/>
      <w:marTop w:val="0"/>
      <w:marBottom w:val="0"/>
      <w:divBdr>
        <w:top w:val="none" w:sz="0" w:space="0" w:color="auto"/>
        <w:left w:val="none" w:sz="0" w:space="0" w:color="auto"/>
        <w:bottom w:val="none" w:sz="0" w:space="0" w:color="auto"/>
        <w:right w:val="none" w:sz="0" w:space="0" w:color="auto"/>
      </w:divBdr>
    </w:div>
    <w:div w:id="256718317">
      <w:bodyDiv w:val="1"/>
      <w:marLeft w:val="0"/>
      <w:marRight w:val="0"/>
      <w:marTop w:val="0"/>
      <w:marBottom w:val="0"/>
      <w:divBdr>
        <w:top w:val="none" w:sz="0" w:space="0" w:color="auto"/>
        <w:left w:val="none" w:sz="0" w:space="0" w:color="auto"/>
        <w:bottom w:val="none" w:sz="0" w:space="0" w:color="auto"/>
        <w:right w:val="none" w:sz="0" w:space="0" w:color="auto"/>
      </w:divBdr>
    </w:div>
    <w:div w:id="470827882">
      <w:bodyDiv w:val="1"/>
      <w:marLeft w:val="0"/>
      <w:marRight w:val="0"/>
      <w:marTop w:val="0"/>
      <w:marBottom w:val="0"/>
      <w:divBdr>
        <w:top w:val="none" w:sz="0" w:space="0" w:color="auto"/>
        <w:left w:val="none" w:sz="0" w:space="0" w:color="auto"/>
        <w:bottom w:val="none" w:sz="0" w:space="0" w:color="auto"/>
        <w:right w:val="none" w:sz="0" w:space="0" w:color="auto"/>
      </w:divBdr>
    </w:div>
    <w:div w:id="738988678">
      <w:bodyDiv w:val="1"/>
      <w:marLeft w:val="0"/>
      <w:marRight w:val="0"/>
      <w:marTop w:val="0"/>
      <w:marBottom w:val="0"/>
      <w:divBdr>
        <w:top w:val="none" w:sz="0" w:space="0" w:color="auto"/>
        <w:left w:val="none" w:sz="0" w:space="0" w:color="auto"/>
        <w:bottom w:val="none" w:sz="0" w:space="0" w:color="auto"/>
        <w:right w:val="none" w:sz="0" w:space="0" w:color="auto"/>
      </w:divBdr>
    </w:div>
    <w:div w:id="932586060">
      <w:bodyDiv w:val="1"/>
      <w:marLeft w:val="0"/>
      <w:marRight w:val="0"/>
      <w:marTop w:val="0"/>
      <w:marBottom w:val="0"/>
      <w:divBdr>
        <w:top w:val="none" w:sz="0" w:space="0" w:color="auto"/>
        <w:left w:val="none" w:sz="0" w:space="0" w:color="auto"/>
        <w:bottom w:val="none" w:sz="0" w:space="0" w:color="auto"/>
        <w:right w:val="none" w:sz="0" w:space="0" w:color="auto"/>
      </w:divBdr>
    </w:div>
    <w:div w:id="946349889">
      <w:bodyDiv w:val="1"/>
      <w:marLeft w:val="0"/>
      <w:marRight w:val="0"/>
      <w:marTop w:val="0"/>
      <w:marBottom w:val="0"/>
      <w:divBdr>
        <w:top w:val="none" w:sz="0" w:space="0" w:color="auto"/>
        <w:left w:val="none" w:sz="0" w:space="0" w:color="auto"/>
        <w:bottom w:val="none" w:sz="0" w:space="0" w:color="auto"/>
        <w:right w:val="none" w:sz="0" w:space="0" w:color="auto"/>
      </w:divBdr>
    </w:div>
    <w:div w:id="1004087353">
      <w:bodyDiv w:val="1"/>
      <w:marLeft w:val="0"/>
      <w:marRight w:val="0"/>
      <w:marTop w:val="0"/>
      <w:marBottom w:val="0"/>
      <w:divBdr>
        <w:top w:val="none" w:sz="0" w:space="0" w:color="auto"/>
        <w:left w:val="none" w:sz="0" w:space="0" w:color="auto"/>
        <w:bottom w:val="none" w:sz="0" w:space="0" w:color="auto"/>
        <w:right w:val="none" w:sz="0" w:space="0" w:color="auto"/>
      </w:divBdr>
    </w:div>
    <w:div w:id="1021006244">
      <w:bodyDiv w:val="1"/>
      <w:marLeft w:val="0"/>
      <w:marRight w:val="0"/>
      <w:marTop w:val="0"/>
      <w:marBottom w:val="0"/>
      <w:divBdr>
        <w:top w:val="none" w:sz="0" w:space="0" w:color="auto"/>
        <w:left w:val="none" w:sz="0" w:space="0" w:color="auto"/>
        <w:bottom w:val="none" w:sz="0" w:space="0" w:color="auto"/>
        <w:right w:val="none" w:sz="0" w:space="0" w:color="auto"/>
      </w:divBdr>
    </w:div>
    <w:div w:id="1236630225">
      <w:bodyDiv w:val="1"/>
      <w:marLeft w:val="0"/>
      <w:marRight w:val="0"/>
      <w:marTop w:val="0"/>
      <w:marBottom w:val="0"/>
      <w:divBdr>
        <w:top w:val="none" w:sz="0" w:space="0" w:color="auto"/>
        <w:left w:val="none" w:sz="0" w:space="0" w:color="auto"/>
        <w:bottom w:val="none" w:sz="0" w:space="0" w:color="auto"/>
        <w:right w:val="none" w:sz="0" w:space="0" w:color="auto"/>
      </w:divBdr>
    </w:div>
    <w:div w:id="1401170547">
      <w:bodyDiv w:val="1"/>
      <w:marLeft w:val="0"/>
      <w:marRight w:val="0"/>
      <w:marTop w:val="0"/>
      <w:marBottom w:val="0"/>
      <w:divBdr>
        <w:top w:val="none" w:sz="0" w:space="0" w:color="auto"/>
        <w:left w:val="none" w:sz="0" w:space="0" w:color="auto"/>
        <w:bottom w:val="none" w:sz="0" w:space="0" w:color="auto"/>
        <w:right w:val="none" w:sz="0" w:space="0" w:color="auto"/>
      </w:divBdr>
    </w:div>
    <w:div w:id="1436444940">
      <w:bodyDiv w:val="1"/>
      <w:marLeft w:val="0"/>
      <w:marRight w:val="0"/>
      <w:marTop w:val="0"/>
      <w:marBottom w:val="0"/>
      <w:divBdr>
        <w:top w:val="none" w:sz="0" w:space="0" w:color="auto"/>
        <w:left w:val="none" w:sz="0" w:space="0" w:color="auto"/>
        <w:bottom w:val="none" w:sz="0" w:space="0" w:color="auto"/>
        <w:right w:val="none" w:sz="0" w:space="0" w:color="auto"/>
      </w:divBdr>
    </w:div>
    <w:div w:id="1484471683">
      <w:bodyDiv w:val="1"/>
      <w:marLeft w:val="0"/>
      <w:marRight w:val="0"/>
      <w:marTop w:val="0"/>
      <w:marBottom w:val="0"/>
      <w:divBdr>
        <w:top w:val="none" w:sz="0" w:space="0" w:color="auto"/>
        <w:left w:val="none" w:sz="0" w:space="0" w:color="auto"/>
        <w:bottom w:val="none" w:sz="0" w:space="0" w:color="auto"/>
        <w:right w:val="none" w:sz="0" w:space="0" w:color="auto"/>
      </w:divBdr>
    </w:div>
    <w:div w:id="1506820783">
      <w:bodyDiv w:val="1"/>
      <w:marLeft w:val="0"/>
      <w:marRight w:val="0"/>
      <w:marTop w:val="0"/>
      <w:marBottom w:val="0"/>
      <w:divBdr>
        <w:top w:val="none" w:sz="0" w:space="0" w:color="auto"/>
        <w:left w:val="none" w:sz="0" w:space="0" w:color="auto"/>
        <w:bottom w:val="none" w:sz="0" w:space="0" w:color="auto"/>
        <w:right w:val="none" w:sz="0" w:space="0" w:color="auto"/>
      </w:divBdr>
    </w:div>
    <w:div w:id="1750343158">
      <w:bodyDiv w:val="1"/>
      <w:marLeft w:val="0"/>
      <w:marRight w:val="0"/>
      <w:marTop w:val="0"/>
      <w:marBottom w:val="0"/>
      <w:divBdr>
        <w:top w:val="none" w:sz="0" w:space="0" w:color="auto"/>
        <w:left w:val="none" w:sz="0" w:space="0" w:color="auto"/>
        <w:bottom w:val="none" w:sz="0" w:space="0" w:color="auto"/>
        <w:right w:val="none" w:sz="0" w:space="0" w:color="auto"/>
      </w:divBdr>
    </w:div>
    <w:div w:id="1948342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4.jpeg"/><Relationship Id="rId42" Type="http://schemas.openxmlformats.org/officeDocument/2006/relationships/image" Target="media/image23.jpe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image" Target="media/image49.png"/><Relationship Id="rId16" Type="http://schemas.openxmlformats.org/officeDocument/2006/relationships/footer" Target="footer4.xml"/><Relationship Id="rId11" Type="http://schemas.openxmlformats.org/officeDocument/2006/relationships/header" Target="header2.xml"/><Relationship Id="rId24" Type="http://schemas.openxmlformats.org/officeDocument/2006/relationships/image" Target="media/image7.png"/><Relationship Id="rId32" Type="http://schemas.openxmlformats.org/officeDocument/2006/relationships/image" Target="media/image15.jpeg"/><Relationship Id="rId37" Type="http://schemas.openxmlformats.org/officeDocument/2006/relationships/footer" Target="footer8.xml"/><Relationship Id="rId40" Type="http://schemas.openxmlformats.org/officeDocument/2006/relationships/image" Target="media/image21.jpeg"/><Relationship Id="rId45" Type="http://schemas.openxmlformats.org/officeDocument/2006/relationships/image" Target="media/image26.png"/><Relationship Id="rId53" Type="http://schemas.openxmlformats.org/officeDocument/2006/relationships/image" Target="media/image34.jpeg"/><Relationship Id="rId58" Type="http://schemas.openxmlformats.org/officeDocument/2006/relationships/image" Target="media/image39.png"/><Relationship Id="rId66" Type="http://schemas.openxmlformats.org/officeDocument/2006/relationships/image" Target="media/image47.png"/><Relationship Id="rId74" Type="http://schemas.openxmlformats.org/officeDocument/2006/relationships/footer" Target="footer12.xml"/><Relationship Id="rId5" Type="http://schemas.openxmlformats.org/officeDocument/2006/relationships/webSettings" Target="webSettings.xml"/><Relationship Id="rId61" Type="http://schemas.openxmlformats.org/officeDocument/2006/relationships/image" Target="media/image42.png"/><Relationship Id="rId19" Type="http://schemas.openxmlformats.org/officeDocument/2006/relationships/footer" Target="footer7.xml"/><Relationship Id="rId14" Type="http://schemas.openxmlformats.org/officeDocument/2006/relationships/header" Target="header3.xml"/><Relationship Id="rId22" Type="http://schemas.openxmlformats.org/officeDocument/2006/relationships/image" Target="media/image5.png"/><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8.jpe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image" Target="media/image45.png"/><Relationship Id="rId69" Type="http://schemas.openxmlformats.org/officeDocument/2006/relationships/image" Target="media/image50.png"/><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2.png"/><Relationship Id="rId72" Type="http://schemas.openxmlformats.org/officeDocument/2006/relationships/footer" Target="footer10.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image" Target="media/image8.png"/><Relationship Id="rId33" Type="http://schemas.openxmlformats.org/officeDocument/2006/relationships/image" Target="media/image16.jpeg"/><Relationship Id="rId38" Type="http://schemas.openxmlformats.org/officeDocument/2006/relationships/footer" Target="footer9.xml"/><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image" Target="media/image48.png"/><Relationship Id="rId20" Type="http://schemas.openxmlformats.org/officeDocument/2006/relationships/image" Target="media/image3.png"/><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image" Target="media/image51.png"/><Relationship Id="rId75" Type="http://schemas.openxmlformats.org/officeDocument/2006/relationships/footer" Target="footer1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6.png"/><Relationship Id="rId28" Type="http://schemas.openxmlformats.org/officeDocument/2006/relationships/image" Target="media/image11.jpeg"/><Relationship Id="rId36" Type="http://schemas.openxmlformats.org/officeDocument/2006/relationships/image" Target="media/image19.jpe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header" Target="header1.xml"/><Relationship Id="rId31" Type="http://schemas.openxmlformats.org/officeDocument/2006/relationships/image" Target="media/image14.jpe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footer" Target="footer11.xm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footer" Target="footer6.xml"/><Relationship Id="rId39" Type="http://schemas.openxmlformats.org/officeDocument/2006/relationships/image" Target="media/image20.png"/><Relationship Id="rId34" Type="http://schemas.openxmlformats.org/officeDocument/2006/relationships/image" Target="media/image17.jpe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footer" Target="footer14.xml"/><Relationship Id="rId7" Type="http://schemas.openxmlformats.org/officeDocument/2006/relationships/endnotes" Target="endnotes.xml"/><Relationship Id="rId71" Type="http://schemas.openxmlformats.org/officeDocument/2006/relationships/image" Target="media/image52.png"/><Relationship Id="rId2" Type="http://schemas.openxmlformats.org/officeDocument/2006/relationships/numbering" Target="numbering.xml"/><Relationship Id="rId29" Type="http://schemas.openxmlformats.org/officeDocument/2006/relationships/image" Target="media/image12.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1DBE5D-3015-423E-AAB3-86A9671A14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64</TotalTime>
  <Pages>65</Pages>
  <Words>11404</Words>
  <Characters>62725</Characters>
  <Application>Microsoft Office Word</Application>
  <DocSecurity>0</DocSecurity>
  <Lines>522</Lines>
  <Paragraphs>1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3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Luque</dc:creator>
  <cp:keywords/>
  <dc:description/>
  <cp:lastModifiedBy>Francisco Luque</cp:lastModifiedBy>
  <cp:revision>336</cp:revision>
  <cp:lastPrinted>2022-10-19T14:58:00Z</cp:lastPrinted>
  <dcterms:created xsi:type="dcterms:W3CDTF">2021-05-25T06:23:00Z</dcterms:created>
  <dcterms:modified xsi:type="dcterms:W3CDTF">2022-10-19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54jEKPG4"/&gt;&lt;style id="http://www.zotero.org/styles/apa" locale="es-E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